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F5AE6B" w14:textId="38765949" w:rsidR="00990F92" w:rsidRPr="001F02F1" w:rsidRDefault="00277B1E" w:rsidP="00D73A1A">
      <w:r w:rsidRPr="001F02F1">
        <w:rPr>
          <w:b/>
        </w:rPr>
        <w:t>Supplementary Information</w:t>
      </w:r>
      <w:r w:rsidR="00083989" w:rsidRPr="001F02F1">
        <w:rPr>
          <w:b/>
        </w:rPr>
        <w:t xml:space="preserve"> Table 1</w:t>
      </w:r>
      <w:r w:rsidRPr="001F02F1">
        <w:rPr>
          <w:b/>
        </w:rPr>
        <w:t xml:space="preserve">: </w:t>
      </w:r>
      <w:r w:rsidR="00EA7CEC">
        <w:t>Q</w:t>
      </w:r>
      <w:r w:rsidRPr="001F02F1">
        <w:t xml:space="preserve">uality </w:t>
      </w:r>
      <w:r w:rsidR="00280345" w:rsidRPr="001F02F1">
        <w:t>a</w:t>
      </w:r>
      <w:r w:rsidRPr="001F02F1">
        <w:t xml:space="preserve">ssessment </w:t>
      </w:r>
      <w:r w:rsidR="00280345" w:rsidRPr="001F02F1">
        <w:t>of included studies</w:t>
      </w:r>
      <w:r w:rsidR="00D73A1A" w:rsidRPr="001F02F1">
        <w:t xml:space="preserve"> using</w:t>
      </w:r>
      <w:r w:rsidR="00990F92" w:rsidRPr="001F02F1">
        <w:rPr>
          <w:bCs/>
          <w:color w:val="000000"/>
        </w:rPr>
        <w:t xml:space="preserve"> ‘Q-Genie’</w:t>
      </w:r>
      <w:r w:rsidR="001F02F1" w:rsidRPr="001F02F1">
        <w:t xml:space="preserve"> q</w:t>
      </w:r>
      <w:r w:rsidR="00990F92" w:rsidRPr="001F02F1">
        <w:rPr>
          <w:bCs/>
          <w:color w:val="000000"/>
        </w:rPr>
        <w:t>uality assessment tool</w:t>
      </w:r>
      <w:r w:rsidR="00D73A1A" w:rsidRPr="001F02F1">
        <w:rPr>
          <w:bCs/>
          <w:color w:val="000000"/>
        </w:rPr>
        <w:t xml:space="preserve"> </w:t>
      </w:r>
    </w:p>
    <w:tbl>
      <w:tblPr>
        <w:tblpPr w:leftFromText="187" w:rightFromText="187" w:topFromText="144" w:bottomFromText="144" w:vertAnchor="page" w:horzAnchor="margin" w:tblpXSpec="center" w:tblpY="2222"/>
        <w:tblW w:w="12008" w:type="dxa"/>
        <w:tblLook w:val="04A0" w:firstRow="1" w:lastRow="0" w:firstColumn="1" w:lastColumn="0" w:noHBand="0" w:noVBand="1"/>
      </w:tblPr>
      <w:tblGrid>
        <w:gridCol w:w="4034"/>
        <w:gridCol w:w="608"/>
        <w:gridCol w:w="608"/>
        <w:gridCol w:w="608"/>
        <w:gridCol w:w="608"/>
        <w:gridCol w:w="624"/>
        <w:gridCol w:w="676"/>
        <w:gridCol w:w="608"/>
        <w:gridCol w:w="608"/>
        <w:gridCol w:w="608"/>
        <w:gridCol w:w="749"/>
        <w:gridCol w:w="749"/>
        <w:gridCol w:w="920"/>
      </w:tblGrid>
      <w:tr w:rsidR="001F02F1" w:rsidRPr="00FD2297" w14:paraId="001400C6" w14:textId="77777777" w:rsidTr="001F02F1">
        <w:trPr>
          <w:trHeight w:val="398"/>
        </w:trPr>
        <w:tc>
          <w:tcPr>
            <w:tcW w:w="4034" w:type="dxa"/>
            <w:tcBorders>
              <w:bottom w:val="single" w:sz="4" w:space="0" w:color="auto"/>
            </w:tcBorders>
          </w:tcPr>
          <w:p w14:paraId="7D6DE191" w14:textId="77777777" w:rsidR="00BE3496" w:rsidRPr="001F02F1" w:rsidRDefault="00BE3496" w:rsidP="009E447F">
            <w:pPr>
              <w:ind w:left="-959" w:firstLine="959"/>
              <w:rPr>
                <w:b/>
              </w:rPr>
            </w:pPr>
            <w:r w:rsidRPr="001F02F1">
              <w:rPr>
                <w:b/>
              </w:rPr>
              <w:t>Study</w:t>
            </w:r>
          </w:p>
        </w:tc>
        <w:tc>
          <w:tcPr>
            <w:tcW w:w="608" w:type="dxa"/>
            <w:tcBorders>
              <w:bottom w:val="single" w:sz="4" w:space="0" w:color="auto"/>
            </w:tcBorders>
          </w:tcPr>
          <w:p w14:paraId="7B7376FA" w14:textId="77777777" w:rsidR="00BE3496" w:rsidRPr="001F02F1" w:rsidRDefault="00BE3496" w:rsidP="009E447F">
            <w:pPr>
              <w:rPr>
                <w:b/>
              </w:rPr>
            </w:pPr>
            <w:r w:rsidRPr="001F02F1">
              <w:rPr>
                <w:b/>
              </w:rPr>
              <w:t>Q1</w:t>
            </w:r>
          </w:p>
        </w:tc>
        <w:tc>
          <w:tcPr>
            <w:tcW w:w="608" w:type="dxa"/>
            <w:tcBorders>
              <w:bottom w:val="single" w:sz="4" w:space="0" w:color="auto"/>
            </w:tcBorders>
          </w:tcPr>
          <w:p w14:paraId="17A8460A" w14:textId="77777777" w:rsidR="00BE3496" w:rsidRPr="001F02F1" w:rsidRDefault="00BE3496" w:rsidP="009E447F">
            <w:pPr>
              <w:rPr>
                <w:b/>
              </w:rPr>
            </w:pPr>
            <w:r w:rsidRPr="001F02F1">
              <w:rPr>
                <w:b/>
              </w:rPr>
              <w:t>Q2</w:t>
            </w:r>
          </w:p>
        </w:tc>
        <w:tc>
          <w:tcPr>
            <w:tcW w:w="608" w:type="dxa"/>
            <w:tcBorders>
              <w:bottom w:val="single" w:sz="4" w:space="0" w:color="auto"/>
            </w:tcBorders>
          </w:tcPr>
          <w:p w14:paraId="2D93B2CB" w14:textId="77777777" w:rsidR="00BE3496" w:rsidRPr="001F02F1" w:rsidRDefault="00BE3496" w:rsidP="009E447F">
            <w:pPr>
              <w:rPr>
                <w:b/>
              </w:rPr>
            </w:pPr>
            <w:r w:rsidRPr="001F02F1">
              <w:rPr>
                <w:b/>
              </w:rPr>
              <w:t>Q3</w:t>
            </w:r>
          </w:p>
        </w:tc>
        <w:tc>
          <w:tcPr>
            <w:tcW w:w="608" w:type="dxa"/>
            <w:tcBorders>
              <w:bottom w:val="single" w:sz="4" w:space="0" w:color="auto"/>
            </w:tcBorders>
          </w:tcPr>
          <w:p w14:paraId="163EE253" w14:textId="77777777" w:rsidR="00BE3496" w:rsidRPr="001F02F1" w:rsidRDefault="00BE3496" w:rsidP="009E447F">
            <w:pPr>
              <w:rPr>
                <w:b/>
              </w:rPr>
            </w:pPr>
            <w:r w:rsidRPr="001F02F1">
              <w:rPr>
                <w:b/>
              </w:rPr>
              <w:t>Q4</w:t>
            </w:r>
          </w:p>
        </w:tc>
        <w:tc>
          <w:tcPr>
            <w:tcW w:w="624" w:type="dxa"/>
            <w:tcBorders>
              <w:bottom w:val="single" w:sz="4" w:space="0" w:color="auto"/>
            </w:tcBorders>
          </w:tcPr>
          <w:p w14:paraId="057D560F" w14:textId="77777777" w:rsidR="00BE3496" w:rsidRPr="001F02F1" w:rsidRDefault="00BE3496" w:rsidP="009E447F">
            <w:pPr>
              <w:rPr>
                <w:b/>
              </w:rPr>
            </w:pPr>
            <w:r w:rsidRPr="001F02F1">
              <w:rPr>
                <w:b/>
              </w:rPr>
              <w:t>Q5</w:t>
            </w:r>
          </w:p>
        </w:tc>
        <w:tc>
          <w:tcPr>
            <w:tcW w:w="676" w:type="dxa"/>
            <w:tcBorders>
              <w:bottom w:val="single" w:sz="4" w:space="0" w:color="auto"/>
            </w:tcBorders>
          </w:tcPr>
          <w:p w14:paraId="345B3100" w14:textId="77777777" w:rsidR="00BE3496" w:rsidRPr="001F02F1" w:rsidRDefault="00BE3496" w:rsidP="009E447F">
            <w:pPr>
              <w:rPr>
                <w:b/>
              </w:rPr>
            </w:pPr>
            <w:r w:rsidRPr="001F02F1">
              <w:rPr>
                <w:b/>
              </w:rPr>
              <w:t>Q6</w:t>
            </w:r>
          </w:p>
        </w:tc>
        <w:tc>
          <w:tcPr>
            <w:tcW w:w="608" w:type="dxa"/>
            <w:tcBorders>
              <w:bottom w:val="single" w:sz="4" w:space="0" w:color="auto"/>
            </w:tcBorders>
          </w:tcPr>
          <w:p w14:paraId="2973A5A4" w14:textId="77777777" w:rsidR="00BE3496" w:rsidRPr="001F02F1" w:rsidRDefault="00BE3496" w:rsidP="009E447F">
            <w:pPr>
              <w:rPr>
                <w:b/>
              </w:rPr>
            </w:pPr>
            <w:r w:rsidRPr="001F02F1">
              <w:rPr>
                <w:b/>
              </w:rPr>
              <w:t>Q7</w:t>
            </w:r>
          </w:p>
        </w:tc>
        <w:tc>
          <w:tcPr>
            <w:tcW w:w="608" w:type="dxa"/>
            <w:tcBorders>
              <w:bottom w:val="single" w:sz="4" w:space="0" w:color="auto"/>
            </w:tcBorders>
          </w:tcPr>
          <w:p w14:paraId="54A659D8" w14:textId="77777777" w:rsidR="00BE3496" w:rsidRPr="001F02F1" w:rsidRDefault="00BE3496" w:rsidP="009E447F">
            <w:pPr>
              <w:rPr>
                <w:b/>
              </w:rPr>
            </w:pPr>
            <w:r w:rsidRPr="001F02F1">
              <w:rPr>
                <w:b/>
              </w:rPr>
              <w:t>Q8</w:t>
            </w:r>
          </w:p>
        </w:tc>
        <w:tc>
          <w:tcPr>
            <w:tcW w:w="608" w:type="dxa"/>
            <w:tcBorders>
              <w:bottom w:val="single" w:sz="4" w:space="0" w:color="auto"/>
            </w:tcBorders>
          </w:tcPr>
          <w:p w14:paraId="0CD1A86F" w14:textId="77777777" w:rsidR="00BE3496" w:rsidRPr="001F02F1" w:rsidRDefault="00BE3496" w:rsidP="009E447F">
            <w:pPr>
              <w:rPr>
                <w:b/>
              </w:rPr>
            </w:pPr>
            <w:r w:rsidRPr="001F02F1">
              <w:rPr>
                <w:b/>
              </w:rPr>
              <w:t>Q9</w:t>
            </w:r>
          </w:p>
        </w:tc>
        <w:tc>
          <w:tcPr>
            <w:tcW w:w="749" w:type="dxa"/>
            <w:tcBorders>
              <w:bottom w:val="single" w:sz="4" w:space="0" w:color="auto"/>
            </w:tcBorders>
          </w:tcPr>
          <w:p w14:paraId="6237728E" w14:textId="77777777" w:rsidR="00BE3496" w:rsidRPr="001F02F1" w:rsidRDefault="00BE3496" w:rsidP="009E447F">
            <w:pPr>
              <w:rPr>
                <w:b/>
              </w:rPr>
            </w:pPr>
            <w:r w:rsidRPr="001F02F1">
              <w:rPr>
                <w:b/>
              </w:rPr>
              <w:t>Q10</w:t>
            </w:r>
          </w:p>
        </w:tc>
        <w:tc>
          <w:tcPr>
            <w:tcW w:w="749" w:type="dxa"/>
            <w:tcBorders>
              <w:bottom w:val="single" w:sz="4" w:space="0" w:color="auto"/>
            </w:tcBorders>
          </w:tcPr>
          <w:p w14:paraId="04328F53" w14:textId="77777777" w:rsidR="00BE3496" w:rsidRPr="001F02F1" w:rsidRDefault="00BE3496" w:rsidP="009E447F">
            <w:pPr>
              <w:rPr>
                <w:b/>
              </w:rPr>
            </w:pPr>
            <w:r w:rsidRPr="001F02F1">
              <w:rPr>
                <w:b/>
              </w:rPr>
              <w:t>Q11</w:t>
            </w:r>
          </w:p>
        </w:tc>
        <w:tc>
          <w:tcPr>
            <w:tcW w:w="920" w:type="dxa"/>
            <w:tcBorders>
              <w:bottom w:val="single" w:sz="4" w:space="0" w:color="auto"/>
            </w:tcBorders>
          </w:tcPr>
          <w:p w14:paraId="22B11F8C" w14:textId="77777777" w:rsidR="00BE3496" w:rsidRPr="001F02F1" w:rsidRDefault="00BE3496" w:rsidP="009E447F">
            <w:pPr>
              <w:rPr>
                <w:b/>
              </w:rPr>
            </w:pPr>
            <w:r w:rsidRPr="001F02F1">
              <w:rPr>
                <w:b/>
              </w:rPr>
              <w:t>Score</w:t>
            </w:r>
          </w:p>
        </w:tc>
      </w:tr>
      <w:tr w:rsidR="001F02F1" w:rsidRPr="00FD2297" w14:paraId="2A100FA7" w14:textId="77777777" w:rsidTr="001F02F1">
        <w:trPr>
          <w:trHeight w:val="369"/>
        </w:trPr>
        <w:tc>
          <w:tcPr>
            <w:tcW w:w="4034" w:type="dxa"/>
            <w:tcBorders>
              <w:top w:val="single" w:sz="4" w:space="0" w:color="auto"/>
            </w:tcBorders>
          </w:tcPr>
          <w:p w14:paraId="1A6E6747" w14:textId="0DA75799" w:rsidR="00BE3496" w:rsidRPr="001F02F1" w:rsidRDefault="00BE3496" w:rsidP="009E447F">
            <w:r w:rsidRPr="001F02F1">
              <w:t>Burn et al. (2006)</w:t>
            </w:r>
            <w:r w:rsidR="00B25184">
              <w:t xml:space="preserve"> </w:t>
            </w:r>
            <w:r w:rsidRPr="001F02F1">
              <w:fldChar w:fldCharType="begin"/>
            </w:r>
            <w:r w:rsidR="00B9417C">
              <w:instrText xml:space="preserve"> ADDIN EN.CITE &lt;EndNote&gt;&lt;Cite&gt;&lt;Author&gt;Burn&lt;/Author&gt;&lt;Year&gt;2006&lt;/Year&gt;&lt;RecNum&gt;5401&lt;/RecNum&gt;&lt;DisplayText&gt;(1)&lt;/DisplayText&gt;&lt;record&gt;&lt;rec-number&gt;5401&lt;/rec-number&gt;&lt;foreign-keys&gt;&lt;key app="EN" db-id="s9x05fe2apwfduef02mpvfa99tx9esexf2xf" timestamp="1538486062"&gt;5401&lt;/key&gt;&lt;/foreign-keys&gt;&lt;ref-type name="Journal Article"&gt;17&lt;/ref-type&gt;&lt;contributors&gt;&lt;authors&gt;&lt;author&gt;Burn, David J.&lt;/author&gt;&lt;author&gt;Tiangyou, Watcharee&lt;/author&gt;&lt;author&gt;Allcock, Liesl M.&lt;/author&gt;&lt;author&gt;Davison, Jill&lt;/author&gt;&lt;author&gt;Chinnery, Patrick F.&lt;/author&gt;&lt;/authors&gt;&lt;/contributors&gt;&lt;titles&gt;&lt;title&gt;Allelic variation of a functional polymorphism in the serotonin transporter gene and depression in Parkinson&amp;apos;s disease&lt;/title&gt;&lt;secondary-title&gt;Parkinsonism &amp;amp; Related Disorders&lt;/secondary-title&gt;&lt;/titles&gt;&lt;periodical&gt;&lt;full-title&gt;Parkinsonism &amp;amp; Related Disorders&lt;/full-title&gt;&lt;/periodical&gt;&lt;pages&gt;139-141&lt;/pages&gt;&lt;volume&gt;12&lt;/volume&gt;&lt;number&gt;3&lt;/number&gt;&lt;dates&gt;&lt;year&gt;2006&lt;/year&gt;&lt;/dates&gt;&lt;publisher&gt;Elsevier&lt;/publisher&gt;&lt;isbn&gt;1353-8020&lt;/isbn&gt;&lt;urls&gt;&lt;related-urls&gt;&lt;url&gt;https://doi.org/10.1016/j.parkreldis.2005.11.005&lt;/url&gt;&lt;/related-urls&gt;&lt;/urls&gt;&lt;electronic-resource-num&gt;10.1016/j.parkreldis.2005.11.005&lt;/electronic-resource-num&gt;&lt;access-date&gt;2018/10/02&lt;/access-date&gt;&lt;/record&gt;&lt;/Cite&gt;&lt;/EndNote&gt;</w:instrText>
            </w:r>
            <w:r w:rsidRPr="001F02F1">
              <w:fldChar w:fldCharType="separate"/>
            </w:r>
            <w:r w:rsidR="00B9417C">
              <w:rPr>
                <w:noProof/>
              </w:rPr>
              <w:t>(1)</w:t>
            </w:r>
            <w:r w:rsidRPr="001F02F1">
              <w:fldChar w:fldCharType="end"/>
            </w:r>
            <w:r w:rsidRPr="001F02F1">
              <w:t xml:space="preserve"> </w:t>
            </w:r>
          </w:p>
        </w:tc>
        <w:tc>
          <w:tcPr>
            <w:tcW w:w="608" w:type="dxa"/>
            <w:tcBorders>
              <w:top w:val="single" w:sz="4" w:space="0" w:color="auto"/>
            </w:tcBorders>
          </w:tcPr>
          <w:p w14:paraId="187CBCE1" w14:textId="77777777" w:rsidR="00BE3496" w:rsidRPr="001F02F1" w:rsidRDefault="00BE3496" w:rsidP="009E447F">
            <w:r w:rsidRPr="001F02F1">
              <w:t>4</w:t>
            </w:r>
          </w:p>
        </w:tc>
        <w:tc>
          <w:tcPr>
            <w:tcW w:w="608" w:type="dxa"/>
            <w:tcBorders>
              <w:top w:val="single" w:sz="4" w:space="0" w:color="auto"/>
            </w:tcBorders>
          </w:tcPr>
          <w:p w14:paraId="0466B9B6" w14:textId="77777777" w:rsidR="00BE3496" w:rsidRPr="001F02F1" w:rsidRDefault="00BE3496" w:rsidP="009E447F">
            <w:r w:rsidRPr="001F02F1">
              <w:t>4</w:t>
            </w:r>
          </w:p>
        </w:tc>
        <w:tc>
          <w:tcPr>
            <w:tcW w:w="608" w:type="dxa"/>
            <w:tcBorders>
              <w:top w:val="single" w:sz="4" w:space="0" w:color="auto"/>
            </w:tcBorders>
          </w:tcPr>
          <w:p w14:paraId="73EF1E59" w14:textId="77777777" w:rsidR="00BE3496" w:rsidRPr="001F02F1" w:rsidRDefault="00BE3496" w:rsidP="009E447F">
            <w:r w:rsidRPr="001F02F1">
              <w:t>4</w:t>
            </w:r>
          </w:p>
        </w:tc>
        <w:tc>
          <w:tcPr>
            <w:tcW w:w="608" w:type="dxa"/>
            <w:tcBorders>
              <w:top w:val="single" w:sz="4" w:space="0" w:color="auto"/>
            </w:tcBorders>
          </w:tcPr>
          <w:p w14:paraId="376C42EC" w14:textId="77777777" w:rsidR="00BE3496" w:rsidRPr="001F02F1" w:rsidRDefault="00BE3496" w:rsidP="009E447F">
            <w:r w:rsidRPr="001F02F1">
              <w:t>5</w:t>
            </w:r>
          </w:p>
        </w:tc>
        <w:tc>
          <w:tcPr>
            <w:tcW w:w="624" w:type="dxa"/>
            <w:tcBorders>
              <w:top w:val="single" w:sz="4" w:space="0" w:color="auto"/>
            </w:tcBorders>
          </w:tcPr>
          <w:p w14:paraId="4F503279" w14:textId="77777777" w:rsidR="00BE3496" w:rsidRPr="001F02F1" w:rsidRDefault="00BE3496" w:rsidP="009E447F">
            <w:r w:rsidRPr="001F02F1">
              <w:t>4</w:t>
            </w:r>
          </w:p>
        </w:tc>
        <w:tc>
          <w:tcPr>
            <w:tcW w:w="676" w:type="dxa"/>
            <w:tcBorders>
              <w:top w:val="single" w:sz="4" w:space="0" w:color="auto"/>
            </w:tcBorders>
          </w:tcPr>
          <w:p w14:paraId="52AD2485" w14:textId="77777777" w:rsidR="00BE3496" w:rsidRPr="001F02F1" w:rsidRDefault="00BE3496" w:rsidP="009E447F">
            <w:r w:rsidRPr="001F02F1">
              <w:t>5</w:t>
            </w:r>
          </w:p>
        </w:tc>
        <w:tc>
          <w:tcPr>
            <w:tcW w:w="608" w:type="dxa"/>
            <w:tcBorders>
              <w:top w:val="single" w:sz="4" w:space="0" w:color="auto"/>
            </w:tcBorders>
          </w:tcPr>
          <w:p w14:paraId="575EF6FB" w14:textId="77777777" w:rsidR="00BE3496" w:rsidRPr="001F02F1" w:rsidRDefault="00BE3496" w:rsidP="009E447F">
            <w:r w:rsidRPr="001F02F1">
              <w:t>5</w:t>
            </w:r>
          </w:p>
        </w:tc>
        <w:tc>
          <w:tcPr>
            <w:tcW w:w="608" w:type="dxa"/>
            <w:tcBorders>
              <w:top w:val="single" w:sz="4" w:space="0" w:color="auto"/>
            </w:tcBorders>
          </w:tcPr>
          <w:p w14:paraId="7135CDE7" w14:textId="77777777" w:rsidR="00BE3496" w:rsidRPr="001F02F1" w:rsidRDefault="00BE3496" w:rsidP="009E447F">
            <w:r w:rsidRPr="001F02F1">
              <w:t>5</w:t>
            </w:r>
          </w:p>
        </w:tc>
        <w:tc>
          <w:tcPr>
            <w:tcW w:w="608" w:type="dxa"/>
            <w:tcBorders>
              <w:top w:val="single" w:sz="4" w:space="0" w:color="auto"/>
            </w:tcBorders>
          </w:tcPr>
          <w:p w14:paraId="38290523" w14:textId="77777777" w:rsidR="00BE3496" w:rsidRPr="001F02F1" w:rsidRDefault="00BE3496" w:rsidP="009E447F">
            <w:r w:rsidRPr="001F02F1">
              <w:t>5</w:t>
            </w:r>
          </w:p>
        </w:tc>
        <w:tc>
          <w:tcPr>
            <w:tcW w:w="749" w:type="dxa"/>
            <w:tcBorders>
              <w:top w:val="single" w:sz="4" w:space="0" w:color="auto"/>
            </w:tcBorders>
          </w:tcPr>
          <w:p w14:paraId="18B6F10D" w14:textId="77777777" w:rsidR="00BE3496" w:rsidRPr="001F02F1" w:rsidRDefault="00BE3496" w:rsidP="009E447F">
            <w:r w:rsidRPr="001F02F1">
              <w:t>4</w:t>
            </w:r>
          </w:p>
        </w:tc>
        <w:tc>
          <w:tcPr>
            <w:tcW w:w="749" w:type="dxa"/>
            <w:tcBorders>
              <w:top w:val="single" w:sz="4" w:space="0" w:color="auto"/>
            </w:tcBorders>
          </w:tcPr>
          <w:p w14:paraId="3D4A3153" w14:textId="77777777" w:rsidR="00BE3496" w:rsidRPr="001F02F1" w:rsidRDefault="00BE3496" w:rsidP="009E447F">
            <w:r w:rsidRPr="001F02F1">
              <w:t>5</w:t>
            </w:r>
          </w:p>
        </w:tc>
        <w:tc>
          <w:tcPr>
            <w:tcW w:w="920" w:type="dxa"/>
            <w:tcBorders>
              <w:top w:val="single" w:sz="4" w:space="0" w:color="auto"/>
            </w:tcBorders>
          </w:tcPr>
          <w:p w14:paraId="6253206E" w14:textId="77777777" w:rsidR="00BE3496" w:rsidRPr="001F02F1" w:rsidRDefault="00BE3496" w:rsidP="009E447F">
            <w:r w:rsidRPr="001F02F1">
              <w:t>55</w:t>
            </w:r>
          </w:p>
        </w:tc>
      </w:tr>
      <w:tr w:rsidR="001F02F1" w:rsidRPr="00FD2297" w14:paraId="7E98E067" w14:textId="77777777" w:rsidTr="001F02F1">
        <w:trPr>
          <w:trHeight w:val="362"/>
        </w:trPr>
        <w:tc>
          <w:tcPr>
            <w:tcW w:w="4034" w:type="dxa"/>
          </w:tcPr>
          <w:p w14:paraId="45353E87" w14:textId="67D83D41" w:rsidR="00BE3496" w:rsidRPr="001F02F1" w:rsidRDefault="00BE3496" w:rsidP="009E447F">
            <w:r w:rsidRPr="001F02F1">
              <w:t>Chahine et al. (2018)</w:t>
            </w:r>
            <w:r w:rsidR="00B25184">
              <w:t xml:space="preserve"> </w:t>
            </w:r>
            <w:r w:rsidR="00B9417C">
              <w:fldChar w:fldCharType="begin">
                <w:fldData xml:space="preserve">PEVuZE5vdGU+PENpdGU+PEF1dGhvcj5DaGFoaW5lPC9BdXRob3I+PFllYXI+MjAxODwvWWVhcj48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</w:fldData>
              </w:fldChar>
            </w:r>
            <w:r w:rsidR="00B9417C">
              <w:instrText xml:space="preserve"> ADDIN EN.CITE </w:instrText>
            </w:r>
            <w:r w:rsidR="00B9417C">
              <w:fldChar w:fldCharType="begin">
                <w:fldData xml:space="preserve">PEVuZE5vdGU+PENpdGU+PEF1dGhvcj5DaGFoaW5lPC9BdXRob3I+PFllYXI+MjAxODwvWWVhcj48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</w:fldData>
              </w:fldChar>
            </w:r>
            <w:r w:rsidR="00B9417C">
              <w:instrText xml:space="preserve"> ADDIN EN.CITE.DATA </w:instrText>
            </w:r>
            <w:r w:rsidR="00B9417C">
              <w:fldChar w:fldCharType="end"/>
            </w:r>
            <w:r w:rsidR="00B9417C">
              <w:fldChar w:fldCharType="separate"/>
            </w:r>
            <w:r w:rsidR="00B9417C">
              <w:rPr>
                <w:noProof/>
              </w:rPr>
              <w:t>(2)</w:t>
            </w:r>
            <w:r w:rsidR="00B9417C">
              <w:fldChar w:fldCharType="end"/>
            </w:r>
          </w:p>
        </w:tc>
        <w:tc>
          <w:tcPr>
            <w:tcW w:w="608" w:type="dxa"/>
          </w:tcPr>
          <w:p w14:paraId="26AC981D" w14:textId="77777777" w:rsidR="00BE3496" w:rsidRPr="001F02F1" w:rsidRDefault="00BE3496" w:rsidP="009E447F">
            <w:r w:rsidRPr="001F02F1">
              <w:t>4</w:t>
            </w:r>
          </w:p>
        </w:tc>
        <w:tc>
          <w:tcPr>
            <w:tcW w:w="608" w:type="dxa"/>
          </w:tcPr>
          <w:p w14:paraId="4654468F" w14:textId="77777777" w:rsidR="00BE3496" w:rsidRPr="001F02F1" w:rsidRDefault="00BE3496" w:rsidP="009E447F">
            <w:r w:rsidRPr="001F02F1">
              <w:t>5</w:t>
            </w:r>
          </w:p>
        </w:tc>
        <w:tc>
          <w:tcPr>
            <w:tcW w:w="608" w:type="dxa"/>
          </w:tcPr>
          <w:p w14:paraId="2A23B45E" w14:textId="77777777" w:rsidR="00BE3496" w:rsidRPr="001F02F1" w:rsidRDefault="00BE3496" w:rsidP="009E447F">
            <w:r w:rsidRPr="001F02F1">
              <w:t>5</w:t>
            </w:r>
          </w:p>
        </w:tc>
        <w:tc>
          <w:tcPr>
            <w:tcW w:w="608" w:type="dxa"/>
          </w:tcPr>
          <w:p w14:paraId="36CB3A83" w14:textId="77777777" w:rsidR="00BE3496" w:rsidRPr="001F02F1" w:rsidRDefault="00BE3496" w:rsidP="009E447F">
            <w:r w:rsidRPr="001F02F1">
              <w:t>4</w:t>
            </w:r>
          </w:p>
        </w:tc>
        <w:tc>
          <w:tcPr>
            <w:tcW w:w="624" w:type="dxa"/>
          </w:tcPr>
          <w:p w14:paraId="2D908E8E" w14:textId="77777777" w:rsidR="00BE3496" w:rsidRPr="001F02F1" w:rsidRDefault="00BE3496" w:rsidP="009E447F">
            <w:r w:rsidRPr="001F02F1">
              <w:t>5</w:t>
            </w:r>
          </w:p>
        </w:tc>
        <w:tc>
          <w:tcPr>
            <w:tcW w:w="676" w:type="dxa"/>
          </w:tcPr>
          <w:p w14:paraId="1DB9A4B2" w14:textId="77777777" w:rsidR="00BE3496" w:rsidRPr="001F02F1" w:rsidRDefault="00BE3496" w:rsidP="009E447F">
            <w:r w:rsidRPr="001F02F1">
              <w:t>4</w:t>
            </w:r>
          </w:p>
        </w:tc>
        <w:tc>
          <w:tcPr>
            <w:tcW w:w="608" w:type="dxa"/>
          </w:tcPr>
          <w:p w14:paraId="75F00299" w14:textId="77777777" w:rsidR="00BE3496" w:rsidRPr="001F02F1" w:rsidRDefault="00BE3496" w:rsidP="009E447F">
            <w:r w:rsidRPr="001F02F1">
              <w:t>4</w:t>
            </w:r>
          </w:p>
        </w:tc>
        <w:tc>
          <w:tcPr>
            <w:tcW w:w="608" w:type="dxa"/>
          </w:tcPr>
          <w:p w14:paraId="13A0A1CB" w14:textId="77777777" w:rsidR="00BE3496" w:rsidRPr="001F02F1" w:rsidRDefault="00BE3496" w:rsidP="009E447F">
            <w:r w:rsidRPr="001F02F1">
              <w:t>6</w:t>
            </w:r>
          </w:p>
        </w:tc>
        <w:tc>
          <w:tcPr>
            <w:tcW w:w="608" w:type="dxa"/>
          </w:tcPr>
          <w:p w14:paraId="146BA61E" w14:textId="77777777" w:rsidR="00BE3496" w:rsidRPr="001F02F1" w:rsidRDefault="00BE3496" w:rsidP="009E447F">
            <w:r w:rsidRPr="001F02F1">
              <w:t>5</w:t>
            </w:r>
          </w:p>
        </w:tc>
        <w:tc>
          <w:tcPr>
            <w:tcW w:w="749" w:type="dxa"/>
          </w:tcPr>
          <w:p w14:paraId="00D07750" w14:textId="77777777" w:rsidR="00BE3496" w:rsidRPr="001F02F1" w:rsidRDefault="00BE3496" w:rsidP="009E447F">
            <w:r w:rsidRPr="001F02F1">
              <w:t>4</w:t>
            </w:r>
          </w:p>
        </w:tc>
        <w:tc>
          <w:tcPr>
            <w:tcW w:w="749" w:type="dxa"/>
          </w:tcPr>
          <w:p w14:paraId="587DE432" w14:textId="77777777" w:rsidR="00BE3496" w:rsidRPr="001F02F1" w:rsidRDefault="00BE3496" w:rsidP="009E447F">
            <w:r w:rsidRPr="001F02F1">
              <w:t>5</w:t>
            </w:r>
          </w:p>
        </w:tc>
        <w:tc>
          <w:tcPr>
            <w:tcW w:w="920" w:type="dxa"/>
          </w:tcPr>
          <w:p w14:paraId="70A82B7A" w14:textId="77777777" w:rsidR="00BE3496" w:rsidRPr="001F02F1" w:rsidRDefault="00BE3496" w:rsidP="009E447F">
            <w:r w:rsidRPr="001F02F1">
              <w:t>51</w:t>
            </w:r>
          </w:p>
        </w:tc>
      </w:tr>
      <w:tr w:rsidR="001F02F1" w:rsidRPr="00FD2297" w14:paraId="3792804A" w14:textId="77777777" w:rsidTr="001F02F1">
        <w:trPr>
          <w:trHeight w:val="372"/>
        </w:trPr>
        <w:tc>
          <w:tcPr>
            <w:tcW w:w="4034" w:type="dxa"/>
          </w:tcPr>
          <w:p w14:paraId="49E5BDA3" w14:textId="6DB2DB0D" w:rsidR="00BE3496" w:rsidRPr="001F02F1" w:rsidRDefault="00BE3496" w:rsidP="009E447F">
            <w:r w:rsidRPr="001F02F1">
              <w:t>Wang et al. (2016)</w:t>
            </w:r>
            <w:r w:rsidR="00B25184">
              <w:t xml:space="preserve"> </w:t>
            </w:r>
            <w:r w:rsidRPr="001F02F1">
              <w:fldChar w:fldCharType="begin">
                <w:fldData xml:space="preserve">PEVuZE5vdGU+PENpdGU+PEF1dGhvcj5XYW5nPC9BdXRob3I+PFllYXI+MjAxNjwvWWVhcj48UmVj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</w:fldData>
              </w:fldChar>
            </w:r>
            <w:r w:rsidR="00B9417C">
              <w:instrText xml:space="preserve"> ADDIN EN.CITE </w:instrText>
            </w:r>
            <w:r w:rsidR="00B9417C">
              <w:fldChar w:fldCharType="begin">
                <w:fldData xml:space="preserve">PEVuZE5vdGU+PENpdGU+PEF1dGhvcj5XYW5nPC9BdXRob3I+PFllYXI+MjAxNjwvWWVhcj48UmVj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</w:fldData>
              </w:fldChar>
            </w:r>
            <w:r w:rsidR="00B9417C">
              <w:instrText xml:space="preserve"> ADDIN EN.CITE.DATA </w:instrText>
            </w:r>
            <w:r w:rsidR="00B9417C">
              <w:fldChar w:fldCharType="end"/>
            </w:r>
            <w:r w:rsidRPr="001F02F1">
              <w:fldChar w:fldCharType="separate"/>
            </w:r>
            <w:r w:rsidR="00B9417C">
              <w:rPr>
                <w:noProof/>
              </w:rPr>
              <w:t>(3)</w:t>
            </w:r>
            <w:r w:rsidRPr="001F02F1">
              <w:fldChar w:fldCharType="end"/>
            </w:r>
            <w:r w:rsidRPr="001F02F1">
              <w:t xml:space="preserve"> </w:t>
            </w:r>
          </w:p>
        </w:tc>
        <w:tc>
          <w:tcPr>
            <w:tcW w:w="608" w:type="dxa"/>
          </w:tcPr>
          <w:p w14:paraId="0DA8F78D" w14:textId="77777777" w:rsidR="00BE3496" w:rsidRPr="001F02F1" w:rsidRDefault="00BE3496" w:rsidP="009E447F">
            <w:r w:rsidRPr="001F02F1">
              <w:t>4</w:t>
            </w:r>
          </w:p>
        </w:tc>
        <w:tc>
          <w:tcPr>
            <w:tcW w:w="608" w:type="dxa"/>
          </w:tcPr>
          <w:p w14:paraId="262D8DD4" w14:textId="77777777" w:rsidR="00BE3496" w:rsidRPr="001F02F1" w:rsidRDefault="00BE3496" w:rsidP="009E447F">
            <w:r w:rsidRPr="001F02F1">
              <w:t>5</w:t>
            </w:r>
          </w:p>
        </w:tc>
        <w:tc>
          <w:tcPr>
            <w:tcW w:w="608" w:type="dxa"/>
          </w:tcPr>
          <w:p w14:paraId="3CA6BAEF" w14:textId="77777777" w:rsidR="00BE3496" w:rsidRPr="001F02F1" w:rsidRDefault="00BE3496" w:rsidP="009E447F">
            <w:r w:rsidRPr="001F02F1">
              <w:t>4</w:t>
            </w:r>
          </w:p>
        </w:tc>
        <w:tc>
          <w:tcPr>
            <w:tcW w:w="608" w:type="dxa"/>
          </w:tcPr>
          <w:p w14:paraId="635E3026" w14:textId="77777777" w:rsidR="00BE3496" w:rsidRPr="001F02F1" w:rsidRDefault="00BE3496" w:rsidP="009E447F">
            <w:r w:rsidRPr="001F02F1">
              <w:t>5</w:t>
            </w:r>
          </w:p>
        </w:tc>
        <w:tc>
          <w:tcPr>
            <w:tcW w:w="624" w:type="dxa"/>
          </w:tcPr>
          <w:p w14:paraId="2F6A0D07" w14:textId="77777777" w:rsidR="00BE3496" w:rsidRPr="001F02F1" w:rsidRDefault="00BE3496" w:rsidP="009E447F">
            <w:r w:rsidRPr="001F02F1">
              <w:t>5</w:t>
            </w:r>
          </w:p>
        </w:tc>
        <w:tc>
          <w:tcPr>
            <w:tcW w:w="676" w:type="dxa"/>
          </w:tcPr>
          <w:p w14:paraId="12829C9D" w14:textId="77777777" w:rsidR="00BE3496" w:rsidRPr="001F02F1" w:rsidRDefault="00BE3496" w:rsidP="009E447F">
            <w:r w:rsidRPr="001F02F1">
              <w:t>4</w:t>
            </w:r>
          </w:p>
        </w:tc>
        <w:tc>
          <w:tcPr>
            <w:tcW w:w="608" w:type="dxa"/>
          </w:tcPr>
          <w:p w14:paraId="37BEE90F" w14:textId="77777777" w:rsidR="00BE3496" w:rsidRPr="001F02F1" w:rsidRDefault="00BE3496" w:rsidP="009E447F">
            <w:r w:rsidRPr="001F02F1">
              <w:t>4</w:t>
            </w:r>
          </w:p>
        </w:tc>
        <w:tc>
          <w:tcPr>
            <w:tcW w:w="608" w:type="dxa"/>
          </w:tcPr>
          <w:p w14:paraId="31FFBCDE" w14:textId="77777777" w:rsidR="00BE3496" w:rsidRPr="001F02F1" w:rsidRDefault="00BE3496" w:rsidP="009E447F">
            <w:r w:rsidRPr="001F02F1">
              <w:t>5</w:t>
            </w:r>
          </w:p>
        </w:tc>
        <w:tc>
          <w:tcPr>
            <w:tcW w:w="608" w:type="dxa"/>
          </w:tcPr>
          <w:p w14:paraId="3AFD5103" w14:textId="77777777" w:rsidR="00BE3496" w:rsidRPr="001F02F1" w:rsidRDefault="00BE3496" w:rsidP="009E447F">
            <w:r w:rsidRPr="001F02F1">
              <w:t>4</w:t>
            </w:r>
          </w:p>
        </w:tc>
        <w:tc>
          <w:tcPr>
            <w:tcW w:w="749" w:type="dxa"/>
          </w:tcPr>
          <w:p w14:paraId="2319BB0E" w14:textId="77777777" w:rsidR="00BE3496" w:rsidRPr="001F02F1" w:rsidRDefault="00BE3496" w:rsidP="009E447F">
            <w:r w:rsidRPr="001F02F1">
              <w:t>5</w:t>
            </w:r>
          </w:p>
        </w:tc>
        <w:tc>
          <w:tcPr>
            <w:tcW w:w="749" w:type="dxa"/>
          </w:tcPr>
          <w:p w14:paraId="2D29CF32" w14:textId="77777777" w:rsidR="00BE3496" w:rsidRPr="001F02F1" w:rsidRDefault="00BE3496" w:rsidP="009E447F">
            <w:r w:rsidRPr="001F02F1">
              <w:t>5</w:t>
            </w:r>
          </w:p>
        </w:tc>
        <w:tc>
          <w:tcPr>
            <w:tcW w:w="920" w:type="dxa"/>
          </w:tcPr>
          <w:p w14:paraId="37FE731A" w14:textId="77777777" w:rsidR="00BE3496" w:rsidRPr="001F02F1" w:rsidRDefault="00BE3496" w:rsidP="009E447F">
            <w:r w:rsidRPr="001F02F1">
              <w:t>50</w:t>
            </w:r>
          </w:p>
        </w:tc>
      </w:tr>
      <w:tr w:rsidR="001F02F1" w:rsidRPr="00FD2297" w14:paraId="37131291" w14:textId="77777777" w:rsidTr="001F02F1">
        <w:trPr>
          <w:trHeight w:val="409"/>
        </w:trPr>
        <w:tc>
          <w:tcPr>
            <w:tcW w:w="4034" w:type="dxa"/>
          </w:tcPr>
          <w:p w14:paraId="0A507A8B" w14:textId="018A65E8" w:rsidR="00BE3496" w:rsidRPr="001F02F1" w:rsidRDefault="00BE3496" w:rsidP="009E447F">
            <w:proofErr w:type="spellStart"/>
            <w:r w:rsidRPr="001F02F1">
              <w:t>Nombela</w:t>
            </w:r>
            <w:proofErr w:type="spellEnd"/>
            <w:r w:rsidRPr="001F02F1">
              <w:t xml:space="preserve"> et al. (2014)</w:t>
            </w:r>
            <w:r w:rsidR="00B25184">
              <w:t xml:space="preserve"> </w:t>
            </w:r>
            <w:r w:rsidRPr="001F02F1">
              <w:fldChar w:fldCharType="begin">
                <w:fldData xml:space="preserve">PEVuZE5vdGU+PENpdGU+PEF1dGhvcj5Ob21iZWxhPC9BdXRob3I+PFllYXI+MjAxNDwvWWVhcj48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</w:fldData>
              </w:fldChar>
            </w:r>
            <w:r w:rsidR="00B9417C">
              <w:instrText xml:space="preserve"> ADDIN EN.CITE </w:instrText>
            </w:r>
            <w:r w:rsidR="00B9417C">
              <w:fldChar w:fldCharType="begin">
                <w:fldData xml:space="preserve">PEVuZE5vdGU+PENpdGU+PEF1dGhvcj5Ob21iZWxhPC9BdXRob3I+PFllYXI+MjAxNDwvWWVhcj48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</w:fldData>
              </w:fldChar>
            </w:r>
            <w:r w:rsidR="00B9417C">
              <w:instrText xml:space="preserve"> ADDIN EN.CITE.DATA </w:instrText>
            </w:r>
            <w:r w:rsidR="00B9417C">
              <w:fldChar w:fldCharType="end"/>
            </w:r>
            <w:r w:rsidRPr="001F02F1">
              <w:fldChar w:fldCharType="separate"/>
            </w:r>
            <w:r w:rsidR="00B9417C">
              <w:rPr>
                <w:noProof/>
              </w:rPr>
              <w:t>(4)</w:t>
            </w:r>
            <w:r w:rsidRPr="001F02F1">
              <w:fldChar w:fldCharType="end"/>
            </w:r>
            <w:r w:rsidRPr="001F02F1">
              <w:t xml:space="preserve"> </w:t>
            </w:r>
          </w:p>
        </w:tc>
        <w:tc>
          <w:tcPr>
            <w:tcW w:w="608" w:type="dxa"/>
          </w:tcPr>
          <w:p w14:paraId="4C79C9F0" w14:textId="77777777" w:rsidR="00BE3496" w:rsidRPr="001F02F1" w:rsidRDefault="00BE3496" w:rsidP="009E447F">
            <w:r w:rsidRPr="001F02F1">
              <w:t>5</w:t>
            </w:r>
          </w:p>
        </w:tc>
        <w:tc>
          <w:tcPr>
            <w:tcW w:w="608" w:type="dxa"/>
          </w:tcPr>
          <w:p w14:paraId="7744D2CD" w14:textId="77777777" w:rsidR="00BE3496" w:rsidRPr="001F02F1" w:rsidRDefault="00BE3496" w:rsidP="009E447F">
            <w:r w:rsidRPr="001F02F1">
              <w:t>5</w:t>
            </w:r>
          </w:p>
        </w:tc>
        <w:tc>
          <w:tcPr>
            <w:tcW w:w="608" w:type="dxa"/>
          </w:tcPr>
          <w:p w14:paraId="265801C7" w14:textId="77777777" w:rsidR="00BE3496" w:rsidRPr="001F02F1" w:rsidRDefault="00BE3496" w:rsidP="009E447F">
            <w:r w:rsidRPr="001F02F1">
              <w:t>4</w:t>
            </w:r>
          </w:p>
        </w:tc>
        <w:tc>
          <w:tcPr>
            <w:tcW w:w="608" w:type="dxa"/>
          </w:tcPr>
          <w:p w14:paraId="1948FA26" w14:textId="77777777" w:rsidR="00BE3496" w:rsidRPr="001F02F1" w:rsidRDefault="00BE3496" w:rsidP="009E447F">
            <w:r w:rsidRPr="001F02F1">
              <w:t>5</w:t>
            </w:r>
          </w:p>
        </w:tc>
        <w:tc>
          <w:tcPr>
            <w:tcW w:w="624" w:type="dxa"/>
          </w:tcPr>
          <w:p w14:paraId="1FB148E4" w14:textId="77777777" w:rsidR="00BE3496" w:rsidRPr="001F02F1" w:rsidRDefault="00BE3496" w:rsidP="009E447F">
            <w:r w:rsidRPr="001F02F1">
              <w:t>5</w:t>
            </w:r>
          </w:p>
        </w:tc>
        <w:tc>
          <w:tcPr>
            <w:tcW w:w="676" w:type="dxa"/>
          </w:tcPr>
          <w:p w14:paraId="6F46186F" w14:textId="77777777" w:rsidR="00BE3496" w:rsidRPr="001F02F1" w:rsidRDefault="00BE3496" w:rsidP="009E447F">
            <w:r w:rsidRPr="001F02F1">
              <w:t>4</w:t>
            </w:r>
          </w:p>
        </w:tc>
        <w:tc>
          <w:tcPr>
            <w:tcW w:w="608" w:type="dxa"/>
          </w:tcPr>
          <w:p w14:paraId="6F2450B5" w14:textId="77777777" w:rsidR="00BE3496" w:rsidRPr="001F02F1" w:rsidRDefault="00BE3496" w:rsidP="009E447F">
            <w:r w:rsidRPr="001F02F1">
              <w:t>5</w:t>
            </w:r>
          </w:p>
        </w:tc>
        <w:tc>
          <w:tcPr>
            <w:tcW w:w="608" w:type="dxa"/>
          </w:tcPr>
          <w:p w14:paraId="5F392FA8" w14:textId="77777777" w:rsidR="00BE3496" w:rsidRPr="001F02F1" w:rsidRDefault="00BE3496" w:rsidP="009E447F">
            <w:r w:rsidRPr="001F02F1">
              <w:t>4</w:t>
            </w:r>
          </w:p>
        </w:tc>
        <w:tc>
          <w:tcPr>
            <w:tcW w:w="608" w:type="dxa"/>
          </w:tcPr>
          <w:p w14:paraId="2FE61C45" w14:textId="77777777" w:rsidR="00BE3496" w:rsidRPr="001F02F1" w:rsidRDefault="00BE3496" w:rsidP="009E447F">
            <w:r w:rsidRPr="001F02F1">
              <w:t>3</w:t>
            </w:r>
          </w:p>
        </w:tc>
        <w:tc>
          <w:tcPr>
            <w:tcW w:w="749" w:type="dxa"/>
          </w:tcPr>
          <w:p w14:paraId="29D74D8C" w14:textId="77777777" w:rsidR="00BE3496" w:rsidRPr="001F02F1" w:rsidRDefault="00BE3496" w:rsidP="009E447F">
            <w:r w:rsidRPr="001F02F1">
              <w:t>4</w:t>
            </w:r>
          </w:p>
        </w:tc>
        <w:tc>
          <w:tcPr>
            <w:tcW w:w="749" w:type="dxa"/>
          </w:tcPr>
          <w:p w14:paraId="43C6BC77" w14:textId="77777777" w:rsidR="00BE3496" w:rsidRPr="001F02F1" w:rsidRDefault="00BE3496" w:rsidP="009E447F">
            <w:r w:rsidRPr="001F02F1">
              <w:t>5</w:t>
            </w:r>
          </w:p>
        </w:tc>
        <w:tc>
          <w:tcPr>
            <w:tcW w:w="920" w:type="dxa"/>
          </w:tcPr>
          <w:p w14:paraId="3A38FB72" w14:textId="77777777" w:rsidR="00BE3496" w:rsidRPr="001F02F1" w:rsidRDefault="00BE3496" w:rsidP="009E447F">
            <w:r w:rsidRPr="001F02F1">
              <w:t>49</w:t>
            </w:r>
          </w:p>
        </w:tc>
      </w:tr>
      <w:tr w:rsidR="001F02F1" w:rsidRPr="00FD2297" w14:paraId="75C722E5" w14:textId="77777777" w:rsidTr="001F02F1">
        <w:trPr>
          <w:trHeight w:val="362"/>
        </w:trPr>
        <w:tc>
          <w:tcPr>
            <w:tcW w:w="4034" w:type="dxa"/>
          </w:tcPr>
          <w:p w14:paraId="71BC0975" w14:textId="35742337" w:rsidR="00BE3496" w:rsidRPr="001F02F1" w:rsidRDefault="00BE3496" w:rsidP="009E447F">
            <w:r w:rsidRPr="001F02F1">
              <w:t>Dan et al. (2016)</w:t>
            </w:r>
            <w:r w:rsidR="00B25184">
              <w:t xml:space="preserve"> </w:t>
            </w:r>
            <w:r w:rsidRPr="001F02F1">
              <w:fldChar w:fldCharType="begin">
                <w:fldData xml:space="preserve">PEVuZE5vdGU+PENpdGU+PEF1dGhvcj5EYW48L0F1dGhvcj48WWVhcj4yMDE2PC9ZZWFyPjxSZWNO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</w:fldData>
              </w:fldChar>
            </w:r>
            <w:r w:rsidR="00B9417C">
              <w:instrText xml:space="preserve"> ADDIN EN.CITE </w:instrText>
            </w:r>
            <w:r w:rsidR="00B9417C">
              <w:fldChar w:fldCharType="begin">
                <w:fldData xml:space="preserve">PEVuZE5vdGU+PENpdGU+PEF1dGhvcj5EYW48L0F1dGhvcj48WWVhcj4yMDE2PC9ZZWFyPjxSZWNO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</w:fldData>
              </w:fldChar>
            </w:r>
            <w:r w:rsidR="00B9417C">
              <w:instrText xml:space="preserve"> ADDIN EN.CITE.DATA </w:instrText>
            </w:r>
            <w:r w:rsidR="00B9417C">
              <w:fldChar w:fldCharType="end"/>
            </w:r>
            <w:r w:rsidRPr="001F02F1">
              <w:fldChar w:fldCharType="separate"/>
            </w:r>
            <w:r w:rsidR="00B9417C">
              <w:rPr>
                <w:noProof/>
              </w:rPr>
              <w:t>(5)</w:t>
            </w:r>
            <w:r w:rsidRPr="001F02F1">
              <w:fldChar w:fldCharType="end"/>
            </w:r>
          </w:p>
        </w:tc>
        <w:tc>
          <w:tcPr>
            <w:tcW w:w="608" w:type="dxa"/>
          </w:tcPr>
          <w:p w14:paraId="55C3C3F7" w14:textId="77777777" w:rsidR="00BE3496" w:rsidRPr="001F02F1" w:rsidRDefault="00BE3496" w:rsidP="009E447F">
            <w:r w:rsidRPr="001F02F1">
              <w:t>5</w:t>
            </w:r>
          </w:p>
        </w:tc>
        <w:tc>
          <w:tcPr>
            <w:tcW w:w="608" w:type="dxa"/>
          </w:tcPr>
          <w:p w14:paraId="5241BB50" w14:textId="77777777" w:rsidR="00BE3496" w:rsidRPr="001F02F1" w:rsidRDefault="00BE3496" w:rsidP="009E447F">
            <w:r w:rsidRPr="001F02F1">
              <w:t>5</w:t>
            </w:r>
          </w:p>
        </w:tc>
        <w:tc>
          <w:tcPr>
            <w:tcW w:w="608" w:type="dxa"/>
          </w:tcPr>
          <w:p w14:paraId="3EBBCB12" w14:textId="77777777" w:rsidR="00BE3496" w:rsidRPr="001F02F1" w:rsidRDefault="00BE3496" w:rsidP="009E447F">
            <w:r w:rsidRPr="001F02F1">
              <w:t>3</w:t>
            </w:r>
          </w:p>
        </w:tc>
        <w:tc>
          <w:tcPr>
            <w:tcW w:w="608" w:type="dxa"/>
          </w:tcPr>
          <w:p w14:paraId="456A57AB" w14:textId="77777777" w:rsidR="00BE3496" w:rsidRPr="001F02F1" w:rsidRDefault="00BE3496" w:rsidP="009E447F">
            <w:r w:rsidRPr="001F02F1">
              <w:t>2</w:t>
            </w:r>
          </w:p>
        </w:tc>
        <w:tc>
          <w:tcPr>
            <w:tcW w:w="624" w:type="dxa"/>
          </w:tcPr>
          <w:p w14:paraId="1BB204B4" w14:textId="77777777" w:rsidR="00BE3496" w:rsidRPr="001F02F1" w:rsidRDefault="00BE3496" w:rsidP="009E447F">
            <w:r w:rsidRPr="001F02F1">
              <w:t>2</w:t>
            </w:r>
          </w:p>
        </w:tc>
        <w:tc>
          <w:tcPr>
            <w:tcW w:w="676" w:type="dxa"/>
          </w:tcPr>
          <w:p w14:paraId="176B2F1B" w14:textId="77777777" w:rsidR="00BE3496" w:rsidRPr="001F02F1" w:rsidRDefault="00BE3496" w:rsidP="009E447F">
            <w:r w:rsidRPr="001F02F1">
              <w:t>4</w:t>
            </w:r>
          </w:p>
        </w:tc>
        <w:tc>
          <w:tcPr>
            <w:tcW w:w="608" w:type="dxa"/>
          </w:tcPr>
          <w:p w14:paraId="05FADDC1" w14:textId="77777777" w:rsidR="00BE3496" w:rsidRPr="001F02F1" w:rsidRDefault="00BE3496" w:rsidP="009E447F">
            <w:r w:rsidRPr="001F02F1">
              <w:t>5</w:t>
            </w:r>
          </w:p>
        </w:tc>
        <w:tc>
          <w:tcPr>
            <w:tcW w:w="608" w:type="dxa"/>
          </w:tcPr>
          <w:p w14:paraId="0419D869" w14:textId="77777777" w:rsidR="00BE3496" w:rsidRPr="001F02F1" w:rsidRDefault="00BE3496" w:rsidP="009E447F">
            <w:r w:rsidRPr="001F02F1">
              <w:t>5</w:t>
            </w:r>
          </w:p>
        </w:tc>
        <w:tc>
          <w:tcPr>
            <w:tcW w:w="608" w:type="dxa"/>
          </w:tcPr>
          <w:p w14:paraId="6E8FD676" w14:textId="77777777" w:rsidR="00BE3496" w:rsidRPr="001F02F1" w:rsidRDefault="00BE3496" w:rsidP="009E447F">
            <w:r w:rsidRPr="001F02F1">
              <w:t>4</w:t>
            </w:r>
          </w:p>
        </w:tc>
        <w:tc>
          <w:tcPr>
            <w:tcW w:w="749" w:type="dxa"/>
          </w:tcPr>
          <w:p w14:paraId="1F234E0D" w14:textId="77777777" w:rsidR="00BE3496" w:rsidRPr="001F02F1" w:rsidRDefault="00BE3496" w:rsidP="009E447F">
            <w:r w:rsidRPr="001F02F1">
              <w:t>4</w:t>
            </w:r>
          </w:p>
        </w:tc>
        <w:tc>
          <w:tcPr>
            <w:tcW w:w="749" w:type="dxa"/>
          </w:tcPr>
          <w:p w14:paraId="287612D4" w14:textId="77777777" w:rsidR="00BE3496" w:rsidRPr="001F02F1" w:rsidRDefault="00BE3496" w:rsidP="009E447F">
            <w:r w:rsidRPr="001F02F1">
              <w:t>4</w:t>
            </w:r>
          </w:p>
        </w:tc>
        <w:tc>
          <w:tcPr>
            <w:tcW w:w="920" w:type="dxa"/>
          </w:tcPr>
          <w:p w14:paraId="54BD1B24" w14:textId="77777777" w:rsidR="00BE3496" w:rsidRPr="001F02F1" w:rsidRDefault="00BE3496" w:rsidP="009E447F">
            <w:r w:rsidRPr="001F02F1">
              <w:t>47</w:t>
            </w:r>
          </w:p>
        </w:tc>
      </w:tr>
      <w:tr w:rsidR="001F02F1" w:rsidRPr="00FD2297" w14:paraId="75E6B599" w14:textId="77777777" w:rsidTr="001F02F1">
        <w:trPr>
          <w:trHeight w:val="362"/>
        </w:trPr>
        <w:tc>
          <w:tcPr>
            <w:tcW w:w="4034" w:type="dxa"/>
          </w:tcPr>
          <w:p w14:paraId="73929DD4" w14:textId="4377B5B8" w:rsidR="00BE3496" w:rsidRPr="001F02F1" w:rsidRDefault="00BE3496" w:rsidP="009E447F">
            <w:r w:rsidRPr="001F02F1">
              <w:t>Williams-Gray et al. (2009)</w:t>
            </w:r>
            <w:r w:rsidR="00B25184">
              <w:t xml:space="preserve"> </w:t>
            </w:r>
            <w:r w:rsidRPr="001F02F1">
              <w:fldChar w:fldCharType="begin">
                <w:fldData xml:space="preserve">PEVuZE5vdGU+PENpdGU+PEF1dGhvcj5XaWxsaWFtcy1HcmF5PC9BdXRob3I+PFllYXI+MjAwOTwv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</w:fldData>
              </w:fldChar>
            </w:r>
            <w:r w:rsidR="00B9417C">
              <w:instrText xml:space="preserve"> ADDIN EN.CITE </w:instrText>
            </w:r>
            <w:r w:rsidR="00B9417C">
              <w:fldChar w:fldCharType="begin">
                <w:fldData xml:space="preserve">PEVuZE5vdGU+PENpdGU+PEF1dGhvcj5XaWxsaWFtcy1HcmF5PC9BdXRob3I+PFllYXI+MjAwOTwv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</w:fldData>
              </w:fldChar>
            </w:r>
            <w:r w:rsidR="00B9417C">
              <w:instrText xml:space="preserve"> ADDIN EN.CITE.DATA </w:instrText>
            </w:r>
            <w:r w:rsidR="00B9417C">
              <w:fldChar w:fldCharType="end"/>
            </w:r>
            <w:r w:rsidRPr="001F02F1">
              <w:fldChar w:fldCharType="separate"/>
            </w:r>
            <w:r w:rsidR="00B9417C">
              <w:rPr>
                <w:noProof/>
              </w:rPr>
              <w:t>(6)</w:t>
            </w:r>
            <w:r w:rsidRPr="001F02F1">
              <w:fldChar w:fldCharType="end"/>
            </w:r>
            <w:r w:rsidRPr="001F02F1">
              <w:t xml:space="preserve"> </w:t>
            </w:r>
          </w:p>
        </w:tc>
        <w:tc>
          <w:tcPr>
            <w:tcW w:w="608" w:type="dxa"/>
          </w:tcPr>
          <w:p w14:paraId="5ABDCAEB" w14:textId="77777777" w:rsidR="00BE3496" w:rsidRPr="001F02F1" w:rsidRDefault="00BE3496" w:rsidP="009E447F">
            <w:r w:rsidRPr="001F02F1">
              <w:t>4</w:t>
            </w:r>
          </w:p>
        </w:tc>
        <w:tc>
          <w:tcPr>
            <w:tcW w:w="608" w:type="dxa"/>
          </w:tcPr>
          <w:p w14:paraId="3E1E91C8" w14:textId="77777777" w:rsidR="00BE3496" w:rsidRPr="001F02F1" w:rsidRDefault="00BE3496" w:rsidP="009E447F">
            <w:r w:rsidRPr="001F02F1">
              <w:t>5</w:t>
            </w:r>
          </w:p>
        </w:tc>
        <w:tc>
          <w:tcPr>
            <w:tcW w:w="608" w:type="dxa"/>
          </w:tcPr>
          <w:p w14:paraId="35CB7B86" w14:textId="77777777" w:rsidR="00BE3496" w:rsidRPr="001F02F1" w:rsidRDefault="00BE3496" w:rsidP="009E447F">
            <w:r w:rsidRPr="001F02F1">
              <w:t>4</w:t>
            </w:r>
          </w:p>
        </w:tc>
        <w:tc>
          <w:tcPr>
            <w:tcW w:w="608" w:type="dxa"/>
          </w:tcPr>
          <w:p w14:paraId="5A4EA3A9" w14:textId="77777777" w:rsidR="00BE3496" w:rsidRPr="001F02F1" w:rsidRDefault="00BE3496" w:rsidP="009E447F">
            <w:r w:rsidRPr="001F02F1">
              <w:t>4</w:t>
            </w:r>
          </w:p>
        </w:tc>
        <w:tc>
          <w:tcPr>
            <w:tcW w:w="624" w:type="dxa"/>
          </w:tcPr>
          <w:p w14:paraId="15E97E63" w14:textId="77777777" w:rsidR="00BE3496" w:rsidRPr="001F02F1" w:rsidRDefault="00BE3496" w:rsidP="009E447F">
            <w:r w:rsidRPr="001F02F1">
              <w:t>4</w:t>
            </w:r>
          </w:p>
        </w:tc>
        <w:tc>
          <w:tcPr>
            <w:tcW w:w="676" w:type="dxa"/>
          </w:tcPr>
          <w:p w14:paraId="39A25656" w14:textId="77777777" w:rsidR="00BE3496" w:rsidRPr="001F02F1" w:rsidRDefault="00BE3496" w:rsidP="009E447F">
            <w:r w:rsidRPr="001F02F1">
              <w:t>3</w:t>
            </w:r>
          </w:p>
        </w:tc>
        <w:tc>
          <w:tcPr>
            <w:tcW w:w="608" w:type="dxa"/>
          </w:tcPr>
          <w:p w14:paraId="23D6E7D4" w14:textId="77777777" w:rsidR="00BE3496" w:rsidRPr="001F02F1" w:rsidRDefault="00BE3496" w:rsidP="009E447F">
            <w:r w:rsidRPr="001F02F1">
              <w:t>5</w:t>
            </w:r>
          </w:p>
        </w:tc>
        <w:tc>
          <w:tcPr>
            <w:tcW w:w="608" w:type="dxa"/>
          </w:tcPr>
          <w:p w14:paraId="0688678B" w14:textId="77777777" w:rsidR="00BE3496" w:rsidRPr="001F02F1" w:rsidRDefault="00BE3496" w:rsidP="009E447F">
            <w:r w:rsidRPr="001F02F1">
              <w:t>4</w:t>
            </w:r>
          </w:p>
        </w:tc>
        <w:tc>
          <w:tcPr>
            <w:tcW w:w="608" w:type="dxa"/>
          </w:tcPr>
          <w:p w14:paraId="39F8E376" w14:textId="77777777" w:rsidR="00BE3496" w:rsidRPr="001F02F1" w:rsidRDefault="00BE3496" w:rsidP="009E447F">
            <w:r w:rsidRPr="001F02F1">
              <w:t>4</w:t>
            </w:r>
          </w:p>
        </w:tc>
        <w:tc>
          <w:tcPr>
            <w:tcW w:w="749" w:type="dxa"/>
          </w:tcPr>
          <w:p w14:paraId="1C3B06E7" w14:textId="77777777" w:rsidR="00BE3496" w:rsidRPr="001F02F1" w:rsidRDefault="00BE3496" w:rsidP="009E447F">
            <w:r w:rsidRPr="001F02F1">
              <w:t>5</w:t>
            </w:r>
          </w:p>
        </w:tc>
        <w:tc>
          <w:tcPr>
            <w:tcW w:w="749" w:type="dxa"/>
          </w:tcPr>
          <w:p w14:paraId="1F848803" w14:textId="77777777" w:rsidR="00BE3496" w:rsidRPr="001F02F1" w:rsidRDefault="00BE3496" w:rsidP="009E447F">
            <w:r w:rsidRPr="001F02F1">
              <w:t>5</w:t>
            </w:r>
          </w:p>
        </w:tc>
        <w:tc>
          <w:tcPr>
            <w:tcW w:w="920" w:type="dxa"/>
          </w:tcPr>
          <w:p w14:paraId="3A62A87E" w14:textId="77777777" w:rsidR="00BE3496" w:rsidRPr="001F02F1" w:rsidRDefault="00BE3496" w:rsidP="009E447F">
            <w:r w:rsidRPr="001F02F1">
              <w:t>47</w:t>
            </w:r>
          </w:p>
        </w:tc>
      </w:tr>
      <w:tr w:rsidR="001F02F1" w:rsidRPr="00FD2297" w14:paraId="36651D53" w14:textId="77777777" w:rsidTr="001F02F1">
        <w:trPr>
          <w:trHeight w:val="362"/>
        </w:trPr>
        <w:tc>
          <w:tcPr>
            <w:tcW w:w="4034" w:type="dxa"/>
          </w:tcPr>
          <w:p w14:paraId="2ED1A7E4" w14:textId="628336BF" w:rsidR="00BE3496" w:rsidRPr="001F02F1" w:rsidRDefault="00BE3496" w:rsidP="009E447F">
            <w:proofErr w:type="spellStart"/>
            <w:r w:rsidRPr="001F02F1">
              <w:t>Zokaei</w:t>
            </w:r>
            <w:proofErr w:type="spellEnd"/>
            <w:r w:rsidRPr="001F02F1">
              <w:t xml:space="preserve"> et al. (2014)</w:t>
            </w:r>
            <w:r w:rsidR="00B25184">
              <w:t xml:space="preserve"> </w:t>
            </w:r>
            <w:r w:rsidRPr="001F02F1">
              <w:fldChar w:fldCharType="begin">
                <w:fldData xml:space="preserve">PEVuZE5vdGU+PENpdGU+PEF1dGhvcj5ab2thZWk8L0F1dGhvcj48WWVhcj4yMDE0PC9ZZWFyPjxS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</w:fldData>
              </w:fldChar>
            </w:r>
            <w:r w:rsidR="00B9417C">
              <w:instrText xml:space="preserve"> ADDIN EN.CITE </w:instrText>
            </w:r>
            <w:r w:rsidR="00B9417C">
              <w:fldChar w:fldCharType="begin">
                <w:fldData xml:space="preserve">PEVuZE5vdGU+PENpdGU+PEF1dGhvcj5ab2thZWk8L0F1dGhvcj48WWVhcj4yMDE0PC9ZZWFyPjxS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</w:fldData>
              </w:fldChar>
            </w:r>
            <w:r w:rsidR="00B9417C">
              <w:instrText xml:space="preserve"> ADDIN EN.CITE.DATA </w:instrText>
            </w:r>
            <w:r w:rsidR="00B9417C">
              <w:fldChar w:fldCharType="end"/>
            </w:r>
            <w:r w:rsidRPr="001F02F1">
              <w:fldChar w:fldCharType="separate"/>
            </w:r>
            <w:r w:rsidR="00B9417C">
              <w:rPr>
                <w:noProof/>
              </w:rPr>
              <w:t>(7)</w:t>
            </w:r>
            <w:r w:rsidRPr="001F02F1">
              <w:fldChar w:fldCharType="end"/>
            </w:r>
            <w:r w:rsidRPr="001F02F1">
              <w:t xml:space="preserve"> </w:t>
            </w:r>
          </w:p>
        </w:tc>
        <w:tc>
          <w:tcPr>
            <w:tcW w:w="608" w:type="dxa"/>
          </w:tcPr>
          <w:p w14:paraId="3C22B2AA" w14:textId="77777777" w:rsidR="00BE3496" w:rsidRPr="001F02F1" w:rsidRDefault="00BE3496" w:rsidP="009E447F">
            <w:r w:rsidRPr="001F02F1">
              <w:t>5</w:t>
            </w:r>
          </w:p>
        </w:tc>
        <w:tc>
          <w:tcPr>
            <w:tcW w:w="608" w:type="dxa"/>
          </w:tcPr>
          <w:p w14:paraId="1A2CFF9F" w14:textId="77777777" w:rsidR="00BE3496" w:rsidRPr="001F02F1" w:rsidRDefault="00BE3496" w:rsidP="009E447F">
            <w:r w:rsidRPr="001F02F1">
              <w:t>5</w:t>
            </w:r>
          </w:p>
        </w:tc>
        <w:tc>
          <w:tcPr>
            <w:tcW w:w="608" w:type="dxa"/>
          </w:tcPr>
          <w:p w14:paraId="4B5744C3" w14:textId="77777777" w:rsidR="00BE3496" w:rsidRPr="001F02F1" w:rsidRDefault="00BE3496" w:rsidP="009E447F">
            <w:r w:rsidRPr="001F02F1">
              <w:t>4</w:t>
            </w:r>
          </w:p>
        </w:tc>
        <w:tc>
          <w:tcPr>
            <w:tcW w:w="608" w:type="dxa"/>
          </w:tcPr>
          <w:p w14:paraId="6DF5CA0C" w14:textId="77777777" w:rsidR="00BE3496" w:rsidRPr="001F02F1" w:rsidRDefault="00BE3496" w:rsidP="009E447F">
            <w:r w:rsidRPr="001F02F1">
              <w:t>5</w:t>
            </w:r>
          </w:p>
        </w:tc>
        <w:tc>
          <w:tcPr>
            <w:tcW w:w="624" w:type="dxa"/>
          </w:tcPr>
          <w:p w14:paraId="09552D11" w14:textId="77777777" w:rsidR="00BE3496" w:rsidRPr="001F02F1" w:rsidRDefault="00BE3496" w:rsidP="009E447F">
            <w:r w:rsidRPr="001F02F1">
              <w:t>4</w:t>
            </w:r>
          </w:p>
        </w:tc>
        <w:tc>
          <w:tcPr>
            <w:tcW w:w="676" w:type="dxa"/>
          </w:tcPr>
          <w:p w14:paraId="23AE9EA6" w14:textId="77777777" w:rsidR="00BE3496" w:rsidRPr="001F02F1" w:rsidRDefault="00BE3496" w:rsidP="009E447F">
            <w:r w:rsidRPr="001F02F1">
              <w:t>3</w:t>
            </w:r>
          </w:p>
        </w:tc>
        <w:tc>
          <w:tcPr>
            <w:tcW w:w="608" w:type="dxa"/>
          </w:tcPr>
          <w:p w14:paraId="7D0905FE" w14:textId="77777777" w:rsidR="00BE3496" w:rsidRPr="001F02F1" w:rsidRDefault="00BE3496" w:rsidP="009E447F">
            <w:r w:rsidRPr="001F02F1">
              <w:t>4</w:t>
            </w:r>
          </w:p>
        </w:tc>
        <w:tc>
          <w:tcPr>
            <w:tcW w:w="608" w:type="dxa"/>
          </w:tcPr>
          <w:p w14:paraId="5E37CA3F" w14:textId="77777777" w:rsidR="00BE3496" w:rsidRPr="001F02F1" w:rsidRDefault="00BE3496" w:rsidP="009E447F">
            <w:r w:rsidRPr="001F02F1">
              <w:t>5</w:t>
            </w:r>
          </w:p>
        </w:tc>
        <w:tc>
          <w:tcPr>
            <w:tcW w:w="608" w:type="dxa"/>
          </w:tcPr>
          <w:p w14:paraId="1D56BF29" w14:textId="77777777" w:rsidR="00BE3496" w:rsidRPr="001F02F1" w:rsidRDefault="00BE3496" w:rsidP="009E447F">
            <w:r w:rsidRPr="001F02F1">
              <w:t>4</w:t>
            </w:r>
          </w:p>
        </w:tc>
        <w:tc>
          <w:tcPr>
            <w:tcW w:w="749" w:type="dxa"/>
          </w:tcPr>
          <w:p w14:paraId="23F04D6E" w14:textId="77777777" w:rsidR="00BE3496" w:rsidRPr="001F02F1" w:rsidRDefault="00BE3496" w:rsidP="009E447F">
            <w:r w:rsidRPr="001F02F1">
              <w:t>4</w:t>
            </w:r>
          </w:p>
        </w:tc>
        <w:tc>
          <w:tcPr>
            <w:tcW w:w="749" w:type="dxa"/>
          </w:tcPr>
          <w:p w14:paraId="54D73E04" w14:textId="77777777" w:rsidR="00BE3496" w:rsidRPr="001F02F1" w:rsidRDefault="00BE3496" w:rsidP="009E447F">
            <w:r w:rsidRPr="001F02F1">
              <w:t>4</w:t>
            </w:r>
          </w:p>
        </w:tc>
        <w:tc>
          <w:tcPr>
            <w:tcW w:w="920" w:type="dxa"/>
          </w:tcPr>
          <w:p w14:paraId="6072FD1D" w14:textId="77777777" w:rsidR="00BE3496" w:rsidRPr="001F02F1" w:rsidRDefault="00BE3496" w:rsidP="009E447F">
            <w:r w:rsidRPr="001F02F1">
              <w:t>47</w:t>
            </w:r>
          </w:p>
        </w:tc>
      </w:tr>
      <w:tr w:rsidR="001F02F1" w:rsidRPr="00FD2297" w14:paraId="7B7BA9D0" w14:textId="77777777" w:rsidTr="001F02F1">
        <w:trPr>
          <w:trHeight w:val="362"/>
        </w:trPr>
        <w:tc>
          <w:tcPr>
            <w:tcW w:w="4034" w:type="dxa"/>
          </w:tcPr>
          <w:p w14:paraId="6022C02F" w14:textId="5ED83499" w:rsidR="00BE3496" w:rsidRPr="001F02F1" w:rsidRDefault="00BE3496" w:rsidP="009E447F">
            <w:r w:rsidRPr="001F02F1">
              <w:rPr>
                <w:color w:val="222222"/>
                <w:shd w:val="clear" w:color="auto" w:fill="FFFFFF"/>
              </w:rPr>
              <w:t>Alcalay et al. (2010)</w:t>
            </w:r>
            <w:r w:rsidR="00B25184">
              <w:rPr>
                <w:color w:val="222222"/>
                <w:shd w:val="clear" w:color="auto" w:fill="FFFFFF"/>
              </w:rPr>
              <w:t xml:space="preserve"> </w:t>
            </w:r>
            <w:r w:rsidRPr="001F02F1">
              <w:rPr>
                <w:color w:val="222222"/>
                <w:shd w:val="clear" w:color="auto" w:fill="FFFFFF"/>
              </w:rPr>
              <w:fldChar w:fldCharType="begin">
                <w:fldData xml:space="preserve">PEVuZE5vdGU+PENpdGU+PEF1dGhvcj5BbGNhbGF5PC9BdXRob3I+PFllYXI+MjAxMDwvWWVhcj48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</w:fldData>
              </w:fldChar>
            </w:r>
            <w:r w:rsidR="00B9417C">
              <w:rPr>
                <w:color w:val="222222"/>
                <w:shd w:val="clear" w:color="auto" w:fill="FFFFFF"/>
              </w:rPr>
              <w:instrText xml:space="preserve"> ADDIN EN.CITE </w:instrText>
            </w:r>
            <w:r w:rsidR="00B9417C">
              <w:rPr>
                <w:color w:val="222222"/>
                <w:shd w:val="clear" w:color="auto" w:fill="FFFFFF"/>
              </w:rPr>
              <w:fldChar w:fldCharType="begin">
                <w:fldData xml:space="preserve">PEVuZE5vdGU+PENpdGU+PEF1dGhvcj5BbGNhbGF5PC9BdXRob3I+PFllYXI+MjAxMDwvWWVhcj48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</w:fldData>
              </w:fldChar>
            </w:r>
            <w:r w:rsidR="00B9417C">
              <w:rPr>
                <w:color w:val="222222"/>
                <w:shd w:val="clear" w:color="auto" w:fill="FFFFFF"/>
              </w:rPr>
              <w:instrText xml:space="preserve"> ADDIN EN.CITE.DATA </w:instrText>
            </w:r>
            <w:r w:rsidR="00B9417C">
              <w:rPr>
                <w:color w:val="222222"/>
                <w:shd w:val="clear" w:color="auto" w:fill="FFFFFF"/>
              </w:rPr>
            </w:r>
            <w:r w:rsidR="00B9417C">
              <w:rPr>
                <w:color w:val="222222"/>
                <w:shd w:val="clear" w:color="auto" w:fill="FFFFFF"/>
              </w:rPr>
              <w:fldChar w:fldCharType="end"/>
            </w:r>
            <w:r w:rsidRPr="001F02F1">
              <w:rPr>
                <w:color w:val="222222"/>
                <w:shd w:val="clear" w:color="auto" w:fill="FFFFFF"/>
              </w:rPr>
            </w:r>
            <w:r w:rsidRPr="001F02F1">
              <w:rPr>
                <w:color w:val="222222"/>
                <w:shd w:val="clear" w:color="auto" w:fill="FFFFFF"/>
              </w:rPr>
              <w:fldChar w:fldCharType="separate"/>
            </w:r>
            <w:r w:rsidR="00B9417C">
              <w:rPr>
                <w:noProof/>
                <w:color w:val="222222"/>
                <w:shd w:val="clear" w:color="auto" w:fill="FFFFFF"/>
              </w:rPr>
              <w:t>(8)</w:t>
            </w:r>
            <w:r w:rsidRPr="001F02F1">
              <w:rPr>
                <w:color w:val="222222"/>
                <w:shd w:val="clear" w:color="auto" w:fill="FFFFFF"/>
              </w:rPr>
              <w:fldChar w:fldCharType="end"/>
            </w:r>
            <w:r w:rsidRPr="001F02F1">
              <w:t xml:space="preserve"> </w:t>
            </w:r>
          </w:p>
        </w:tc>
        <w:tc>
          <w:tcPr>
            <w:tcW w:w="608" w:type="dxa"/>
          </w:tcPr>
          <w:p w14:paraId="3033AC68" w14:textId="77777777" w:rsidR="00BE3496" w:rsidRPr="001F02F1" w:rsidRDefault="00BE3496" w:rsidP="009E447F">
            <w:r w:rsidRPr="001F02F1">
              <w:t>4</w:t>
            </w:r>
          </w:p>
        </w:tc>
        <w:tc>
          <w:tcPr>
            <w:tcW w:w="608" w:type="dxa"/>
          </w:tcPr>
          <w:p w14:paraId="4969E9BF" w14:textId="77777777" w:rsidR="00BE3496" w:rsidRPr="001F02F1" w:rsidRDefault="00BE3496" w:rsidP="009E447F">
            <w:r w:rsidRPr="001F02F1">
              <w:t>4</w:t>
            </w:r>
          </w:p>
        </w:tc>
        <w:tc>
          <w:tcPr>
            <w:tcW w:w="608" w:type="dxa"/>
          </w:tcPr>
          <w:p w14:paraId="7F3927AA" w14:textId="77777777" w:rsidR="00BE3496" w:rsidRPr="001F02F1" w:rsidRDefault="00BE3496" w:rsidP="009E447F">
            <w:r w:rsidRPr="001F02F1">
              <w:t>5</w:t>
            </w:r>
          </w:p>
        </w:tc>
        <w:tc>
          <w:tcPr>
            <w:tcW w:w="608" w:type="dxa"/>
          </w:tcPr>
          <w:p w14:paraId="4EB39872" w14:textId="77777777" w:rsidR="00BE3496" w:rsidRPr="001F02F1" w:rsidRDefault="00BE3496" w:rsidP="009E447F">
            <w:r w:rsidRPr="001F02F1">
              <w:t>5</w:t>
            </w:r>
          </w:p>
        </w:tc>
        <w:tc>
          <w:tcPr>
            <w:tcW w:w="624" w:type="dxa"/>
          </w:tcPr>
          <w:p w14:paraId="5AEC38A3" w14:textId="77777777" w:rsidR="00BE3496" w:rsidRPr="001F02F1" w:rsidRDefault="00BE3496" w:rsidP="009E447F">
            <w:r w:rsidRPr="001F02F1">
              <w:t>5</w:t>
            </w:r>
          </w:p>
        </w:tc>
        <w:tc>
          <w:tcPr>
            <w:tcW w:w="676" w:type="dxa"/>
          </w:tcPr>
          <w:p w14:paraId="33459C48" w14:textId="77777777" w:rsidR="00BE3496" w:rsidRPr="001F02F1" w:rsidRDefault="00BE3496" w:rsidP="009E447F">
            <w:r w:rsidRPr="001F02F1">
              <w:t>3</w:t>
            </w:r>
          </w:p>
        </w:tc>
        <w:tc>
          <w:tcPr>
            <w:tcW w:w="608" w:type="dxa"/>
          </w:tcPr>
          <w:p w14:paraId="1089528C" w14:textId="77777777" w:rsidR="00BE3496" w:rsidRPr="001F02F1" w:rsidRDefault="00BE3496" w:rsidP="009E447F">
            <w:r w:rsidRPr="001F02F1">
              <w:t>5</w:t>
            </w:r>
          </w:p>
        </w:tc>
        <w:tc>
          <w:tcPr>
            <w:tcW w:w="608" w:type="dxa"/>
          </w:tcPr>
          <w:p w14:paraId="7F3076E8" w14:textId="77777777" w:rsidR="00BE3496" w:rsidRPr="001F02F1" w:rsidRDefault="00BE3496" w:rsidP="009E447F">
            <w:r w:rsidRPr="001F02F1">
              <w:t>4</w:t>
            </w:r>
          </w:p>
        </w:tc>
        <w:tc>
          <w:tcPr>
            <w:tcW w:w="608" w:type="dxa"/>
          </w:tcPr>
          <w:p w14:paraId="014EAF60" w14:textId="77777777" w:rsidR="00BE3496" w:rsidRPr="001F02F1" w:rsidRDefault="00BE3496" w:rsidP="009E447F">
            <w:r w:rsidRPr="001F02F1">
              <w:t>4</w:t>
            </w:r>
          </w:p>
        </w:tc>
        <w:tc>
          <w:tcPr>
            <w:tcW w:w="749" w:type="dxa"/>
          </w:tcPr>
          <w:p w14:paraId="42AAAA8D" w14:textId="77777777" w:rsidR="00BE3496" w:rsidRPr="001F02F1" w:rsidRDefault="00BE3496" w:rsidP="009E447F">
            <w:r w:rsidRPr="001F02F1">
              <w:t>3</w:t>
            </w:r>
          </w:p>
        </w:tc>
        <w:tc>
          <w:tcPr>
            <w:tcW w:w="749" w:type="dxa"/>
          </w:tcPr>
          <w:p w14:paraId="285DB14D" w14:textId="77777777" w:rsidR="00BE3496" w:rsidRPr="001F02F1" w:rsidRDefault="00BE3496" w:rsidP="009E447F">
            <w:r w:rsidRPr="001F02F1">
              <w:t>4</w:t>
            </w:r>
          </w:p>
        </w:tc>
        <w:tc>
          <w:tcPr>
            <w:tcW w:w="920" w:type="dxa"/>
          </w:tcPr>
          <w:p w14:paraId="2D67A041" w14:textId="77777777" w:rsidR="00BE3496" w:rsidRPr="001F02F1" w:rsidRDefault="00BE3496" w:rsidP="009E447F">
            <w:r w:rsidRPr="001F02F1">
              <w:t>46</w:t>
            </w:r>
          </w:p>
        </w:tc>
      </w:tr>
      <w:tr w:rsidR="001F02F1" w:rsidRPr="00FD2297" w14:paraId="2701E3B1" w14:textId="77777777" w:rsidTr="001F02F1">
        <w:trPr>
          <w:trHeight w:val="372"/>
        </w:trPr>
        <w:tc>
          <w:tcPr>
            <w:tcW w:w="4034" w:type="dxa"/>
          </w:tcPr>
          <w:p w14:paraId="522E8659" w14:textId="2766AB0C" w:rsidR="00BE3496" w:rsidRPr="001F02F1" w:rsidRDefault="00BE3496" w:rsidP="009E447F">
            <w:proofErr w:type="spellStart"/>
            <w:r w:rsidRPr="001F02F1">
              <w:t>Dissanayaka</w:t>
            </w:r>
            <w:proofErr w:type="spellEnd"/>
            <w:r w:rsidRPr="001F02F1">
              <w:t xml:space="preserve"> et al. (2009)</w:t>
            </w:r>
            <w:r w:rsidR="00B25184">
              <w:t xml:space="preserve"> </w:t>
            </w:r>
            <w:r w:rsidRPr="001F02F1">
              <w:fldChar w:fldCharType="begin"/>
            </w:r>
            <w:r w:rsidR="00B9417C">
              <w:instrText xml:space="preserve"> ADDIN EN.CITE &lt;EndNote&gt;&lt;Cite&gt;&lt;Author&gt;Dissanayaka&lt;/Author&gt;&lt;Year&gt;2009&lt;/Year&gt;&lt;RecNum&gt;5424&lt;/RecNum&gt;&lt;DisplayText&gt;(9)&lt;/DisplayText&gt;&lt;record&gt;&lt;rec-number&gt;5424&lt;/rec-number&gt;&lt;foreign-keys&gt;&lt;key app="EN" db-id="s9x05fe2apwfduef02mpvfa99tx9esexf2xf" timestamp="1538487543"&gt;5424&lt;/key&gt;&lt;/foreign-keys&gt;&lt;ref-type name="Journal Article"&gt;17&lt;/ref-type&gt;&lt;contributors&gt;&lt;authors&gt;&lt;author&gt;Dissanayaka, Nadeeka N.W.&lt;/author&gt;&lt;author&gt;Silburn, Peter A.&lt;/author&gt;&lt;author&gt;O&amp;apos;Sullivan, John D.&lt;/author&gt;&lt;author&gt;Mellick, George D.&lt;/author&gt;&lt;/authors&gt;&lt;/contributors&gt;&lt;titles&gt;&lt;title&gt;Serotonin and dopamine transporter genes do not influence depression in Parkinson&amp;apos;s disease&lt;/title&gt;&lt;secondary-title&gt;Movement Disorders&lt;/secondary-title&gt;&lt;/titles&gt;&lt;periodical&gt;&lt;full-title&gt;Movement Disorders&lt;/full-title&gt;&lt;/periodical&gt;&lt;pages&gt;111-115&lt;/pages&gt;&lt;volume&gt;24&lt;/volume&gt;&lt;number&gt;1&lt;/number&gt;&lt;dates&gt;&lt;year&gt;2009&lt;/year&gt;&lt;/dates&gt;&lt;urls&gt;&lt;related-urls&gt;&lt;url&gt;https://onlinelibrary.wiley.com/doi/abs/10.1002/mds.22134&lt;/url&gt;&lt;/related-urls&gt;&lt;/urls&gt;&lt;electronic-resource-num&gt;doi:10.1002/mds.22134&lt;/electronic-resource-num&gt;&lt;/record&gt;&lt;/Cite&gt;&lt;/EndNote&gt;</w:instrText>
            </w:r>
            <w:r w:rsidRPr="001F02F1">
              <w:fldChar w:fldCharType="separate"/>
            </w:r>
            <w:r w:rsidR="00B9417C">
              <w:rPr>
                <w:noProof/>
              </w:rPr>
              <w:t>(9)</w:t>
            </w:r>
            <w:r w:rsidRPr="001F02F1">
              <w:fldChar w:fldCharType="end"/>
            </w:r>
          </w:p>
        </w:tc>
        <w:tc>
          <w:tcPr>
            <w:tcW w:w="608" w:type="dxa"/>
          </w:tcPr>
          <w:p w14:paraId="5DE4F2DA" w14:textId="77777777" w:rsidR="00BE3496" w:rsidRPr="001F02F1" w:rsidRDefault="00BE3496" w:rsidP="009E447F">
            <w:r w:rsidRPr="001F02F1">
              <w:t>4</w:t>
            </w:r>
          </w:p>
        </w:tc>
        <w:tc>
          <w:tcPr>
            <w:tcW w:w="608" w:type="dxa"/>
          </w:tcPr>
          <w:p w14:paraId="33456BF7" w14:textId="77777777" w:rsidR="00BE3496" w:rsidRPr="001F02F1" w:rsidRDefault="00BE3496" w:rsidP="009E447F">
            <w:r w:rsidRPr="001F02F1">
              <w:t>4</w:t>
            </w:r>
          </w:p>
        </w:tc>
        <w:tc>
          <w:tcPr>
            <w:tcW w:w="608" w:type="dxa"/>
          </w:tcPr>
          <w:p w14:paraId="094BA33F" w14:textId="77777777" w:rsidR="00BE3496" w:rsidRPr="001F02F1" w:rsidRDefault="00BE3496" w:rsidP="009E447F">
            <w:r w:rsidRPr="001F02F1">
              <w:t>5</w:t>
            </w:r>
          </w:p>
        </w:tc>
        <w:tc>
          <w:tcPr>
            <w:tcW w:w="608" w:type="dxa"/>
          </w:tcPr>
          <w:p w14:paraId="35C26A6D" w14:textId="77777777" w:rsidR="00BE3496" w:rsidRPr="001F02F1" w:rsidRDefault="00BE3496" w:rsidP="009E447F">
            <w:r w:rsidRPr="001F02F1">
              <w:t>5</w:t>
            </w:r>
          </w:p>
        </w:tc>
        <w:tc>
          <w:tcPr>
            <w:tcW w:w="624" w:type="dxa"/>
          </w:tcPr>
          <w:p w14:paraId="7E799676" w14:textId="77777777" w:rsidR="00BE3496" w:rsidRPr="001F02F1" w:rsidRDefault="00BE3496" w:rsidP="009E447F">
            <w:r w:rsidRPr="001F02F1">
              <w:t>4</w:t>
            </w:r>
          </w:p>
        </w:tc>
        <w:tc>
          <w:tcPr>
            <w:tcW w:w="676" w:type="dxa"/>
          </w:tcPr>
          <w:p w14:paraId="198E15EB" w14:textId="77777777" w:rsidR="00BE3496" w:rsidRPr="001F02F1" w:rsidRDefault="00BE3496" w:rsidP="009E447F">
            <w:r w:rsidRPr="001F02F1">
              <w:t>4</w:t>
            </w:r>
          </w:p>
        </w:tc>
        <w:tc>
          <w:tcPr>
            <w:tcW w:w="608" w:type="dxa"/>
          </w:tcPr>
          <w:p w14:paraId="7AEBA552" w14:textId="77777777" w:rsidR="00BE3496" w:rsidRPr="001F02F1" w:rsidRDefault="00BE3496" w:rsidP="009E447F">
            <w:r w:rsidRPr="001F02F1">
              <w:t>5</w:t>
            </w:r>
          </w:p>
        </w:tc>
        <w:tc>
          <w:tcPr>
            <w:tcW w:w="608" w:type="dxa"/>
          </w:tcPr>
          <w:p w14:paraId="3D322989" w14:textId="77777777" w:rsidR="00BE3496" w:rsidRPr="001F02F1" w:rsidRDefault="00BE3496" w:rsidP="009E447F">
            <w:r w:rsidRPr="001F02F1">
              <w:t>4</w:t>
            </w:r>
          </w:p>
        </w:tc>
        <w:tc>
          <w:tcPr>
            <w:tcW w:w="608" w:type="dxa"/>
          </w:tcPr>
          <w:p w14:paraId="4870323A" w14:textId="77777777" w:rsidR="00BE3496" w:rsidRPr="001F02F1" w:rsidRDefault="00BE3496" w:rsidP="009E447F">
            <w:r w:rsidRPr="001F02F1">
              <w:t>3</w:t>
            </w:r>
          </w:p>
        </w:tc>
        <w:tc>
          <w:tcPr>
            <w:tcW w:w="749" w:type="dxa"/>
          </w:tcPr>
          <w:p w14:paraId="1343C386" w14:textId="77777777" w:rsidR="00BE3496" w:rsidRPr="001F02F1" w:rsidRDefault="00BE3496" w:rsidP="009E447F">
            <w:r w:rsidRPr="001F02F1">
              <w:t>3</w:t>
            </w:r>
          </w:p>
        </w:tc>
        <w:tc>
          <w:tcPr>
            <w:tcW w:w="749" w:type="dxa"/>
          </w:tcPr>
          <w:p w14:paraId="29B0A719" w14:textId="77777777" w:rsidR="00BE3496" w:rsidRPr="001F02F1" w:rsidRDefault="00BE3496" w:rsidP="009E447F">
            <w:r w:rsidRPr="001F02F1">
              <w:t>4</w:t>
            </w:r>
          </w:p>
        </w:tc>
        <w:tc>
          <w:tcPr>
            <w:tcW w:w="920" w:type="dxa"/>
          </w:tcPr>
          <w:p w14:paraId="7907457E" w14:textId="77777777" w:rsidR="00BE3496" w:rsidRPr="001F02F1" w:rsidRDefault="00BE3496" w:rsidP="009E447F">
            <w:r w:rsidRPr="001F02F1">
              <w:t>45</w:t>
            </w:r>
          </w:p>
        </w:tc>
      </w:tr>
      <w:tr w:rsidR="001F02F1" w:rsidRPr="00FD2297" w14:paraId="5DA8CC78" w14:textId="77777777" w:rsidTr="001F02F1">
        <w:trPr>
          <w:trHeight w:val="420"/>
        </w:trPr>
        <w:tc>
          <w:tcPr>
            <w:tcW w:w="4034" w:type="dxa"/>
          </w:tcPr>
          <w:p w14:paraId="0E88CCF4" w14:textId="28BCC08E" w:rsidR="00BE3496" w:rsidRPr="001F02F1" w:rsidRDefault="00BE3496" w:rsidP="009E447F">
            <w:proofErr w:type="spellStart"/>
            <w:r w:rsidRPr="001F02F1">
              <w:rPr>
                <w:color w:val="222222"/>
                <w:shd w:val="clear" w:color="auto" w:fill="FFFFFF"/>
              </w:rPr>
              <w:t>Tröster</w:t>
            </w:r>
            <w:proofErr w:type="spellEnd"/>
            <w:r w:rsidRPr="001F02F1">
              <w:rPr>
                <w:color w:val="222222"/>
                <w:shd w:val="clear" w:color="auto" w:fill="FFFFFF"/>
              </w:rPr>
              <w:t xml:space="preserve"> et al. (2006)</w:t>
            </w:r>
            <w:r w:rsidR="00B25184">
              <w:rPr>
                <w:color w:val="222222"/>
                <w:shd w:val="clear" w:color="auto" w:fill="FFFFFF"/>
              </w:rPr>
              <w:t xml:space="preserve"> </w:t>
            </w:r>
            <w:r w:rsidRPr="001F02F1">
              <w:rPr>
                <w:color w:val="222222"/>
                <w:shd w:val="clear" w:color="auto" w:fill="FFFFFF"/>
              </w:rPr>
              <w:fldChar w:fldCharType="begin"/>
            </w:r>
            <w:r w:rsidR="00B9417C">
              <w:rPr>
                <w:color w:val="222222"/>
                <w:shd w:val="clear" w:color="auto" w:fill="FFFFFF"/>
              </w:rPr>
              <w:instrText xml:space="preserve"> ADDIN EN.CITE &lt;EndNote&gt;&lt;Cite&gt;&lt;Author&gt;Troster&lt;/Author&gt;&lt;Year&gt;2006&lt;/Year&gt;&lt;RecNum&gt;5423&lt;/RecNum&gt;&lt;DisplayText&gt;(10)&lt;/DisplayText&gt;&lt;record&gt;&lt;rec-number&gt;5423&lt;/rec-number&gt;&lt;foreign-keys&gt;&lt;key app="EN" db-id="s9x05fe2apwfduef02mpvfa99tx9esexf2xf" timestamp="1538487428"&gt;5423&lt;/key&gt;&lt;/foreign-keys&gt;&lt;ref-type name="Journal Article"&gt;17&lt;/ref-type&gt;&lt;contributors&gt;&lt;authors&gt;&lt;author&gt;Troster, A. I.&lt;/author&gt;&lt;author&gt;Fields, J. A.&lt;/author&gt;&lt;author&gt;Paolo, A. M.&lt;/author&gt;&lt;author&gt;Koller, W. C.&lt;/author&gt;&lt;/authors&gt;&lt;/contributors&gt;&lt;auth-address&gt;Department of Neurology, University of North Carolina School of Medicine, Chapel Hill, NC 27599, USA. trostera@neurology.unc.edu&lt;/auth-address&gt;&lt;titles&gt;&lt;title&gt;Absence of the apolipoprotein E epsilon4 allele is associated with working memory impairment in Parkinson&amp;apos;s disease&lt;/title&gt;&lt;secondary-title&gt;J Neurol Sci&lt;/secondary-title&gt;&lt;/titles&gt;&lt;periodical&gt;&lt;full-title&gt;J Neurol Sci&lt;/full-title&gt;&lt;abbr-1&gt;Journal of the neurological sciences&lt;/abbr-1&gt;&lt;/periodical&gt;&lt;pages&gt;62-7&lt;/pages&gt;&lt;volume&gt;248&lt;/volume&gt;&lt;number&gt;1-2&lt;/number&gt;&lt;edition&gt;2006/06/14&lt;/edition&gt;&lt;keywords&gt;&lt;keyword&gt;Aged&lt;/keyword&gt;&lt;keyword&gt;Analysis of Variance&lt;/keyword&gt;&lt;keyword&gt;Apolipoprotein E4/*genetics&lt;/keyword&gt;&lt;keyword&gt;Female&lt;/keyword&gt;&lt;keyword&gt;Gene Frequency&lt;/keyword&gt;&lt;keyword&gt;Genotype&lt;/keyword&gt;&lt;keyword&gt;Humans&lt;/keyword&gt;&lt;keyword&gt;Male&lt;/keyword&gt;&lt;keyword&gt;Memory Disorders/etiology/*genetics&lt;/keyword&gt;&lt;keyword&gt;Memory, Short-Term/*physiology&lt;/keyword&gt;&lt;keyword&gt;Middle Aged&lt;/keyword&gt;&lt;keyword&gt;Neuropsychological Tests&lt;/keyword&gt;&lt;keyword&gt;Parkinson Disease/complications/*genetics&lt;/keyword&gt;&lt;/keywords&gt;&lt;dates&gt;&lt;year&gt;2006&lt;/year&gt;&lt;pub-dates&gt;&lt;date&gt;Oct 25&lt;/date&gt;&lt;/pub-dates&gt;&lt;/dates&gt;&lt;isbn&gt;0022-510X (Print)&amp;#xD;0022-510X (Linking)&lt;/isbn&gt;&lt;accession-num&gt;16769085&lt;/accession-num&gt;&lt;urls&gt;&lt;related-urls&gt;&lt;url&gt;https://www.ncbi.nlm.nih.gov/pubmed/16769085&lt;/url&gt;&lt;/related-urls&gt;&lt;/urls&gt;&lt;electronic-resource-num&gt;10.1016/j.jns.2006.05.032&lt;/electronic-resource-num&gt;&lt;/record&gt;&lt;/Cite&gt;&lt;/EndNote&gt;</w:instrText>
            </w:r>
            <w:r w:rsidRPr="001F02F1">
              <w:rPr>
                <w:color w:val="222222"/>
                <w:shd w:val="clear" w:color="auto" w:fill="FFFFFF"/>
              </w:rPr>
              <w:fldChar w:fldCharType="separate"/>
            </w:r>
            <w:r w:rsidR="00B9417C">
              <w:rPr>
                <w:noProof/>
                <w:color w:val="222222"/>
                <w:shd w:val="clear" w:color="auto" w:fill="FFFFFF"/>
              </w:rPr>
              <w:t>(10)</w:t>
            </w:r>
            <w:r w:rsidRPr="001F02F1">
              <w:rPr>
                <w:color w:val="222222"/>
                <w:shd w:val="clear" w:color="auto" w:fill="FFFFFF"/>
              </w:rPr>
              <w:fldChar w:fldCharType="end"/>
            </w:r>
            <w:r w:rsidRPr="001F02F1">
              <w:t xml:space="preserve"> </w:t>
            </w:r>
          </w:p>
        </w:tc>
        <w:tc>
          <w:tcPr>
            <w:tcW w:w="608" w:type="dxa"/>
          </w:tcPr>
          <w:p w14:paraId="312B6357" w14:textId="77777777" w:rsidR="00BE3496" w:rsidRPr="001F02F1" w:rsidRDefault="00BE3496" w:rsidP="009E447F">
            <w:r w:rsidRPr="001F02F1">
              <w:t>4</w:t>
            </w:r>
          </w:p>
        </w:tc>
        <w:tc>
          <w:tcPr>
            <w:tcW w:w="608" w:type="dxa"/>
          </w:tcPr>
          <w:p w14:paraId="688ECB02" w14:textId="77777777" w:rsidR="00BE3496" w:rsidRPr="001F02F1" w:rsidRDefault="00BE3496" w:rsidP="009E447F">
            <w:r w:rsidRPr="001F02F1">
              <w:t>6</w:t>
            </w:r>
          </w:p>
        </w:tc>
        <w:tc>
          <w:tcPr>
            <w:tcW w:w="608" w:type="dxa"/>
          </w:tcPr>
          <w:p w14:paraId="490EF3BA" w14:textId="77777777" w:rsidR="00BE3496" w:rsidRPr="001F02F1" w:rsidRDefault="00BE3496" w:rsidP="009E447F">
            <w:r w:rsidRPr="001F02F1">
              <w:t>5</w:t>
            </w:r>
          </w:p>
        </w:tc>
        <w:tc>
          <w:tcPr>
            <w:tcW w:w="608" w:type="dxa"/>
          </w:tcPr>
          <w:p w14:paraId="5DA904E7" w14:textId="77777777" w:rsidR="00BE3496" w:rsidRPr="001F02F1" w:rsidRDefault="00BE3496" w:rsidP="009E447F">
            <w:r w:rsidRPr="001F02F1">
              <w:t>2</w:t>
            </w:r>
          </w:p>
        </w:tc>
        <w:tc>
          <w:tcPr>
            <w:tcW w:w="624" w:type="dxa"/>
          </w:tcPr>
          <w:p w14:paraId="382E060F" w14:textId="77777777" w:rsidR="00BE3496" w:rsidRPr="001F02F1" w:rsidRDefault="00BE3496" w:rsidP="009E447F">
            <w:r w:rsidRPr="001F02F1">
              <w:t>4</w:t>
            </w:r>
          </w:p>
        </w:tc>
        <w:tc>
          <w:tcPr>
            <w:tcW w:w="676" w:type="dxa"/>
          </w:tcPr>
          <w:p w14:paraId="58AB35C1" w14:textId="77777777" w:rsidR="00BE3496" w:rsidRPr="001F02F1" w:rsidRDefault="00BE3496" w:rsidP="009E447F">
            <w:r w:rsidRPr="001F02F1">
              <w:t>3</w:t>
            </w:r>
          </w:p>
        </w:tc>
        <w:tc>
          <w:tcPr>
            <w:tcW w:w="608" w:type="dxa"/>
          </w:tcPr>
          <w:p w14:paraId="3B3A11D1" w14:textId="77777777" w:rsidR="00BE3496" w:rsidRPr="001F02F1" w:rsidRDefault="00BE3496" w:rsidP="009E447F">
            <w:r w:rsidRPr="001F02F1">
              <w:t>3</w:t>
            </w:r>
          </w:p>
        </w:tc>
        <w:tc>
          <w:tcPr>
            <w:tcW w:w="608" w:type="dxa"/>
          </w:tcPr>
          <w:p w14:paraId="3DCA5D90" w14:textId="77777777" w:rsidR="00BE3496" w:rsidRPr="001F02F1" w:rsidRDefault="00BE3496" w:rsidP="009E447F">
            <w:r w:rsidRPr="001F02F1">
              <w:t>5</w:t>
            </w:r>
          </w:p>
        </w:tc>
        <w:tc>
          <w:tcPr>
            <w:tcW w:w="608" w:type="dxa"/>
          </w:tcPr>
          <w:p w14:paraId="1774209A" w14:textId="77777777" w:rsidR="00BE3496" w:rsidRPr="001F02F1" w:rsidRDefault="00BE3496" w:rsidP="009E447F">
            <w:r w:rsidRPr="001F02F1">
              <w:t>4</w:t>
            </w:r>
          </w:p>
        </w:tc>
        <w:tc>
          <w:tcPr>
            <w:tcW w:w="749" w:type="dxa"/>
          </w:tcPr>
          <w:p w14:paraId="5D136BC4" w14:textId="77777777" w:rsidR="00BE3496" w:rsidRPr="001F02F1" w:rsidRDefault="00BE3496" w:rsidP="009E447F">
            <w:r w:rsidRPr="001F02F1">
              <w:t>4</w:t>
            </w:r>
          </w:p>
        </w:tc>
        <w:tc>
          <w:tcPr>
            <w:tcW w:w="749" w:type="dxa"/>
          </w:tcPr>
          <w:p w14:paraId="4D1A2468" w14:textId="77777777" w:rsidR="00BE3496" w:rsidRPr="001F02F1" w:rsidRDefault="00BE3496" w:rsidP="009E447F">
            <w:r w:rsidRPr="001F02F1">
              <w:t>4</w:t>
            </w:r>
          </w:p>
        </w:tc>
        <w:tc>
          <w:tcPr>
            <w:tcW w:w="920" w:type="dxa"/>
          </w:tcPr>
          <w:p w14:paraId="7EF37A53" w14:textId="77777777" w:rsidR="00BE3496" w:rsidRPr="001F02F1" w:rsidRDefault="00BE3496" w:rsidP="009E447F">
            <w:r w:rsidRPr="001F02F1">
              <w:t>44</w:t>
            </w:r>
          </w:p>
        </w:tc>
      </w:tr>
      <w:tr w:rsidR="001F02F1" w:rsidRPr="00FD2297" w14:paraId="1C84F258" w14:textId="77777777" w:rsidTr="001F02F1">
        <w:trPr>
          <w:trHeight w:val="362"/>
        </w:trPr>
        <w:tc>
          <w:tcPr>
            <w:tcW w:w="4034" w:type="dxa"/>
          </w:tcPr>
          <w:p w14:paraId="2FB8FD6C" w14:textId="771C214C" w:rsidR="00BE3496" w:rsidRPr="001F02F1" w:rsidRDefault="00BE3496" w:rsidP="009E447F">
            <w:r w:rsidRPr="001F02F1">
              <w:t>Mata et al. (2017)</w:t>
            </w:r>
            <w:r w:rsidR="00B9417C">
              <w:t xml:space="preserve"> </w:t>
            </w:r>
            <w:r w:rsidR="00B9417C">
              <w:fldChar w:fldCharType="begin">
                <w:fldData xml:space="preserve">PEVuZE5vdGU+PENpdGU+PEF1dGhvcj5NYXRhPC9BdXRob3I+PFllYXI+MjAxNzwvWWVhcj48UmVj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</w:fldData>
              </w:fldChar>
            </w:r>
            <w:r w:rsidR="00B9417C">
              <w:instrText xml:space="preserve"> ADDIN EN.CITE </w:instrText>
            </w:r>
            <w:r w:rsidR="00B9417C">
              <w:fldChar w:fldCharType="begin">
                <w:fldData xml:space="preserve">PEVuZE5vdGU+PENpdGU+PEF1dGhvcj5NYXRhPC9BdXRob3I+PFllYXI+MjAxNzwvWWVhcj48UmVj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</w:fldData>
              </w:fldChar>
            </w:r>
            <w:r w:rsidR="00B9417C">
              <w:instrText xml:space="preserve"> ADDIN EN.CITE.DATA </w:instrText>
            </w:r>
            <w:r w:rsidR="00B9417C">
              <w:fldChar w:fldCharType="end"/>
            </w:r>
            <w:r w:rsidR="00B9417C">
              <w:fldChar w:fldCharType="separate"/>
            </w:r>
            <w:r w:rsidR="00B9417C">
              <w:rPr>
                <w:noProof/>
              </w:rPr>
              <w:t>(11)</w:t>
            </w:r>
            <w:r w:rsidR="00B9417C">
              <w:fldChar w:fldCharType="end"/>
            </w:r>
          </w:p>
        </w:tc>
        <w:tc>
          <w:tcPr>
            <w:tcW w:w="608" w:type="dxa"/>
          </w:tcPr>
          <w:p w14:paraId="66DEEC4D" w14:textId="77777777" w:rsidR="00BE3496" w:rsidRPr="001F02F1" w:rsidRDefault="00BE3496" w:rsidP="009E447F">
            <w:r w:rsidRPr="001F02F1">
              <w:t>5</w:t>
            </w:r>
          </w:p>
        </w:tc>
        <w:tc>
          <w:tcPr>
            <w:tcW w:w="608" w:type="dxa"/>
          </w:tcPr>
          <w:p w14:paraId="111C3E89" w14:textId="77777777" w:rsidR="00BE3496" w:rsidRPr="001F02F1" w:rsidRDefault="00BE3496" w:rsidP="009E447F">
            <w:r w:rsidRPr="001F02F1">
              <w:t>6</w:t>
            </w:r>
          </w:p>
        </w:tc>
        <w:tc>
          <w:tcPr>
            <w:tcW w:w="608" w:type="dxa"/>
          </w:tcPr>
          <w:p w14:paraId="0397CB37" w14:textId="77777777" w:rsidR="00BE3496" w:rsidRPr="001F02F1" w:rsidRDefault="00BE3496" w:rsidP="009E447F">
            <w:r w:rsidRPr="001F02F1">
              <w:t>n/a</w:t>
            </w:r>
          </w:p>
        </w:tc>
        <w:tc>
          <w:tcPr>
            <w:tcW w:w="608" w:type="dxa"/>
          </w:tcPr>
          <w:p w14:paraId="715BAE5B" w14:textId="77777777" w:rsidR="00BE3496" w:rsidRPr="001F02F1" w:rsidRDefault="00BE3496" w:rsidP="009E447F">
            <w:r w:rsidRPr="001F02F1">
              <w:t>5</w:t>
            </w:r>
          </w:p>
        </w:tc>
        <w:tc>
          <w:tcPr>
            <w:tcW w:w="624" w:type="dxa"/>
          </w:tcPr>
          <w:p w14:paraId="653CCDCC" w14:textId="77777777" w:rsidR="00BE3496" w:rsidRPr="001F02F1" w:rsidRDefault="00BE3496" w:rsidP="009E447F">
            <w:r w:rsidRPr="001F02F1">
              <w:t>4</w:t>
            </w:r>
          </w:p>
        </w:tc>
        <w:tc>
          <w:tcPr>
            <w:tcW w:w="676" w:type="dxa"/>
          </w:tcPr>
          <w:p w14:paraId="68AFE4F2" w14:textId="77777777" w:rsidR="00BE3496" w:rsidRPr="001F02F1" w:rsidRDefault="00BE3496" w:rsidP="009E447F">
            <w:r w:rsidRPr="001F02F1">
              <w:t>3</w:t>
            </w:r>
          </w:p>
        </w:tc>
        <w:tc>
          <w:tcPr>
            <w:tcW w:w="608" w:type="dxa"/>
          </w:tcPr>
          <w:p w14:paraId="3EEF0FF3" w14:textId="77777777" w:rsidR="00BE3496" w:rsidRPr="001F02F1" w:rsidRDefault="00BE3496" w:rsidP="009E447F">
            <w:r w:rsidRPr="001F02F1">
              <w:t>4</w:t>
            </w:r>
          </w:p>
        </w:tc>
        <w:tc>
          <w:tcPr>
            <w:tcW w:w="608" w:type="dxa"/>
          </w:tcPr>
          <w:p w14:paraId="7443B6AA" w14:textId="77777777" w:rsidR="00BE3496" w:rsidRPr="001F02F1" w:rsidRDefault="00BE3496" w:rsidP="009E447F">
            <w:r w:rsidRPr="001F02F1">
              <w:t>5</w:t>
            </w:r>
          </w:p>
        </w:tc>
        <w:tc>
          <w:tcPr>
            <w:tcW w:w="608" w:type="dxa"/>
          </w:tcPr>
          <w:p w14:paraId="64C38C58" w14:textId="77777777" w:rsidR="00BE3496" w:rsidRPr="001F02F1" w:rsidRDefault="00BE3496" w:rsidP="009E447F">
            <w:r w:rsidRPr="001F02F1">
              <w:t>3</w:t>
            </w:r>
          </w:p>
        </w:tc>
        <w:tc>
          <w:tcPr>
            <w:tcW w:w="749" w:type="dxa"/>
          </w:tcPr>
          <w:p w14:paraId="3CEBFE16" w14:textId="77777777" w:rsidR="00BE3496" w:rsidRPr="001F02F1" w:rsidRDefault="00BE3496" w:rsidP="009E447F">
            <w:r w:rsidRPr="001F02F1">
              <w:t>4</w:t>
            </w:r>
          </w:p>
        </w:tc>
        <w:tc>
          <w:tcPr>
            <w:tcW w:w="749" w:type="dxa"/>
          </w:tcPr>
          <w:p w14:paraId="447F5DF8" w14:textId="77777777" w:rsidR="00BE3496" w:rsidRPr="001F02F1" w:rsidRDefault="00BE3496" w:rsidP="009E447F">
            <w:r w:rsidRPr="001F02F1">
              <w:t>5</w:t>
            </w:r>
          </w:p>
        </w:tc>
        <w:tc>
          <w:tcPr>
            <w:tcW w:w="920" w:type="dxa"/>
          </w:tcPr>
          <w:p w14:paraId="6544D3F9" w14:textId="77777777" w:rsidR="00BE3496" w:rsidRPr="001F02F1" w:rsidRDefault="00BE3496" w:rsidP="009E447F">
            <w:r w:rsidRPr="001F02F1">
              <w:t>44</w:t>
            </w:r>
          </w:p>
        </w:tc>
      </w:tr>
      <w:tr w:rsidR="001F02F1" w:rsidRPr="00FD2297" w14:paraId="3F57BB23" w14:textId="77777777" w:rsidTr="001F02F1">
        <w:trPr>
          <w:trHeight w:val="372"/>
        </w:trPr>
        <w:tc>
          <w:tcPr>
            <w:tcW w:w="4034" w:type="dxa"/>
          </w:tcPr>
          <w:p w14:paraId="3351C940" w14:textId="6C33CF37" w:rsidR="00BE3496" w:rsidRPr="001F02F1" w:rsidRDefault="00BE3496" w:rsidP="009E447F">
            <w:r w:rsidRPr="001F02F1">
              <w:t>Barrett et al. (2016)</w:t>
            </w:r>
            <w:r w:rsidR="00B25184">
              <w:t xml:space="preserve"> </w:t>
            </w:r>
            <w:r w:rsidRPr="001F02F1">
              <w:fldChar w:fldCharType="begin">
                <w:fldData xml:space="preserve">PEVuZE5vdGU+PENpdGU+PEF1dGhvcj5CYXJyZXR0PC9BdXRob3I+PFllYXI+MjAxNjwvWWVhcj48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</w:fldData>
              </w:fldChar>
            </w:r>
            <w:r w:rsidR="00B9417C">
              <w:instrText xml:space="preserve"> ADDIN EN.CITE </w:instrText>
            </w:r>
            <w:r w:rsidR="00B9417C">
              <w:fldChar w:fldCharType="begin">
                <w:fldData xml:space="preserve">PEVuZE5vdGU+PENpdGU+PEF1dGhvcj5CYXJyZXR0PC9BdXRob3I+PFllYXI+MjAxNjwvWWVhcj48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</w:fldData>
              </w:fldChar>
            </w:r>
            <w:r w:rsidR="00B9417C">
              <w:instrText xml:space="preserve"> ADDIN EN.CITE.DATA </w:instrText>
            </w:r>
            <w:r w:rsidR="00B9417C">
              <w:fldChar w:fldCharType="end"/>
            </w:r>
            <w:r w:rsidRPr="001F02F1">
              <w:fldChar w:fldCharType="separate"/>
            </w:r>
            <w:r w:rsidR="00B9417C">
              <w:rPr>
                <w:noProof/>
              </w:rPr>
              <w:t>(12)</w:t>
            </w:r>
            <w:r w:rsidRPr="001F02F1">
              <w:fldChar w:fldCharType="end"/>
            </w:r>
            <w:r w:rsidRPr="001F02F1">
              <w:t xml:space="preserve"> </w:t>
            </w:r>
          </w:p>
        </w:tc>
        <w:tc>
          <w:tcPr>
            <w:tcW w:w="608" w:type="dxa"/>
          </w:tcPr>
          <w:p w14:paraId="63A26754" w14:textId="77777777" w:rsidR="00BE3496" w:rsidRPr="001F02F1" w:rsidRDefault="00BE3496" w:rsidP="009E447F">
            <w:r w:rsidRPr="001F02F1">
              <w:t>3</w:t>
            </w:r>
          </w:p>
        </w:tc>
        <w:tc>
          <w:tcPr>
            <w:tcW w:w="608" w:type="dxa"/>
          </w:tcPr>
          <w:p w14:paraId="6862DB81" w14:textId="77777777" w:rsidR="00BE3496" w:rsidRPr="001F02F1" w:rsidRDefault="00BE3496" w:rsidP="009E447F">
            <w:r w:rsidRPr="001F02F1">
              <w:t>3</w:t>
            </w:r>
          </w:p>
        </w:tc>
        <w:tc>
          <w:tcPr>
            <w:tcW w:w="608" w:type="dxa"/>
          </w:tcPr>
          <w:p w14:paraId="338BC379" w14:textId="77777777" w:rsidR="00BE3496" w:rsidRPr="001F02F1" w:rsidRDefault="00BE3496" w:rsidP="009E447F">
            <w:r w:rsidRPr="001F02F1">
              <w:t>4</w:t>
            </w:r>
          </w:p>
        </w:tc>
        <w:tc>
          <w:tcPr>
            <w:tcW w:w="608" w:type="dxa"/>
          </w:tcPr>
          <w:p w14:paraId="13D6CA1B" w14:textId="77777777" w:rsidR="00BE3496" w:rsidRPr="001F02F1" w:rsidRDefault="00BE3496" w:rsidP="009E447F">
            <w:r w:rsidRPr="001F02F1">
              <w:t>6</w:t>
            </w:r>
          </w:p>
        </w:tc>
        <w:tc>
          <w:tcPr>
            <w:tcW w:w="624" w:type="dxa"/>
          </w:tcPr>
          <w:p w14:paraId="32143CC9" w14:textId="77777777" w:rsidR="00BE3496" w:rsidRPr="001F02F1" w:rsidRDefault="00BE3496" w:rsidP="009E447F">
            <w:r w:rsidRPr="001F02F1">
              <w:t>4</w:t>
            </w:r>
          </w:p>
        </w:tc>
        <w:tc>
          <w:tcPr>
            <w:tcW w:w="676" w:type="dxa"/>
          </w:tcPr>
          <w:p w14:paraId="4D6CAFBA" w14:textId="77777777" w:rsidR="00BE3496" w:rsidRPr="001F02F1" w:rsidRDefault="00BE3496" w:rsidP="009E447F">
            <w:r w:rsidRPr="001F02F1">
              <w:t>3</w:t>
            </w:r>
          </w:p>
        </w:tc>
        <w:tc>
          <w:tcPr>
            <w:tcW w:w="608" w:type="dxa"/>
          </w:tcPr>
          <w:p w14:paraId="5D9E6210" w14:textId="77777777" w:rsidR="00BE3496" w:rsidRPr="001F02F1" w:rsidRDefault="00BE3496" w:rsidP="009E447F">
            <w:r w:rsidRPr="001F02F1">
              <w:t>5</w:t>
            </w:r>
          </w:p>
        </w:tc>
        <w:tc>
          <w:tcPr>
            <w:tcW w:w="608" w:type="dxa"/>
          </w:tcPr>
          <w:p w14:paraId="2024E472" w14:textId="77777777" w:rsidR="00BE3496" w:rsidRPr="001F02F1" w:rsidRDefault="00BE3496" w:rsidP="009E447F">
            <w:r w:rsidRPr="001F02F1">
              <w:t>4</w:t>
            </w:r>
          </w:p>
        </w:tc>
        <w:tc>
          <w:tcPr>
            <w:tcW w:w="608" w:type="dxa"/>
          </w:tcPr>
          <w:p w14:paraId="425C9AB8" w14:textId="77777777" w:rsidR="00BE3496" w:rsidRPr="001F02F1" w:rsidRDefault="00BE3496" w:rsidP="009E447F">
            <w:r w:rsidRPr="001F02F1">
              <w:t>4</w:t>
            </w:r>
          </w:p>
        </w:tc>
        <w:tc>
          <w:tcPr>
            <w:tcW w:w="749" w:type="dxa"/>
          </w:tcPr>
          <w:p w14:paraId="75A84C3F" w14:textId="77777777" w:rsidR="00BE3496" w:rsidRPr="001F02F1" w:rsidRDefault="00BE3496" w:rsidP="009E447F">
            <w:r w:rsidRPr="001F02F1">
              <w:t>4</w:t>
            </w:r>
          </w:p>
        </w:tc>
        <w:tc>
          <w:tcPr>
            <w:tcW w:w="749" w:type="dxa"/>
          </w:tcPr>
          <w:p w14:paraId="5482110F" w14:textId="77777777" w:rsidR="00BE3496" w:rsidRPr="001F02F1" w:rsidRDefault="00BE3496" w:rsidP="009E447F">
            <w:r w:rsidRPr="001F02F1">
              <w:t>3</w:t>
            </w:r>
          </w:p>
        </w:tc>
        <w:tc>
          <w:tcPr>
            <w:tcW w:w="920" w:type="dxa"/>
          </w:tcPr>
          <w:p w14:paraId="1CD5562D" w14:textId="77777777" w:rsidR="00BE3496" w:rsidRPr="001F02F1" w:rsidRDefault="00BE3496" w:rsidP="009E447F">
            <w:r w:rsidRPr="001F02F1">
              <w:t>43</w:t>
            </w:r>
          </w:p>
        </w:tc>
      </w:tr>
      <w:tr w:rsidR="001F02F1" w:rsidRPr="00FD2297" w14:paraId="4292BBEB" w14:textId="77777777" w:rsidTr="001F02F1">
        <w:trPr>
          <w:trHeight w:val="362"/>
        </w:trPr>
        <w:tc>
          <w:tcPr>
            <w:tcW w:w="4034" w:type="dxa"/>
          </w:tcPr>
          <w:p w14:paraId="23B30FCC" w14:textId="1AA163B3" w:rsidR="00BE3496" w:rsidRPr="001F02F1" w:rsidRDefault="00BE3496" w:rsidP="009E447F">
            <w:r w:rsidRPr="001F02F1">
              <w:rPr>
                <w:color w:val="222222"/>
                <w:shd w:val="clear" w:color="auto" w:fill="FFFFFF"/>
              </w:rPr>
              <w:t>Alcalay et al. (2015)</w:t>
            </w:r>
            <w:r w:rsidR="00B25184">
              <w:rPr>
                <w:color w:val="222222"/>
                <w:shd w:val="clear" w:color="auto" w:fill="FFFFFF"/>
              </w:rPr>
              <w:t xml:space="preserve"> </w:t>
            </w:r>
            <w:r w:rsidRPr="001F02F1">
              <w:rPr>
                <w:color w:val="222222"/>
                <w:shd w:val="clear" w:color="auto" w:fill="FFFFFF"/>
              </w:rPr>
              <w:fldChar w:fldCharType="begin">
                <w:fldData xml:space="preserve">PEVuZE5vdGU+PENpdGU+PEF1dGhvcj5BbGNhbGF5PC9BdXRob3I+PFllYXI+MjAxNTwvWWVhcj48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</w:fldData>
              </w:fldChar>
            </w:r>
            <w:r w:rsidR="00B9417C">
              <w:rPr>
                <w:color w:val="222222"/>
                <w:shd w:val="clear" w:color="auto" w:fill="FFFFFF"/>
              </w:rPr>
              <w:instrText xml:space="preserve"> ADDIN EN.CITE </w:instrText>
            </w:r>
            <w:r w:rsidR="00B9417C">
              <w:rPr>
                <w:color w:val="222222"/>
                <w:shd w:val="clear" w:color="auto" w:fill="FFFFFF"/>
              </w:rPr>
              <w:fldChar w:fldCharType="begin">
                <w:fldData xml:space="preserve">PEVuZE5vdGU+PENpdGU+PEF1dGhvcj5BbGNhbGF5PC9BdXRob3I+PFllYXI+MjAxNTwvWWVhcj48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</w:fldData>
              </w:fldChar>
            </w:r>
            <w:r w:rsidR="00B9417C">
              <w:rPr>
                <w:color w:val="222222"/>
                <w:shd w:val="clear" w:color="auto" w:fill="FFFFFF"/>
              </w:rPr>
              <w:instrText xml:space="preserve"> ADDIN EN.CITE.DATA </w:instrText>
            </w:r>
            <w:r w:rsidR="00B9417C">
              <w:rPr>
                <w:color w:val="222222"/>
                <w:shd w:val="clear" w:color="auto" w:fill="FFFFFF"/>
              </w:rPr>
            </w:r>
            <w:r w:rsidR="00B9417C">
              <w:rPr>
                <w:color w:val="222222"/>
                <w:shd w:val="clear" w:color="auto" w:fill="FFFFFF"/>
              </w:rPr>
              <w:fldChar w:fldCharType="end"/>
            </w:r>
            <w:r w:rsidRPr="001F02F1">
              <w:rPr>
                <w:color w:val="222222"/>
                <w:shd w:val="clear" w:color="auto" w:fill="FFFFFF"/>
              </w:rPr>
            </w:r>
            <w:r w:rsidRPr="001F02F1">
              <w:rPr>
                <w:color w:val="222222"/>
                <w:shd w:val="clear" w:color="auto" w:fill="FFFFFF"/>
              </w:rPr>
              <w:fldChar w:fldCharType="separate"/>
            </w:r>
            <w:r w:rsidR="00B9417C">
              <w:rPr>
                <w:noProof/>
                <w:color w:val="222222"/>
                <w:shd w:val="clear" w:color="auto" w:fill="FFFFFF"/>
              </w:rPr>
              <w:t>(13)</w:t>
            </w:r>
            <w:r w:rsidRPr="001F02F1">
              <w:rPr>
                <w:color w:val="222222"/>
                <w:shd w:val="clear" w:color="auto" w:fill="FFFFFF"/>
              </w:rPr>
              <w:fldChar w:fldCharType="end"/>
            </w:r>
            <w:r w:rsidRPr="001F02F1">
              <w:t xml:space="preserve"> </w:t>
            </w:r>
          </w:p>
        </w:tc>
        <w:tc>
          <w:tcPr>
            <w:tcW w:w="608" w:type="dxa"/>
          </w:tcPr>
          <w:p w14:paraId="2771D609" w14:textId="77777777" w:rsidR="00BE3496" w:rsidRPr="001F02F1" w:rsidRDefault="00BE3496" w:rsidP="009E447F">
            <w:r w:rsidRPr="001F02F1">
              <w:t>3</w:t>
            </w:r>
          </w:p>
        </w:tc>
        <w:tc>
          <w:tcPr>
            <w:tcW w:w="608" w:type="dxa"/>
          </w:tcPr>
          <w:p w14:paraId="552CD157" w14:textId="77777777" w:rsidR="00BE3496" w:rsidRPr="001F02F1" w:rsidRDefault="00BE3496" w:rsidP="009E447F">
            <w:r w:rsidRPr="001F02F1">
              <w:t>4</w:t>
            </w:r>
          </w:p>
        </w:tc>
        <w:tc>
          <w:tcPr>
            <w:tcW w:w="608" w:type="dxa"/>
          </w:tcPr>
          <w:p w14:paraId="3367C7AE" w14:textId="77777777" w:rsidR="00BE3496" w:rsidRPr="001F02F1" w:rsidRDefault="00BE3496" w:rsidP="009E447F">
            <w:r w:rsidRPr="001F02F1">
              <w:t>5</w:t>
            </w:r>
          </w:p>
        </w:tc>
        <w:tc>
          <w:tcPr>
            <w:tcW w:w="608" w:type="dxa"/>
          </w:tcPr>
          <w:p w14:paraId="2F642638" w14:textId="77777777" w:rsidR="00BE3496" w:rsidRPr="001F02F1" w:rsidRDefault="00BE3496" w:rsidP="009E447F">
            <w:r w:rsidRPr="001F02F1">
              <w:t>2</w:t>
            </w:r>
          </w:p>
        </w:tc>
        <w:tc>
          <w:tcPr>
            <w:tcW w:w="624" w:type="dxa"/>
          </w:tcPr>
          <w:p w14:paraId="301AFB2D" w14:textId="77777777" w:rsidR="00BE3496" w:rsidRPr="001F02F1" w:rsidRDefault="00BE3496" w:rsidP="009E447F">
            <w:r w:rsidRPr="001F02F1">
              <w:t>3</w:t>
            </w:r>
          </w:p>
        </w:tc>
        <w:tc>
          <w:tcPr>
            <w:tcW w:w="676" w:type="dxa"/>
          </w:tcPr>
          <w:p w14:paraId="1622B61B" w14:textId="77777777" w:rsidR="00BE3496" w:rsidRPr="001F02F1" w:rsidRDefault="00BE3496" w:rsidP="009E447F">
            <w:r w:rsidRPr="001F02F1">
              <w:t>5</w:t>
            </w:r>
          </w:p>
        </w:tc>
        <w:tc>
          <w:tcPr>
            <w:tcW w:w="608" w:type="dxa"/>
          </w:tcPr>
          <w:p w14:paraId="4CB0EB98" w14:textId="77777777" w:rsidR="00BE3496" w:rsidRPr="001F02F1" w:rsidRDefault="00BE3496" w:rsidP="009E447F">
            <w:r w:rsidRPr="001F02F1">
              <w:t>5</w:t>
            </w:r>
          </w:p>
        </w:tc>
        <w:tc>
          <w:tcPr>
            <w:tcW w:w="608" w:type="dxa"/>
          </w:tcPr>
          <w:p w14:paraId="3A4B127E" w14:textId="77777777" w:rsidR="00BE3496" w:rsidRPr="001F02F1" w:rsidRDefault="00BE3496" w:rsidP="009E447F">
            <w:r w:rsidRPr="001F02F1">
              <w:t>4</w:t>
            </w:r>
          </w:p>
        </w:tc>
        <w:tc>
          <w:tcPr>
            <w:tcW w:w="608" w:type="dxa"/>
          </w:tcPr>
          <w:p w14:paraId="6D11314E" w14:textId="77777777" w:rsidR="00BE3496" w:rsidRPr="001F02F1" w:rsidRDefault="00BE3496" w:rsidP="009E447F">
            <w:r w:rsidRPr="001F02F1">
              <w:t>3</w:t>
            </w:r>
          </w:p>
        </w:tc>
        <w:tc>
          <w:tcPr>
            <w:tcW w:w="749" w:type="dxa"/>
          </w:tcPr>
          <w:p w14:paraId="479D6CC1" w14:textId="77777777" w:rsidR="00BE3496" w:rsidRPr="001F02F1" w:rsidRDefault="00BE3496" w:rsidP="009E447F">
            <w:r w:rsidRPr="001F02F1">
              <w:t>4</w:t>
            </w:r>
          </w:p>
        </w:tc>
        <w:tc>
          <w:tcPr>
            <w:tcW w:w="749" w:type="dxa"/>
          </w:tcPr>
          <w:p w14:paraId="7D6205D8" w14:textId="77777777" w:rsidR="00BE3496" w:rsidRPr="001F02F1" w:rsidRDefault="00BE3496" w:rsidP="009E447F">
            <w:r w:rsidRPr="001F02F1">
              <w:t>4</w:t>
            </w:r>
          </w:p>
        </w:tc>
        <w:tc>
          <w:tcPr>
            <w:tcW w:w="920" w:type="dxa"/>
          </w:tcPr>
          <w:p w14:paraId="34873897" w14:textId="77777777" w:rsidR="00BE3496" w:rsidRPr="001F02F1" w:rsidRDefault="00BE3496" w:rsidP="009E447F">
            <w:r w:rsidRPr="001F02F1">
              <w:t>42</w:t>
            </w:r>
          </w:p>
        </w:tc>
      </w:tr>
      <w:tr w:rsidR="001F02F1" w:rsidRPr="00FD2297" w14:paraId="18970F3D" w14:textId="77777777" w:rsidTr="001F02F1">
        <w:trPr>
          <w:trHeight w:val="362"/>
        </w:trPr>
        <w:tc>
          <w:tcPr>
            <w:tcW w:w="4034" w:type="dxa"/>
          </w:tcPr>
          <w:p w14:paraId="123FEFA7" w14:textId="3C7A811A" w:rsidR="00BE3496" w:rsidRPr="001F02F1" w:rsidRDefault="00BE3496" w:rsidP="009E447F">
            <w:pPr>
              <w:rPr>
                <w:highlight w:val="red"/>
              </w:rPr>
            </w:pPr>
            <w:proofErr w:type="spellStart"/>
            <w:r w:rsidRPr="001F02F1">
              <w:t>Cagni</w:t>
            </w:r>
            <w:proofErr w:type="spellEnd"/>
            <w:r w:rsidRPr="001F02F1">
              <w:t xml:space="preserve"> et al. (2017)</w:t>
            </w:r>
            <w:r w:rsidR="00B25184">
              <w:t xml:space="preserve"> </w:t>
            </w:r>
            <w:r w:rsidRPr="001F02F1">
              <w:fldChar w:fldCharType="begin">
                <w:fldData xml:space="preserve">PEVuZE5vdGU+PENpdGU+PEF1dGhvcj5DYWduaTwvQXV0aG9yPjxZZWFyPjIwMTc8L1llYXI+PFJl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</w:fldData>
              </w:fldChar>
            </w:r>
            <w:r w:rsidR="00B9417C">
              <w:instrText xml:space="preserve"> ADDIN EN.CITE </w:instrText>
            </w:r>
            <w:r w:rsidR="00B9417C">
              <w:fldChar w:fldCharType="begin">
                <w:fldData xml:space="preserve">PEVuZE5vdGU+PENpdGU+PEF1dGhvcj5DYWduaTwvQXV0aG9yPjxZZWFyPjIwMTc8L1llYXI+PFJl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</w:fldData>
              </w:fldChar>
            </w:r>
            <w:r w:rsidR="00B9417C">
              <w:instrText xml:space="preserve"> ADDIN EN.CITE.DATA </w:instrText>
            </w:r>
            <w:r w:rsidR="00B9417C">
              <w:fldChar w:fldCharType="end"/>
            </w:r>
            <w:r w:rsidRPr="001F02F1">
              <w:fldChar w:fldCharType="separate"/>
            </w:r>
            <w:r w:rsidR="00B9417C">
              <w:rPr>
                <w:noProof/>
              </w:rPr>
              <w:t>(14)</w:t>
            </w:r>
            <w:r w:rsidRPr="001F02F1">
              <w:fldChar w:fldCharType="end"/>
            </w:r>
          </w:p>
        </w:tc>
        <w:tc>
          <w:tcPr>
            <w:tcW w:w="608" w:type="dxa"/>
          </w:tcPr>
          <w:p w14:paraId="39D9A5DF" w14:textId="77777777" w:rsidR="00BE3496" w:rsidRPr="001F02F1" w:rsidRDefault="00BE3496" w:rsidP="009E447F">
            <w:r w:rsidRPr="001F02F1">
              <w:t>4</w:t>
            </w:r>
          </w:p>
        </w:tc>
        <w:tc>
          <w:tcPr>
            <w:tcW w:w="608" w:type="dxa"/>
          </w:tcPr>
          <w:p w14:paraId="6DBD2B6F" w14:textId="77777777" w:rsidR="00BE3496" w:rsidRPr="001F02F1" w:rsidRDefault="00BE3496" w:rsidP="009E447F">
            <w:r w:rsidRPr="001F02F1">
              <w:t>3</w:t>
            </w:r>
          </w:p>
        </w:tc>
        <w:tc>
          <w:tcPr>
            <w:tcW w:w="608" w:type="dxa"/>
          </w:tcPr>
          <w:p w14:paraId="0D382FD9" w14:textId="77777777" w:rsidR="00BE3496" w:rsidRPr="001F02F1" w:rsidRDefault="00BE3496" w:rsidP="009E447F">
            <w:r w:rsidRPr="001F02F1">
              <w:t>4</w:t>
            </w:r>
          </w:p>
        </w:tc>
        <w:tc>
          <w:tcPr>
            <w:tcW w:w="608" w:type="dxa"/>
          </w:tcPr>
          <w:p w14:paraId="3F904850" w14:textId="77777777" w:rsidR="00BE3496" w:rsidRPr="001F02F1" w:rsidRDefault="00BE3496" w:rsidP="009E447F">
            <w:r w:rsidRPr="001F02F1">
              <w:t>5</w:t>
            </w:r>
          </w:p>
        </w:tc>
        <w:tc>
          <w:tcPr>
            <w:tcW w:w="624" w:type="dxa"/>
          </w:tcPr>
          <w:p w14:paraId="1D32EC8C" w14:textId="77777777" w:rsidR="00BE3496" w:rsidRPr="001F02F1" w:rsidRDefault="00BE3496" w:rsidP="009E447F">
            <w:r w:rsidRPr="001F02F1">
              <w:t>3</w:t>
            </w:r>
          </w:p>
        </w:tc>
        <w:tc>
          <w:tcPr>
            <w:tcW w:w="676" w:type="dxa"/>
          </w:tcPr>
          <w:p w14:paraId="45A97546" w14:textId="77777777" w:rsidR="00BE3496" w:rsidRPr="001F02F1" w:rsidRDefault="00BE3496" w:rsidP="009E447F">
            <w:r w:rsidRPr="001F02F1">
              <w:t>3</w:t>
            </w:r>
          </w:p>
        </w:tc>
        <w:tc>
          <w:tcPr>
            <w:tcW w:w="608" w:type="dxa"/>
          </w:tcPr>
          <w:p w14:paraId="1104E409" w14:textId="77777777" w:rsidR="00BE3496" w:rsidRPr="001F02F1" w:rsidRDefault="00BE3496" w:rsidP="009E447F">
            <w:r w:rsidRPr="001F02F1">
              <w:t>5</w:t>
            </w:r>
          </w:p>
        </w:tc>
        <w:tc>
          <w:tcPr>
            <w:tcW w:w="608" w:type="dxa"/>
          </w:tcPr>
          <w:p w14:paraId="03ACEC70" w14:textId="77777777" w:rsidR="00BE3496" w:rsidRPr="001F02F1" w:rsidRDefault="00BE3496" w:rsidP="009E447F">
            <w:r w:rsidRPr="001F02F1">
              <w:t>4</w:t>
            </w:r>
          </w:p>
        </w:tc>
        <w:tc>
          <w:tcPr>
            <w:tcW w:w="608" w:type="dxa"/>
          </w:tcPr>
          <w:p w14:paraId="1BF73CE3" w14:textId="77777777" w:rsidR="00BE3496" w:rsidRPr="001F02F1" w:rsidRDefault="00BE3496" w:rsidP="009E447F">
            <w:r w:rsidRPr="001F02F1">
              <w:t>4</w:t>
            </w:r>
          </w:p>
        </w:tc>
        <w:tc>
          <w:tcPr>
            <w:tcW w:w="749" w:type="dxa"/>
          </w:tcPr>
          <w:p w14:paraId="76E78CC7" w14:textId="77777777" w:rsidR="00BE3496" w:rsidRPr="001F02F1" w:rsidRDefault="00BE3496" w:rsidP="009E447F">
            <w:r w:rsidRPr="001F02F1">
              <w:t>3</w:t>
            </w:r>
          </w:p>
        </w:tc>
        <w:tc>
          <w:tcPr>
            <w:tcW w:w="749" w:type="dxa"/>
          </w:tcPr>
          <w:p w14:paraId="2C10B6F7" w14:textId="77777777" w:rsidR="00BE3496" w:rsidRPr="001F02F1" w:rsidRDefault="00BE3496" w:rsidP="009E447F">
            <w:r w:rsidRPr="001F02F1">
              <w:t>4</w:t>
            </w:r>
          </w:p>
        </w:tc>
        <w:tc>
          <w:tcPr>
            <w:tcW w:w="920" w:type="dxa"/>
          </w:tcPr>
          <w:p w14:paraId="1847E133" w14:textId="77777777" w:rsidR="00BE3496" w:rsidRPr="001F02F1" w:rsidRDefault="00BE3496" w:rsidP="009E447F">
            <w:r w:rsidRPr="001F02F1">
              <w:t>42</w:t>
            </w:r>
          </w:p>
        </w:tc>
      </w:tr>
      <w:tr w:rsidR="001F02F1" w:rsidRPr="00FD2297" w14:paraId="5EF2D5F1" w14:textId="77777777" w:rsidTr="001F02F1">
        <w:trPr>
          <w:trHeight w:val="362"/>
        </w:trPr>
        <w:tc>
          <w:tcPr>
            <w:tcW w:w="4034" w:type="dxa"/>
          </w:tcPr>
          <w:p w14:paraId="763042FD" w14:textId="42B78954" w:rsidR="00BE3496" w:rsidRPr="001F02F1" w:rsidRDefault="00BE3496" w:rsidP="009E447F">
            <w:r w:rsidRPr="001F02F1">
              <w:t>Beavan et al. (2015)</w:t>
            </w:r>
            <w:r w:rsidR="00B25184">
              <w:t xml:space="preserve"> </w:t>
            </w:r>
            <w:r w:rsidRPr="001F02F1">
              <w:fldChar w:fldCharType="begin">
                <w:fldData xml:space="preserve">PEVuZE5vdGU+PENpdGU+PEF1dGhvcj5CZWF2YW48L0F1dGhvcj48WWVhcj4yMDE1PC9ZZWFyPjxS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</w:fldData>
              </w:fldChar>
            </w:r>
            <w:r w:rsidR="00B9417C">
              <w:instrText xml:space="preserve"> ADDIN EN.CITE </w:instrText>
            </w:r>
            <w:r w:rsidR="00B9417C">
              <w:fldChar w:fldCharType="begin">
                <w:fldData xml:space="preserve">PEVuZE5vdGU+PENpdGU+PEF1dGhvcj5CZWF2YW48L0F1dGhvcj48WWVhcj4yMDE1PC9ZZWFyPjxS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</w:fldData>
              </w:fldChar>
            </w:r>
            <w:r w:rsidR="00B9417C">
              <w:instrText xml:space="preserve"> ADDIN EN.CITE.DATA </w:instrText>
            </w:r>
            <w:r w:rsidR="00B9417C">
              <w:fldChar w:fldCharType="end"/>
            </w:r>
            <w:r w:rsidRPr="001F02F1">
              <w:fldChar w:fldCharType="separate"/>
            </w:r>
            <w:r w:rsidR="00B9417C">
              <w:rPr>
                <w:noProof/>
              </w:rPr>
              <w:t>(15)</w:t>
            </w:r>
            <w:r w:rsidRPr="001F02F1">
              <w:fldChar w:fldCharType="end"/>
            </w:r>
            <w:r w:rsidRPr="001F02F1">
              <w:t xml:space="preserve"> </w:t>
            </w:r>
          </w:p>
        </w:tc>
        <w:tc>
          <w:tcPr>
            <w:tcW w:w="608" w:type="dxa"/>
          </w:tcPr>
          <w:p w14:paraId="3486EE14" w14:textId="77777777" w:rsidR="00BE3496" w:rsidRPr="001F02F1" w:rsidRDefault="00BE3496" w:rsidP="009E447F">
            <w:r w:rsidRPr="001F02F1">
              <w:t>4</w:t>
            </w:r>
          </w:p>
        </w:tc>
        <w:tc>
          <w:tcPr>
            <w:tcW w:w="608" w:type="dxa"/>
          </w:tcPr>
          <w:p w14:paraId="37684D02" w14:textId="77777777" w:rsidR="00BE3496" w:rsidRPr="001F02F1" w:rsidRDefault="00BE3496" w:rsidP="009E447F">
            <w:r w:rsidRPr="001F02F1">
              <w:t>3</w:t>
            </w:r>
          </w:p>
        </w:tc>
        <w:tc>
          <w:tcPr>
            <w:tcW w:w="608" w:type="dxa"/>
          </w:tcPr>
          <w:p w14:paraId="375F141A" w14:textId="77777777" w:rsidR="00BE3496" w:rsidRPr="001F02F1" w:rsidRDefault="00BE3496" w:rsidP="009E447F">
            <w:r w:rsidRPr="001F02F1">
              <w:t>4</w:t>
            </w:r>
          </w:p>
        </w:tc>
        <w:tc>
          <w:tcPr>
            <w:tcW w:w="608" w:type="dxa"/>
          </w:tcPr>
          <w:p w14:paraId="55930322" w14:textId="77777777" w:rsidR="00BE3496" w:rsidRPr="001F02F1" w:rsidRDefault="00BE3496" w:rsidP="009E447F">
            <w:r w:rsidRPr="001F02F1">
              <w:t>3</w:t>
            </w:r>
          </w:p>
        </w:tc>
        <w:tc>
          <w:tcPr>
            <w:tcW w:w="624" w:type="dxa"/>
          </w:tcPr>
          <w:p w14:paraId="03EC1974" w14:textId="77777777" w:rsidR="00BE3496" w:rsidRPr="001F02F1" w:rsidRDefault="00BE3496" w:rsidP="009E447F">
            <w:r w:rsidRPr="001F02F1">
              <w:t>2</w:t>
            </w:r>
          </w:p>
        </w:tc>
        <w:tc>
          <w:tcPr>
            <w:tcW w:w="676" w:type="dxa"/>
          </w:tcPr>
          <w:p w14:paraId="13993269" w14:textId="77777777" w:rsidR="00BE3496" w:rsidRPr="001F02F1" w:rsidRDefault="00BE3496" w:rsidP="009E447F">
            <w:r w:rsidRPr="001F02F1">
              <w:t>3</w:t>
            </w:r>
          </w:p>
        </w:tc>
        <w:tc>
          <w:tcPr>
            <w:tcW w:w="608" w:type="dxa"/>
          </w:tcPr>
          <w:p w14:paraId="772FB39E" w14:textId="77777777" w:rsidR="00BE3496" w:rsidRPr="001F02F1" w:rsidRDefault="00BE3496" w:rsidP="009E447F">
            <w:r w:rsidRPr="001F02F1">
              <w:t>4</w:t>
            </w:r>
          </w:p>
        </w:tc>
        <w:tc>
          <w:tcPr>
            <w:tcW w:w="608" w:type="dxa"/>
          </w:tcPr>
          <w:p w14:paraId="7C0AAD8E" w14:textId="77777777" w:rsidR="00BE3496" w:rsidRPr="001F02F1" w:rsidRDefault="00BE3496" w:rsidP="009E447F">
            <w:r w:rsidRPr="001F02F1">
              <w:t>5</w:t>
            </w:r>
          </w:p>
        </w:tc>
        <w:tc>
          <w:tcPr>
            <w:tcW w:w="608" w:type="dxa"/>
          </w:tcPr>
          <w:p w14:paraId="40B115D9" w14:textId="77777777" w:rsidR="00BE3496" w:rsidRPr="001F02F1" w:rsidRDefault="00BE3496" w:rsidP="009E447F">
            <w:r w:rsidRPr="001F02F1">
              <w:t>4</w:t>
            </w:r>
          </w:p>
        </w:tc>
        <w:tc>
          <w:tcPr>
            <w:tcW w:w="749" w:type="dxa"/>
          </w:tcPr>
          <w:p w14:paraId="64A00A02" w14:textId="77777777" w:rsidR="00BE3496" w:rsidRPr="001F02F1" w:rsidRDefault="00BE3496" w:rsidP="009E447F">
            <w:r w:rsidRPr="001F02F1">
              <w:t>3</w:t>
            </w:r>
          </w:p>
        </w:tc>
        <w:tc>
          <w:tcPr>
            <w:tcW w:w="749" w:type="dxa"/>
          </w:tcPr>
          <w:p w14:paraId="6AACE94F" w14:textId="77777777" w:rsidR="00BE3496" w:rsidRPr="001F02F1" w:rsidRDefault="00BE3496" w:rsidP="009E447F">
            <w:r w:rsidRPr="001F02F1">
              <w:t>4</w:t>
            </w:r>
          </w:p>
        </w:tc>
        <w:tc>
          <w:tcPr>
            <w:tcW w:w="920" w:type="dxa"/>
          </w:tcPr>
          <w:p w14:paraId="067F5BD6" w14:textId="77777777" w:rsidR="00BE3496" w:rsidRPr="001F02F1" w:rsidRDefault="00BE3496" w:rsidP="009E447F">
            <w:r w:rsidRPr="001F02F1">
              <w:t>39</w:t>
            </w:r>
          </w:p>
        </w:tc>
      </w:tr>
      <w:tr w:rsidR="001F02F1" w:rsidRPr="00FD2297" w14:paraId="4E999E05" w14:textId="77777777" w:rsidTr="001F02F1">
        <w:trPr>
          <w:trHeight w:val="362"/>
        </w:trPr>
        <w:tc>
          <w:tcPr>
            <w:tcW w:w="4034" w:type="dxa"/>
          </w:tcPr>
          <w:p w14:paraId="2506570B" w14:textId="161C2EEA" w:rsidR="00BE3496" w:rsidRPr="001F02F1" w:rsidRDefault="00BE3496" w:rsidP="009E447F">
            <w:r w:rsidRPr="001F02F1">
              <w:t>Mata et al. (2014)</w:t>
            </w:r>
            <w:r w:rsidR="00B25184">
              <w:t xml:space="preserve"> </w:t>
            </w:r>
            <w:r w:rsidRPr="001F02F1">
              <w:fldChar w:fldCharType="begin">
                <w:fldData xml:space="preserve">PEVuZE5vdGU+PENpdGU+PEF1dGhvcj5NYXRhPC9BdXRob3I+PFllYXI+MjAxNDwvWWVhcj48UmVj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</w:fldData>
              </w:fldChar>
            </w:r>
            <w:r w:rsidR="00B9417C">
              <w:instrText xml:space="preserve"> ADDIN EN.CITE </w:instrText>
            </w:r>
            <w:r w:rsidR="00B9417C">
              <w:fldChar w:fldCharType="begin">
                <w:fldData xml:space="preserve">PEVuZE5vdGU+PENpdGU+PEF1dGhvcj5NYXRhPC9BdXRob3I+PFllYXI+MjAxNDwvWWVhcj48UmVj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</w:fldData>
              </w:fldChar>
            </w:r>
            <w:r w:rsidR="00B9417C">
              <w:instrText xml:space="preserve"> ADDIN EN.CITE.DATA </w:instrText>
            </w:r>
            <w:r w:rsidR="00B9417C">
              <w:fldChar w:fldCharType="end"/>
            </w:r>
            <w:r w:rsidRPr="001F02F1">
              <w:fldChar w:fldCharType="separate"/>
            </w:r>
            <w:r w:rsidR="00B9417C">
              <w:rPr>
                <w:noProof/>
              </w:rPr>
              <w:t>(16)</w:t>
            </w:r>
            <w:r w:rsidRPr="001F02F1">
              <w:fldChar w:fldCharType="end"/>
            </w:r>
          </w:p>
        </w:tc>
        <w:tc>
          <w:tcPr>
            <w:tcW w:w="608" w:type="dxa"/>
          </w:tcPr>
          <w:p w14:paraId="7F460853" w14:textId="77777777" w:rsidR="00BE3496" w:rsidRPr="001F02F1" w:rsidRDefault="00BE3496" w:rsidP="009E447F">
            <w:r w:rsidRPr="001F02F1">
              <w:t>4</w:t>
            </w:r>
          </w:p>
        </w:tc>
        <w:tc>
          <w:tcPr>
            <w:tcW w:w="608" w:type="dxa"/>
          </w:tcPr>
          <w:p w14:paraId="3CBA555C" w14:textId="77777777" w:rsidR="00BE3496" w:rsidRPr="001F02F1" w:rsidRDefault="00BE3496" w:rsidP="009E447F">
            <w:r w:rsidRPr="001F02F1">
              <w:t>5</w:t>
            </w:r>
          </w:p>
        </w:tc>
        <w:tc>
          <w:tcPr>
            <w:tcW w:w="608" w:type="dxa"/>
          </w:tcPr>
          <w:p w14:paraId="536971FA" w14:textId="77777777" w:rsidR="00BE3496" w:rsidRPr="001F02F1" w:rsidRDefault="00BE3496" w:rsidP="009E447F">
            <w:r w:rsidRPr="001F02F1">
              <w:t>n/a</w:t>
            </w:r>
          </w:p>
        </w:tc>
        <w:tc>
          <w:tcPr>
            <w:tcW w:w="608" w:type="dxa"/>
          </w:tcPr>
          <w:p w14:paraId="0F466F92" w14:textId="77777777" w:rsidR="00BE3496" w:rsidRPr="001F02F1" w:rsidRDefault="00BE3496" w:rsidP="009E447F">
            <w:r w:rsidRPr="001F02F1">
              <w:t>5</w:t>
            </w:r>
          </w:p>
        </w:tc>
        <w:tc>
          <w:tcPr>
            <w:tcW w:w="624" w:type="dxa"/>
          </w:tcPr>
          <w:p w14:paraId="1C32EF29" w14:textId="77777777" w:rsidR="00BE3496" w:rsidRPr="001F02F1" w:rsidRDefault="00BE3496" w:rsidP="009E447F">
            <w:r w:rsidRPr="001F02F1">
              <w:t>5</w:t>
            </w:r>
          </w:p>
        </w:tc>
        <w:tc>
          <w:tcPr>
            <w:tcW w:w="676" w:type="dxa"/>
          </w:tcPr>
          <w:p w14:paraId="690DB76E" w14:textId="77777777" w:rsidR="00BE3496" w:rsidRPr="001F02F1" w:rsidRDefault="00BE3496" w:rsidP="009E447F">
            <w:r w:rsidRPr="001F02F1">
              <w:t>6</w:t>
            </w:r>
          </w:p>
        </w:tc>
        <w:tc>
          <w:tcPr>
            <w:tcW w:w="608" w:type="dxa"/>
          </w:tcPr>
          <w:p w14:paraId="4E42F85D" w14:textId="77777777" w:rsidR="00BE3496" w:rsidRPr="001F02F1" w:rsidRDefault="00BE3496" w:rsidP="009E447F">
            <w:r w:rsidRPr="001F02F1">
              <w:t>5</w:t>
            </w:r>
          </w:p>
        </w:tc>
        <w:tc>
          <w:tcPr>
            <w:tcW w:w="608" w:type="dxa"/>
          </w:tcPr>
          <w:p w14:paraId="7A3ED5DB" w14:textId="77777777" w:rsidR="00BE3496" w:rsidRPr="001F02F1" w:rsidRDefault="00BE3496" w:rsidP="009E447F">
            <w:r w:rsidRPr="001F02F1">
              <w:t>5</w:t>
            </w:r>
          </w:p>
        </w:tc>
        <w:tc>
          <w:tcPr>
            <w:tcW w:w="608" w:type="dxa"/>
          </w:tcPr>
          <w:p w14:paraId="579F3D1A" w14:textId="77777777" w:rsidR="00BE3496" w:rsidRPr="001F02F1" w:rsidRDefault="00BE3496" w:rsidP="009E447F">
            <w:r w:rsidRPr="001F02F1">
              <w:t>5</w:t>
            </w:r>
          </w:p>
        </w:tc>
        <w:tc>
          <w:tcPr>
            <w:tcW w:w="749" w:type="dxa"/>
          </w:tcPr>
          <w:p w14:paraId="12F7E2BE" w14:textId="77777777" w:rsidR="00BE3496" w:rsidRPr="001F02F1" w:rsidRDefault="00BE3496" w:rsidP="009E447F">
            <w:r w:rsidRPr="001F02F1">
              <w:t>5</w:t>
            </w:r>
          </w:p>
        </w:tc>
        <w:tc>
          <w:tcPr>
            <w:tcW w:w="749" w:type="dxa"/>
          </w:tcPr>
          <w:p w14:paraId="4AC253C3" w14:textId="77777777" w:rsidR="00BE3496" w:rsidRPr="001F02F1" w:rsidRDefault="00BE3496" w:rsidP="009E447F">
            <w:r w:rsidRPr="001F02F1">
              <w:t>5</w:t>
            </w:r>
          </w:p>
        </w:tc>
        <w:tc>
          <w:tcPr>
            <w:tcW w:w="920" w:type="dxa"/>
          </w:tcPr>
          <w:p w14:paraId="1C143749" w14:textId="77777777" w:rsidR="00BE3496" w:rsidRPr="001F02F1" w:rsidRDefault="00BE3496" w:rsidP="009E447F">
            <w:r w:rsidRPr="001F02F1">
              <w:t>39</w:t>
            </w:r>
          </w:p>
        </w:tc>
      </w:tr>
      <w:tr w:rsidR="001F02F1" w:rsidRPr="00FD2297" w14:paraId="24518F32" w14:textId="77777777" w:rsidTr="001F02F1">
        <w:trPr>
          <w:trHeight w:val="362"/>
        </w:trPr>
        <w:tc>
          <w:tcPr>
            <w:tcW w:w="4034" w:type="dxa"/>
          </w:tcPr>
          <w:p w14:paraId="76500FFD" w14:textId="524080DA" w:rsidR="00BE3496" w:rsidRPr="001F02F1" w:rsidRDefault="00BE3496" w:rsidP="009E447F">
            <w:r w:rsidRPr="001F02F1">
              <w:t>Morley et al. (2012)</w:t>
            </w:r>
            <w:r w:rsidR="00B25184">
              <w:t xml:space="preserve"> </w:t>
            </w:r>
            <w:r w:rsidRPr="001F02F1">
              <w:fldChar w:fldCharType="begin">
                <w:fldData xml:space="preserve">PEVuZE5vdGU+PENpdGU+PEF1dGhvcj5Nb3JsZXk8L0F1dGhvcj48WWVhcj4yMDEyPC9ZZWFyPjxS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==
</w:fldData>
              </w:fldChar>
            </w:r>
            <w:r w:rsidR="00B9417C">
              <w:instrText xml:space="preserve"> ADDIN EN.CITE </w:instrText>
            </w:r>
            <w:r w:rsidR="00B9417C">
              <w:fldChar w:fldCharType="begin">
                <w:fldData xml:space="preserve">PEVuZE5vdGU+PENpdGU+PEF1dGhvcj5Nb3JsZXk8L0F1dGhvcj48WWVhcj4yMDEyPC9ZZWFyPjxS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==
</w:fldData>
              </w:fldChar>
            </w:r>
            <w:r w:rsidR="00B9417C">
              <w:instrText xml:space="preserve"> ADDIN EN.CITE.DATA </w:instrText>
            </w:r>
            <w:r w:rsidR="00B9417C">
              <w:fldChar w:fldCharType="end"/>
            </w:r>
            <w:r w:rsidRPr="001F02F1">
              <w:fldChar w:fldCharType="separate"/>
            </w:r>
            <w:r w:rsidR="00B9417C">
              <w:rPr>
                <w:noProof/>
              </w:rPr>
              <w:t>(17)</w:t>
            </w:r>
            <w:r w:rsidRPr="001F02F1">
              <w:fldChar w:fldCharType="end"/>
            </w:r>
            <w:r w:rsidRPr="001F02F1">
              <w:t xml:space="preserve"> </w:t>
            </w:r>
          </w:p>
        </w:tc>
        <w:tc>
          <w:tcPr>
            <w:tcW w:w="608" w:type="dxa"/>
          </w:tcPr>
          <w:p w14:paraId="78824582" w14:textId="77777777" w:rsidR="00BE3496" w:rsidRPr="001F02F1" w:rsidRDefault="00BE3496" w:rsidP="009E447F">
            <w:r w:rsidRPr="001F02F1">
              <w:t>3</w:t>
            </w:r>
          </w:p>
        </w:tc>
        <w:tc>
          <w:tcPr>
            <w:tcW w:w="608" w:type="dxa"/>
          </w:tcPr>
          <w:p w14:paraId="38B17BF2" w14:textId="77777777" w:rsidR="00BE3496" w:rsidRPr="001F02F1" w:rsidRDefault="00BE3496" w:rsidP="009E447F">
            <w:r w:rsidRPr="001F02F1">
              <w:t>3</w:t>
            </w:r>
          </w:p>
        </w:tc>
        <w:tc>
          <w:tcPr>
            <w:tcW w:w="608" w:type="dxa"/>
          </w:tcPr>
          <w:p w14:paraId="0BECC62A" w14:textId="77777777" w:rsidR="00BE3496" w:rsidRPr="001F02F1" w:rsidRDefault="00BE3496" w:rsidP="009E447F">
            <w:r w:rsidRPr="001F02F1">
              <w:t>2</w:t>
            </w:r>
          </w:p>
        </w:tc>
        <w:tc>
          <w:tcPr>
            <w:tcW w:w="608" w:type="dxa"/>
          </w:tcPr>
          <w:p w14:paraId="157AE52B" w14:textId="77777777" w:rsidR="00BE3496" w:rsidRPr="001F02F1" w:rsidRDefault="00BE3496" w:rsidP="009E447F">
            <w:r w:rsidRPr="001F02F1">
              <w:t>3</w:t>
            </w:r>
          </w:p>
        </w:tc>
        <w:tc>
          <w:tcPr>
            <w:tcW w:w="624" w:type="dxa"/>
          </w:tcPr>
          <w:p w14:paraId="26B66708" w14:textId="77777777" w:rsidR="00BE3496" w:rsidRPr="001F02F1" w:rsidRDefault="00BE3496" w:rsidP="009E447F">
            <w:r w:rsidRPr="001F02F1">
              <w:t>4</w:t>
            </w:r>
          </w:p>
        </w:tc>
        <w:tc>
          <w:tcPr>
            <w:tcW w:w="676" w:type="dxa"/>
          </w:tcPr>
          <w:p w14:paraId="3E9B7187" w14:textId="77777777" w:rsidR="00BE3496" w:rsidRPr="001F02F1" w:rsidRDefault="00BE3496" w:rsidP="009E447F">
            <w:r w:rsidRPr="001F02F1">
              <w:t>4</w:t>
            </w:r>
          </w:p>
        </w:tc>
        <w:tc>
          <w:tcPr>
            <w:tcW w:w="608" w:type="dxa"/>
          </w:tcPr>
          <w:p w14:paraId="6C5F16CA" w14:textId="77777777" w:rsidR="00BE3496" w:rsidRPr="001F02F1" w:rsidRDefault="00BE3496" w:rsidP="009E447F">
            <w:r w:rsidRPr="001F02F1">
              <w:t>5</w:t>
            </w:r>
          </w:p>
        </w:tc>
        <w:tc>
          <w:tcPr>
            <w:tcW w:w="608" w:type="dxa"/>
          </w:tcPr>
          <w:p w14:paraId="16FA3FEB" w14:textId="77777777" w:rsidR="00BE3496" w:rsidRPr="001F02F1" w:rsidRDefault="00BE3496" w:rsidP="009E447F">
            <w:r w:rsidRPr="001F02F1">
              <w:t>3</w:t>
            </w:r>
          </w:p>
        </w:tc>
        <w:tc>
          <w:tcPr>
            <w:tcW w:w="608" w:type="dxa"/>
          </w:tcPr>
          <w:p w14:paraId="1972C9A7" w14:textId="77777777" w:rsidR="00BE3496" w:rsidRPr="001F02F1" w:rsidRDefault="00BE3496" w:rsidP="009E447F">
            <w:r w:rsidRPr="001F02F1">
              <w:t>4</w:t>
            </w:r>
          </w:p>
        </w:tc>
        <w:tc>
          <w:tcPr>
            <w:tcW w:w="749" w:type="dxa"/>
          </w:tcPr>
          <w:p w14:paraId="63AED6BF" w14:textId="77777777" w:rsidR="00BE3496" w:rsidRPr="001F02F1" w:rsidRDefault="00BE3496" w:rsidP="009E447F">
            <w:r w:rsidRPr="001F02F1">
              <w:t>4</w:t>
            </w:r>
          </w:p>
        </w:tc>
        <w:tc>
          <w:tcPr>
            <w:tcW w:w="749" w:type="dxa"/>
          </w:tcPr>
          <w:p w14:paraId="45713760" w14:textId="77777777" w:rsidR="00BE3496" w:rsidRPr="001F02F1" w:rsidRDefault="00BE3496" w:rsidP="009E447F">
            <w:r w:rsidRPr="001F02F1">
              <w:t>4</w:t>
            </w:r>
          </w:p>
        </w:tc>
        <w:tc>
          <w:tcPr>
            <w:tcW w:w="920" w:type="dxa"/>
          </w:tcPr>
          <w:p w14:paraId="23663D7C" w14:textId="77777777" w:rsidR="00BE3496" w:rsidRPr="001F02F1" w:rsidRDefault="00BE3496" w:rsidP="009E447F">
            <w:r w:rsidRPr="001F02F1">
              <w:t>39</w:t>
            </w:r>
          </w:p>
        </w:tc>
      </w:tr>
      <w:tr w:rsidR="001F02F1" w:rsidRPr="00FD2297" w14:paraId="032071C4" w14:textId="77777777" w:rsidTr="001F02F1">
        <w:trPr>
          <w:trHeight w:val="372"/>
        </w:trPr>
        <w:tc>
          <w:tcPr>
            <w:tcW w:w="4034" w:type="dxa"/>
          </w:tcPr>
          <w:p w14:paraId="67EF4023" w14:textId="0F9C0DBB" w:rsidR="00BE3496" w:rsidRPr="001F02F1" w:rsidRDefault="00BE3496" w:rsidP="009E447F">
            <w:r w:rsidRPr="001F02F1">
              <w:t>Wang et al. (2014)</w:t>
            </w:r>
            <w:r w:rsidR="00B25184">
              <w:t xml:space="preserve"> </w:t>
            </w:r>
            <w:r w:rsidRPr="001F02F1">
              <w:fldChar w:fldCharType="begin">
                <w:fldData xml:space="preserve">PEVuZE5vdGU+PENpdGU+PEF1dGhvcj5XYW5nPC9BdXRob3I+PFllYXI+MjAxNDwvWWVhcj48UmVj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</w:fldData>
              </w:fldChar>
            </w:r>
            <w:r w:rsidR="00B9417C">
              <w:instrText xml:space="preserve"> ADDIN EN.CITE </w:instrText>
            </w:r>
            <w:r w:rsidR="00B9417C">
              <w:fldChar w:fldCharType="begin">
                <w:fldData xml:space="preserve">PEVuZE5vdGU+PENpdGU+PEF1dGhvcj5XYW5nPC9BdXRob3I+PFllYXI+MjAxNDwvWWVhcj48UmVj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</w:fldData>
              </w:fldChar>
            </w:r>
            <w:r w:rsidR="00B9417C">
              <w:instrText xml:space="preserve"> ADDIN EN.CITE.DATA </w:instrText>
            </w:r>
            <w:r w:rsidR="00B9417C">
              <w:fldChar w:fldCharType="end"/>
            </w:r>
            <w:r w:rsidRPr="001F02F1">
              <w:fldChar w:fldCharType="separate"/>
            </w:r>
            <w:r w:rsidR="00B9417C">
              <w:rPr>
                <w:noProof/>
              </w:rPr>
              <w:t>(18)</w:t>
            </w:r>
            <w:r w:rsidRPr="001F02F1">
              <w:fldChar w:fldCharType="end"/>
            </w:r>
            <w:r w:rsidRPr="001F02F1">
              <w:t xml:space="preserve"> </w:t>
            </w:r>
          </w:p>
        </w:tc>
        <w:tc>
          <w:tcPr>
            <w:tcW w:w="608" w:type="dxa"/>
          </w:tcPr>
          <w:p w14:paraId="607C69C9" w14:textId="77777777" w:rsidR="00BE3496" w:rsidRPr="001F02F1" w:rsidRDefault="00BE3496" w:rsidP="009E447F">
            <w:r w:rsidRPr="001F02F1">
              <w:t>4</w:t>
            </w:r>
          </w:p>
        </w:tc>
        <w:tc>
          <w:tcPr>
            <w:tcW w:w="608" w:type="dxa"/>
          </w:tcPr>
          <w:p w14:paraId="1FF33384" w14:textId="77777777" w:rsidR="00BE3496" w:rsidRPr="001F02F1" w:rsidRDefault="00BE3496" w:rsidP="009E447F">
            <w:r w:rsidRPr="001F02F1">
              <w:t>4</w:t>
            </w:r>
          </w:p>
        </w:tc>
        <w:tc>
          <w:tcPr>
            <w:tcW w:w="608" w:type="dxa"/>
          </w:tcPr>
          <w:p w14:paraId="500C0D38" w14:textId="77777777" w:rsidR="00BE3496" w:rsidRPr="001F02F1" w:rsidRDefault="00BE3496" w:rsidP="009E447F">
            <w:r w:rsidRPr="001F02F1">
              <w:t>n/a</w:t>
            </w:r>
          </w:p>
        </w:tc>
        <w:tc>
          <w:tcPr>
            <w:tcW w:w="608" w:type="dxa"/>
          </w:tcPr>
          <w:p w14:paraId="7963F502" w14:textId="77777777" w:rsidR="00BE3496" w:rsidRPr="001F02F1" w:rsidRDefault="00BE3496" w:rsidP="009E447F">
            <w:r w:rsidRPr="001F02F1">
              <w:t>5</w:t>
            </w:r>
          </w:p>
        </w:tc>
        <w:tc>
          <w:tcPr>
            <w:tcW w:w="624" w:type="dxa"/>
          </w:tcPr>
          <w:p w14:paraId="0ABB3B80" w14:textId="77777777" w:rsidR="00BE3496" w:rsidRPr="001F02F1" w:rsidRDefault="00BE3496" w:rsidP="009E447F">
            <w:r w:rsidRPr="001F02F1">
              <w:t>4</w:t>
            </w:r>
          </w:p>
        </w:tc>
        <w:tc>
          <w:tcPr>
            <w:tcW w:w="676" w:type="dxa"/>
          </w:tcPr>
          <w:p w14:paraId="4BE65505" w14:textId="77777777" w:rsidR="00BE3496" w:rsidRPr="001F02F1" w:rsidRDefault="00BE3496" w:rsidP="009E447F">
            <w:r w:rsidRPr="001F02F1">
              <w:t>4</w:t>
            </w:r>
          </w:p>
        </w:tc>
        <w:tc>
          <w:tcPr>
            <w:tcW w:w="608" w:type="dxa"/>
          </w:tcPr>
          <w:p w14:paraId="5E589182" w14:textId="77777777" w:rsidR="00BE3496" w:rsidRPr="001F02F1" w:rsidRDefault="00BE3496" w:rsidP="009E447F">
            <w:r w:rsidRPr="001F02F1">
              <w:t>5</w:t>
            </w:r>
          </w:p>
        </w:tc>
        <w:tc>
          <w:tcPr>
            <w:tcW w:w="608" w:type="dxa"/>
          </w:tcPr>
          <w:p w14:paraId="06D30943" w14:textId="77777777" w:rsidR="00BE3496" w:rsidRPr="001F02F1" w:rsidRDefault="00BE3496" w:rsidP="009E447F">
            <w:r w:rsidRPr="001F02F1">
              <w:t>3</w:t>
            </w:r>
          </w:p>
        </w:tc>
        <w:tc>
          <w:tcPr>
            <w:tcW w:w="608" w:type="dxa"/>
          </w:tcPr>
          <w:p w14:paraId="69170B6E" w14:textId="77777777" w:rsidR="00BE3496" w:rsidRPr="001F02F1" w:rsidRDefault="00BE3496" w:rsidP="009E447F">
            <w:r w:rsidRPr="001F02F1">
              <w:t>3</w:t>
            </w:r>
          </w:p>
        </w:tc>
        <w:tc>
          <w:tcPr>
            <w:tcW w:w="749" w:type="dxa"/>
          </w:tcPr>
          <w:p w14:paraId="341E6EBA" w14:textId="77777777" w:rsidR="00BE3496" w:rsidRPr="001F02F1" w:rsidRDefault="00BE3496" w:rsidP="009E447F">
            <w:r w:rsidRPr="001F02F1">
              <w:t>4</w:t>
            </w:r>
          </w:p>
        </w:tc>
        <w:tc>
          <w:tcPr>
            <w:tcW w:w="749" w:type="dxa"/>
          </w:tcPr>
          <w:p w14:paraId="0E8AA167" w14:textId="77777777" w:rsidR="00BE3496" w:rsidRPr="001F02F1" w:rsidRDefault="00BE3496" w:rsidP="009E447F">
            <w:r w:rsidRPr="001F02F1">
              <w:t>3</w:t>
            </w:r>
          </w:p>
        </w:tc>
        <w:tc>
          <w:tcPr>
            <w:tcW w:w="920" w:type="dxa"/>
          </w:tcPr>
          <w:p w14:paraId="775E98FF" w14:textId="77777777" w:rsidR="00BE3496" w:rsidRPr="001F02F1" w:rsidRDefault="00BE3496" w:rsidP="009E447F">
            <w:r w:rsidRPr="001F02F1">
              <w:t>39</w:t>
            </w:r>
          </w:p>
        </w:tc>
      </w:tr>
      <w:tr w:rsidR="001F02F1" w:rsidRPr="00FD2297" w14:paraId="5D4AF490" w14:textId="77777777" w:rsidTr="001F02F1">
        <w:trPr>
          <w:trHeight w:val="362"/>
        </w:trPr>
        <w:tc>
          <w:tcPr>
            <w:tcW w:w="4034" w:type="dxa"/>
          </w:tcPr>
          <w:p w14:paraId="0EB91AE3" w14:textId="70C76CF0" w:rsidR="00BE3496" w:rsidRPr="001F02F1" w:rsidRDefault="00BE3496" w:rsidP="009E447F">
            <w:r w:rsidRPr="001F02F1">
              <w:rPr>
                <w:color w:val="222222"/>
                <w:shd w:val="clear" w:color="auto" w:fill="FFFFFF"/>
              </w:rPr>
              <w:t>Alcalay et al. (2012)</w:t>
            </w:r>
            <w:r w:rsidR="00B25184">
              <w:rPr>
                <w:color w:val="222222"/>
                <w:shd w:val="clear" w:color="auto" w:fill="FFFFFF"/>
              </w:rPr>
              <w:t xml:space="preserve"> </w:t>
            </w:r>
            <w:r w:rsidRPr="001F02F1">
              <w:rPr>
                <w:color w:val="222222"/>
                <w:shd w:val="clear" w:color="auto" w:fill="FFFFFF"/>
              </w:rPr>
              <w:fldChar w:fldCharType="begin">
                <w:fldData xml:space="preserve">PEVuZE5vdGU+PENpdGU+PEF1dGhvcj5BbGNhbGF5PC9BdXRob3I+PFllYXI+MjAxMjwvWWVhcj48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</w:fldData>
              </w:fldChar>
            </w:r>
            <w:r w:rsidR="00B9417C">
              <w:rPr>
                <w:color w:val="222222"/>
                <w:shd w:val="clear" w:color="auto" w:fill="FFFFFF"/>
              </w:rPr>
              <w:instrText xml:space="preserve"> ADDIN EN.CITE </w:instrText>
            </w:r>
            <w:r w:rsidR="00B9417C">
              <w:rPr>
                <w:color w:val="222222"/>
                <w:shd w:val="clear" w:color="auto" w:fill="FFFFFF"/>
              </w:rPr>
              <w:fldChar w:fldCharType="begin">
                <w:fldData xml:space="preserve">PEVuZE5vdGU+PENpdGU+PEF1dGhvcj5BbGNhbGF5PC9BdXRob3I+PFllYXI+MjAxMjwvWWVhcj48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</w:fldData>
              </w:fldChar>
            </w:r>
            <w:r w:rsidR="00B9417C">
              <w:rPr>
                <w:color w:val="222222"/>
                <w:shd w:val="clear" w:color="auto" w:fill="FFFFFF"/>
              </w:rPr>
              <w:instrText xml:space="preserve"> ADDIN EN.CITE.DATA </w:instrText>
            </w:r>
            <w:r w:rsidR="00B9417C">
              <w:rPr>
                <w:color w:val="222222"/>
                <w:shd w:val="clear" w:color="auto" w:fill="FFFFFF"/>
              </w:rPr>
            </w:r>
            <w:r w:rsidR="00B9417C">
              <w:rPr>
                <w:color w:val="222222"/>
                <w:shd w:val="clear" w:color="auto" w:fill="FFFFFF"/>
              </w:rPr>
              <w:fldChar w:fldCharType="end"/>
            </w:r>
            <w:r w:rsidRPr="001F02F1">
              <w:rPr>
                <w:color w:val="222222"/>
                <w:shd w:val="clear" w:color="auto" w:fill="FFFFFF"/>
              </w:rPr>
            </w:r>
            <w:r w:rsidRPr="001F02F1">
              <w:rPr>
                <w:color w:val="222222"/>
                <w:shd w:val="clear" w:color="auto" w:fill="FFFFFF"/>
              </w:rPr>
              <w:fldChar w:fldCharType="separate"/>
            </w:r>
            <w:r w:rsidR="00B9417C">
              <w:rPr>
                <w:noProof/>
                <w:color w:val="222222"/>
                <w:shd w:val="clear" w:color="auto" w:fill="FFFFFF"/>
              </w:rPr>
              <w:t>(19)</w:t>
            </w:r>
            <w:r w:rsidRPr="001F02F1">
              <w:rPr>
                <w:color w:val="222222"/>
                <w:shd w:val="clear" w:color="auto" w:fill="FFFFFF"/>
              </w:rPr>
              <w:fldChar w:fldCharType="end"/>
            </w:r>
          </w:p>
        </w:tc>
        <w:tc>
          <w:tcPr>
            <w:tcW w:w="608" w:type="dxa"/>
          </w:tcPr>
          <w:p w14:paraId="6E493029" w14:textId="77777777" w:rsidR="00BE3496" w:rsidRPr="001F02F1" w:rsidRDefault="00BE3496" w:rsidP="009E447F">
            <w:r w:rsidRPr="001F02F1">
              <w:t>3</w:t>
            </w:r>
          </w:p>
        </w:tc>
        <w:tc>
          <w:tcPr>
            <w:tcW w:w="608" w:type="dxa"/>
          </w:tcPr>
          <w:p w14:paraId="08C9807F" w14:textId="77777777" w:rsidR="00BE3496" w:rsidRPr="001F02F1" w:rsidRDefault="00BE3496" w:rsidP="009E447F">
            <w:r w:rsidRPr="001F02F1">
              <w:t>3</w:t>
            </w:r>
          </w:p>
        </w:tc>
        <w:tc>
          <w:tcPr>
            <w:tcW w:w="608" w:type="dxa"/>
          </w:tcPr>
          <w:p w14:paraId="35533552" w14:textId="77777777" w:rsidR="00BE3496" w:rsidRPr="001F02F1" w:rsidRDefault="00BE3496" w:rsidP="009E447F">
            <w:r w:rsidRPr="001F02F1">
              <w:t>4</w:t>
            </w:r>
          </w:p>
        </w:tc>
        <w:tc>
          <w:tcPr>
            <w:tcW w:w="608" w:type="dxa"/>
          </w:tcPr>
          <w:p w14:paraId="54315292" w14:textId="77777777" w:rsidR="00BE3496" w:rsidRPr="001F02F1" w:rsidRDefault="00BE3496" w:rsidP="009E447F">
            <w:r w:rsidRPr="001F02F1">
              <w:t>3</w:t>
            </w:r>
          </w:p>
        </w:tc>
        <w:tc>
          <w:tcPr>
            <w:tcW w:w="624" w:type="dxa"/>
          </w:tcPr>
          <w:p w14:paraId="03398555" w14:textId="77777777" w:rsidR="00BE3496" w:rsidRPr="001F02F1" w:rsidRDefault="00BE3496" w:rsidP="009E447F">
            <w:r w:rsidRPr="001F02F1">
              <w:t>2</w:t>
            </w:r>
          </w:p>
        </w:tc>
        <w:tc>
          <w:tcPr>
            <w:tcW w:w="676" w:type="dxa"/>
          </w:tcPr>
          <w:p w14:paraId="50BCBCA2" w14:textId="77777777" w:rsidR="00BE3496" w:rsidRPr="001F02F1" w:rsidRDefault="00BE3496" w:rsidP="009E447F">
            <w:r w:rsidRPr="001F02F1">
              <w:t>4</w:t>
            </w:r>
          </w:p>
        </w:tc>
        <w:tc>
          <w:tcPr>
            <w:tcW w:w="608" w:type="dxa"/>
          </w:tcPr>
          <w:p w14:paraId="739D79E1" w14:textId="77777777" w:rsidR="00BE3496" w:rsidRPr="001F02F1" w:rsidRDefault="00BE3496" w:rsidP="009E447F">
            <w:r w:rsidRPr="001F02F1">
              <w:t>4</w:t>
            </w:r>
          </w:p>
        </w:tc>
        <w:tc>
          <w:tcPr>
            <w:tcW w:w="608" w:type="dxa"/>
          </w:tcPr>
          <w:p w14:paraId="7B599436" w14:textId="77777777" w:rsidR="00BE3496" w:rsidRPr="001F02F1" w:rsidRDefault="00BE3496" w:rsidP="009E447F">
            <w:r w:rsidRPr="001F02F1">
              <w:t>4</w:t>
            </w:r>
          </w:p>
        </w:tc>
        <w:tc>
          <w:tcPr>
            <w:tcW w:w="608" w:type="dxa"/>
          </w:tcPr>
          <w:p w14:paraId="3697D5FA" w14:textId="77777777" w:rsidR="00BE3496" w:rsidRPr="001F02F1" w:rsidRDefault="00BE3496" w:rsidP="009E447F">
            <w:r w:rsidRPr="001F02F1">
              <w:t>4</w:t>
            </w:r>
          </w:p>
        </w:tc>
        <w:tc>
          <w:tcPr>
            <w:tcW w:w="749" w:type="dxa"/>
          </w:tcPr>
          <w:p w14:paraId="79F8A31F" w14:textId="77777777" w:rsidR="00BE3496" w:rsidRPr="001F02F1" w:rsidRDefault="00BE3496" w:rsidP="009E447F">
            <w:r w:rsidRPr="001F02F1">
              <w:t>3</w:t>
            </w:r>
          </w:p>
        </w:tc>
        <w:tc>
          <w:tcPr>
            <w:tcW w:w="749" w:type="dxa"/>
          </w:tcPr>
          <w:p w14:paraId="5296CB28" w14:textId="77777777" w:rsidR="00BE3496" w:rsidRPr="001F02F1" w:rsidRDefault="00BE3496" w:rsidP="009E447F">
            <w:r w:rsidRPr="001F02F1">
              <w:t>4</w:t>
            </w:r>
          </w:p>
        </w:tc>
        <w:tc>
          <w:tcPr>
            <w:tcW w:w="920" w:type="dxa"/>
          </w:tcPr>
          <w:p w14:paraId="7DFC90C6" w14:textId="77777777" w:rsidR="00BE3496" w:rsidRPr="001F02F1" w:rsidRDefault="00BE3496" w:rsidP="009E447F">
            <w:r w:rsidRPr="001F02F1">
              <w:t>38</w:t>
            </w:r>
          </w:p>
        </w:tc>
      </w:tr>
      <w:tr w:rsidR="001F02F1" w:rsidRPr="00FD2297" w14:paraId="26034FC7" w14:textId="77777777" w:rsidTr="001F02F1">
        <w:trPr>
          <w:trHeight w:val="362"/>
        </w:trPr>
        <w:tc>
          <w:tcPr>
            <w:tcW w:w="4034" w:type="dxa"/>
          </w:tcPr>
          <w:p w14:paraId="1F95233D" w14:textId="2DAB2142" w:rsidR="00BE3496" w:rsidRPr="001F02F1" w:rsidRDefault="00BE3496" w:rsidP="009E447F">
            <w:r w:rsidRPr="001F02F1">
              <w:t>Mata et al. (2016)</w:t>
            </w:r>
            <w:r w:rsidR="00B25184">
              <w:t xml:space="preserve"> </w:t>
            </w:r>
            <w:r w:rsidRPr="001F02F1">
              <w:fldChar w:fldCharType="begin">
                <w:fldData xml:space="preserve">PEVuZE5vdGU+PENpdGU+PEF1dGhvcj5NYXRhPC9BdXRob3I+PFllYXI+MjAxNjwvWWVhcj48UmVj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</w:fldData>
              </w:fldChar>
            </w:r>
            <w:r w:rsidR="00B9417C">
              <w:instrText xml:space="preserve"> ADDIN EN.CITE </w:instrText>
            </w:r>
            <w:r w:rsidR="00B9417C">
              <w:fldChar w:fldCharType="begin">
                <w:fldData xml:space="preserve">PEVuZE5vdGU+PENpdGU+PEF1dGhvcj5NYXRhPC9BdXRob3I+PFllYXI+MjAxNjwvWWVhcj48UmVj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</w:fldData>
              </w:fldChar>
            </w:r>
            <w:r w:rsidR="00B9417C">
              <w:instrText xml:space="preserve"> ADDIN EN.CITE.DATA </w:instrText>
            </w:r>
            <w:r w:rsidR="00B9417C">
              <w:fldChar w:fldCharType="end"/>
            </w:r>
            <w:r w:rsidRPr="001F02F1">
              <w:fldChar w:fldCharType="separate"/>
            </w:r>
            <w:r w:rsidR="00B9417C">
              <w:rPr>
                <w:noProof/>
              </w:rPr>
              <w:t>(20)</w:t>
            </w:r>
            <w:r w:rsidRPr="001F02F1">
              <w:fldChar w:fldCharType="end"/>
            </w:r>
          </w:p>
        </w:tc>
        <w:tc>
          <w:tcPr>
            <w:tcW w:w="608" w:type="dxa"/>
          </w:tcPr>
          <w:p w14:paraId="3775965B" w14:textId="77777777" w:rsidR="00BE3496" w:rsidRPr="001F02F1" w:rsidRDefault="00BE3496" w:rsidP="009E447F">
            <w:r w:rsidRPr="001F02F1">
              <w:t>3</w:t>
            </w:r>
          </w:p>
        </w:tc>
        <w:tc>
          <w:tcPr>
            <w:tcW w:w="608" w:type="dxa"/>
          </w:tcPr>
          <w:p w14:paraId="3515E791" w14:textId="77777777" w:rsidR="00BE3496" w:rsidRPr="001F02F1" w:rsidRDefault="00BE3496" w:rsidP="009E447F">
            <w:r w:rsidRPr="001F02F1">
              <w:t>3</w:t>
            </w:r>
          </w:p>
        </w:tc>
        <w:tc>
          <w:tcPr>
            <w:tcW w:w="608" w:type="dxa"/>
          </w:tcPr>
          <w:p w14:paraId="24617C98" w14:textId="77777777" w:rsidR="00BE3496" w:rsidRPr="001F02F1" w:rsidRDefault="00BE3496" w:rsidP="009E447F">
            <w:r w:rsidRPr="001F02F1">
              <w:t>4</w:t>
            </w:r>
          </w:p>
        </w:tc>
        <w:tc>
          <w:tcPr>
            <w:tcW w:w="608" w:type="dxa"/>
          </w:tcPr>
          <w:p w14:paraId="4AF5A1AB" w14:textId="77777777" w:rsidR="00BE3496" w:rsidRPr="001F02F1" w:rsidRDefault="00BE3496" w:rsidP="009E447F">
            <w:r w:rsidRPr="001F02F1">
              <w:t>4</w:t>
            </w:r>
          </w:p>
        </w:tc>
        <w:tc>
          <w:tcPr>
            <w:tcW w:w="624" w:type="dxa"/>
          </w:tcPr>
          <w:p w14:paraId="4C47FDC7" w14:textId="77777777" w:rsidR="00BE3496" w:rsidRPr="001F02F1" w:rsidRDefault="00BE3496" w:rsidP="009E447F">
            <w:r w:rsidRPr="001F02F1">
              <w:t>3</w:t>
            </w:r>
          </w:p>
        </w:tc>
        <w:tc>
          <w:tcPr>
            <w:tcW w:w="676" w:type="dxa"/>
          </w:tcPr>
          <w:p w14:paraId="00DFA146" w14:textId="77777777" w:rsidR="00BE3496" w:rsidRPr="001F02F1" w:rsidRDefault="00BE3496" w:rsidP="009E447F">
            <w:r w:rsidRPr="001F02F1">
              <w:t>3</w:t>
            </w:r>
          </w:p>
        </w:tc>
        <w:tc>
          <w:tcPr>
            <w:tcW w:w="608" w:type="dxa"/>
          </w:tcPr>
          <w:p w14:paraId="1E3AB613" w14:textId="77777777" w:rsidR="00BE3496" w:rsidRPr="001F02F1" w:rsidRDefault="00BE3496" w:rsidP="009E447F">
            <w:r w:rsidRPr="001F02F1">
              <w:t>5</w:t>
            </w:r>
          </w:p>
        </w:tc>
        <w:tc>
          <w:tcPr>
            <w:tcW w:w="608" w:type="dxa"/>
          </w:tcPr>
          <w:p w14:paraId="4D67C0DB" w14:textId="77777777" w:rsidR="00BE3496" w:rsidRPr="001F02F1" w:rsidRDefault="00BE3496" w:rsidP="009E447F">
            <w:r w:rsidRPr="001F02F1">
              <w:t>3</w:t>
            </w:r>
          </w:p>
        </w:tc>
        <w:tc>
          <w:tcPr>
            <w:tcW w:w="608" w:type="dxa"/>
          </w:tcPr>
          <w:p w14:paraId="205E819E" w14:textId="77777777" w:rsidR="00BE3496" w:rsidRPr="001F02F1" w:rsidRDefault="00BE3496" w:rsidP="009E447F">
            <w:r w:rsidRPr="001F02F1">
              <w:t>3</w:t>
            </w:r>
          </w:p>
        </w:tc>
        <w:tc>
          <w:tcPr>
            <w:tcW w:w="749" w:type="dxa"/>
          </w:tcPr>
          <w:p w14:paraId="649F4358" w14:textId="77777777" w:rsidR="00BE3496" w:rsidRPr="001F02F1" w:rsidRDefault="00BE3496" w:rsidP="009E447F">
            <w:r w:rsidRPr="001F02F1">
              <w:t>3</w:t>
            </w:r>
          </w:p>
        </w:tc>
        <w:tc>
          <w:tcPr>
            <w:tcW w:w="749" w:type="dxa"/>
          </w:tcPr>
          <w:p w14:paraId="4CE7629B" w14:textId="77777777" w:rsidR="00BE3496" w:rsidRPr="001F02F1" w:rsidRDefault="00BE3496" w:rsidP="009E447F">
            <w:r w:rsidRPr="001F02F1">
              <w:t>4</w:t>
            </w:r>
          </w:p>
        </w:tc>
        <w:tc>
          <w:tcPr>
            <w:tcW w:w="920" w:type="dxa"/>
          </w:tcPr>
          <w:p w14:paraId="63BEB3C4" w14:textId="77777777" w:rsidR="00BE3496" w:rsidRPr="001F02F1" w:rsidRDefault="00BE3496" w:rsidP="009E447F">
            <w:r w:rsidRPr="001F02F1">
              <w:t>38</w:t>
            </w:r>
          </w:p>
        </w:tc>
      </w:tr>
      <w:tr w:rsidR="001F02F1" w:rsidRPr="00FD2297" w14:paraId="5F7E53BC" w14:textId="77777777" w:rsidTr="001F02F1">
        <w:trPr>
          <w:trHeight w:val="362"/>
        </w:trPr>
        <w:tc>
          <w:tcPr>
            <w:tcW w:w="4034" w:type="dxa"/>
          </w:tcPr>
          <w:p w14:paraId="68185C82" w14:textId="1927B460" w:rsidR="00BE3496" w:rsidRPr="001F02F1" w:rsidRDefault="00BE3496" w:rsidP="009E447F">
            <w:r w:rsidRPr="001F02F1">
              <w:t>Swan et al. (2014)</w:t>
            </w:r>
            <w:r w:rsidR="00B25184">
              <w:t xml:space="preserve"> </w:t>
            </w:r>
            <w:r w:rsidRPr="001F02F1">
              <w:fldChar w:fldCharType="begin"/>
            </w:r>
            <w:r w:rsidR="00B9417C">
              <w:instrText xml:space="preserve"> ADDIN EN.CITE &lt;EndNote&gt;&lt;Cite&gt;&lt;Author&gt;Swan&lt;/Author&gt;&lt;Year&gt;2014&lt;/Year&gt;&lt;RecNum&gt;5440&lt;/RecNum&gt;&lt;DisplayText&gt;(21)&lt;/DisplayText&gt;&lt;record&gt;&lt;rec-number&gt;5440&lt;/rec-number&gt;&lt;foreign-keys&gt;&lt;key app="EN" db-id="s9x05fe2apwfduef02mpvfa99tx9esexf2xf" timestamp="1538491392"&gt;5440&lt;/key&gt;&lt;/foreign-keys&gt;&lt;ref-type name="Journal Article"&gt;17&lt;/ref-type&gt;&lt;contributors&gt;&lt;authors&gt;&lt;author&gt;Swan, Matthew&lt;/author&gt;&lt;author&gt;Ortega, Robert&lt;/author&gt;&lt;author&gt;Barrett, Matthew&lt;/author&gt;&lt;author&gt;Soto-Valencia, Jeannie&lt;/author&gt;&lt;author&gt;Boschung, Sarah&lt;/author&gt;&lt;author&gt;Deik Acosta Madiedo, Andres&lt;/author&gt;&lt;author&gt;Sarva, Harini&lt;/author&gt;&lt;author&gt;Cabassa, Jose&lt;/author&gt;&lt;author&gt;Johannes, Brooke&lt;/author&gt;&lt;author&gt;Raymond, Deborah&lt;/author&gt;&lt;author&gt;Miravite, Joan&lt;/author&gt;&lt;author&gt;Severt, William&lt;/author&gt;&lt;author&gt;Sachdev, Rivka&lt;/author&gt;&lt;author&gt;Shanker, Vicki&lt;/author&gt;&lt;author&gt;Bressman, Susan&lt;/author&gt;&lt;author&gt;Saunders-Pullman, Rachel&lt;/author&gt;&lt;/authors&gt;&lt;/contributors&gt;&lt;titles&gt;&lt;title&gt;Neuropsychiatric Features of GBA-Associated Parkinson Disease&lt;/title&gt;&lt;secondary-title&gt;Neurology&lt;/secondary-title&gt;&lt;/titles&gt;&lt;periodical&gt;&lt;full-title&gt;Neurology&lt;/full-title&gt;&lt;/periodical&gt;&lt;pages&gt;P2.024&lt;/pages&gt;&lt;volume&gt;82&lt;/volume&gt;&lt;number&gt;10 Supplement&lt;/number&gt;&lt;dates&gt;&lt;year&gt;2014&lt;/year&gt;&lt;/dates&gt;&lt;urls&gt;&lt;/urls&gt;&lt;/record&gt;&lt;/Cite&gt;&lt;/EndNote&gt;</w:instrText>
            </w:r>
            <w:r w:rsidRPr="001F02F1">
              <w:fldChar w:fldCharType="separate"/>
            </w:r>
            <w:r w:rsidR="00B9417C">
              <w:rPr>
                <w:noProof/>
              </w:rPr>
              <w:t>(21)</w:t>
            </w:r>
            <w:r w:rsidRPr="001F02F1">
              <w:fldChar w:fldCharType="end"/>
            </w:r>
            <w:r w:rsidRPr="001F02F1">
              <w:t xml:space="preserve"> </w:t>
            </w:r>
          </w:p>
        </w:tc>
        <w:tc>
          <w:tcPr>
            <w:tcW w:w="608" w:type="dxa"/>
          </w:tcPr>
          <w:p w14:paraId="09A1D18E" w14:textId="77777777" w:rsidR="00BE3496" w:rsidRPr="001F02F1" w:rsidRDefault="00BE3496" w:rsidP="009E447F">
            <w:r w:rsidRPr="001F02F1">
              <w:t>3</w:t>
            </w:r>
          </w:p>
        </w:tc>
        <w:tc>
          <w:tcPr>
            <w:tcW w:w="608" w:type="dxa"/>
          </w:tcPr>
          <w:p w14:paraId="1FF0DE66" w14:textId="77777777" w:rsidR="00BE3496" w:rsidRPr="001F02F1" w:rsidRDefault="00BE3496" w:rsidP="009E447F">
            <w:r w:rsidRPr="001F02F1">
              <w:t>2</w:t>
            </w:r>
          </w:p>
        </w:tc>
        <w:tc>
          <w:tcPr>
            <w:tcW w:w="608" w:type="dxa"/>
          </w:tcPr>
          <w:p w14:paraId="7690B02A" w14:textId="77777777" w:rsidR="00BE3496" w:rsidRPr="001F02F1" w:rsidRDefault="00BE3496" w:rsidP="009E447F">
            <w:r w:rsidRPr="001F02F1">
              <w:t>3</w:t>
            </w:r>
          </w:p>
        </w:tc>
        <w:tc>
          <w:tcPr>
            <w:tcW w:w="608" w:type="dxa"/>
          </w:tcPr>
          <w:p w14:paraId="27C3358B" w14:textId="77777777" w:rsidR="00BE3496" w:rsidRPr="001F02F1" w:rsidRDefault="00BE3496" w:rsidP="009E447F">
            <w:r w:rsidRPr="001F02F1">
              <w:t>4</w:t>
            </w:r>
          </w:p>
        </w:tc>
        <w:tc>
          <w:tcPr>
            <w:tcW w:w="624" w:type="dxa"/>
          </w:tcPr>
          <w:p w14:paraId="06E9D9C2" w14:textId="77777777" w:rsidR="00BE3496" w:rsidRPr="001F02F1" w:rsidRDefault="00BE3496" w:rsidP="009E447F">
            <w:r w:rsidRPr="001F02F1">
              <w:t>3</w:t>
            </w:r>
          </w:p>
        </w:tc>
        <w:tc>
          <w:tcPr>
            <w:tcW w:w="676" w:type="dxa"/>
          </w:tcPr>
          <w:p w14:paraId="5453AD29" w14:textId="77777777" w:rsidR="00BE3496" w:rsidRPr="001F02F1" w:rsidRDefault="00BE3496" w:rsidP="009E447F">
            <w:r w:rsidRPr="001F02F1">
              <w:t>3</w:t>
            </w:r>
          </w:p>
        </w:tc>
        <w:tc>
          <w:tcPr>
            <w:tcW w:w="608" w:type="dxa"/>
          </w:tcPr>
          <w:p w14:paraId="2926D4E3" w14:textId="77777777" w:rsidR="00BE3496" w:rsidRPr="001F02F1" w:rsidRDefault="00BE3496" w:rsidP="009E447F">
            <w:r w:rsidRPr="001F02F1">
              <w:t>4</w:t>
            </w:r>
          </w:p>
        </w:tc>
        <w:tc>
          <w:tcPr>
            <w:tcW w:w="608" w:type="dxa"/>
          </w:tcPr>
          <w:p w14:paraId="51C1DDE2" w14:textId="77777777" w:rsidR="00BE3496" w:rsidRPr="001F02F1" w:rsidRDefault="00BE3496" w:rsidP="009E447F">
            <w:r w:rsidRPr="001F02F1">
              <w:t>4</w:t>
            </w:r>
          </w:p>
        </w:tc>
        <w:tc>
          <w:tcPr>
            <w:tcW w:w="608" w:type="dxa"/>
          </w:tcPr>
          <w:p w14:paraId="156A03A4" w14:textId="77777777" w:rsidR="00BE3496" w:rsidRPr="001F02F1" w:rsidRDefault="00BE3496" w:rsidP="009E447F">
            <w:r w:rsidRPr="001F02F1">
              <w:t>3</w:t>
            </w:r>
          </w:p>
        </w:tc>
        <w:tc>
          <w:tcPr>
            <w:tcW w:w="749" w:type="dxa"/>
          </w:tcPr>
          <w:p w14:paraId="1F1A6A92" w14:textId="77777777" w:rsidR="00BE3496" w:rsidRPr="001F02F1" w:rsidRDefault="00BE3496" w:rsidP="009E447F">
            <w:r w:rsidRPr="001F02F1">
              <w:t>4</w:t>
            </w:r>
          </w:p>
        </w:tc>
        <w:tc>
          <w:tcPr>
            <w:tcW w:w="749" w:type="dxa"/>
          </w:tcPr>
          <w:p w14:paraId="53771B29" w14:textId="77777777" w:rsidR="00BE3496" w:rsidRPr="001F02F1" w:rsidRDefault="00BE3496" w:rsidP="009E447F">
            <w:r w:rsidRPr="001F02F1">
              <w:t>4</w:t>
            </w:r>
          </w:p>
        </w:tc>
        <w:tc>
          <w:tcPr>
            <w:tcW w:w="920" w:type="dxa"/>
          </w:tcPr>
          <w:p w14:paraId="1B59CF9C" w14:textId="77777777" w:rsidR="00BE3496" w:rsidRPr="001F02F1" w:rsidRDefault="00BE3496" w:rsidP="009E447F">
            <w:r w:rsidRPr="001F02F1">
              <w:t>37</w:t>
            </w:r>
          </w:p>
        </w:tc>
      </w:tr>
      <w:tr w:rsidR="001F02F1" w:rsidRPr="00FD2297" w14:paraId="6D64E5A5" w14:textId="77777777" w:rsidTr="001F02F1">
        <w:trPr>
          <w:trHeight w:val="362"/>
        </w:trPr>
        <w:tc>
          <w:tcPr>
            <w:tcW w:w="4034" w:type="dxa"/>
          </w:tcPr>
          <w:p w14:paraId="0C5F38C1" w14:textId="233F80B9" w:rsidR="00BE3496" w:rsidRPr="001F02F1" w:rsidRDefault="00BE3496" w:rsidP="009E447F">
            <w:r w:rsidRPr="001F02F1">
              <w:lastRenderedPageBreak/>
              <w:t>Williams-Gray et al. (2008)</w:t>
            </w:r>
            <w:r w:rsidR="00B25184">
              <w:t xml:space="preserve"> </w:t>
            </w:r>
            <w:r w:rsidRPr="001F02F1">
              <w:fldChar w:fldCharType="begin">
                <w:fldData xml:space="preserve">PEVuZE5vdGU+PENpdGU+PEF1dGhvcj5XaWxsaWFtcy1HcmF5PC9BdXRob3I+PFllYXI+MjAwODwv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</w:fldData>
              </w:fldChar>
            </w:r>
            <w:r w:rsidR="00B9417C">
              <w:instrText xml:space="preserve"> ADDIN EN.CITE </w:instrText>
            </w:r>
            <w:r w:rsidR="00B9417C">
              <w:fldChar w:fldCharType="begin">
                <w:fldData xml:space="preserve">PEVuZE5vdGU+PENpdGU+PEF1dGhvcj5XaWxsaWFtcy1HcmF5PC9BdXRob3I+PFllYXI+MjAwODwv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</w:fldData>
              </w:fldChar>
            </w:r>
            <w:r w:rsidR="00B9417C">
              <w:instrText xml:space="preserve"> ADDIN EN.CITE.DATA </w:instrText>
            </w:r>
            <w:r w:rsidR="00B9417C">
              <w:fldChar w:fldCharType="end"/>
            </w:r>
            <w:r w:rsidRPr="001F02F1">
              <w:fldChar w:fldCharType="separate"/>
            </w:r>
            <w:r w:rsidR="00B9417C">
              <w:rPr>
                <w:noProof/>
              </w:rPr>
              <w:t>(22)</w:t>
            </w:r>
            <w:r w:rsidRPr="001F02F1">
              <w:fldChar w:fldCharType="end"/>
            </w:r>
            <w:r w:rsidRPr="001F02F1">
              <w:t xml:space="preserve"> </w:t>
            </w:r>
          </w:p>
        </w:tc>
        <w:tc>
          <w:tcPr>
            <w:tcW w:w="608" w:type="dxa"/>
          </w:tcPr>
          <w:p w14:paraId="3C10F557" w14:textId="77777777" w:rsidR="00BE3496" w:rsidRPr="001F02F1" w:rsidRDefault="00BE3496" w:rsidP="009E447F">
            <w:r w:rsidRPr="001F02F1">
              <w:t>3</w:t>
            </w:r>
          </w:p>
        </w:tc>
        <w:tc>
          <w:tcPr>
            <w:tcW w:w="608" w:type="dxa"/>
          </w:tcPr>
          <w:p w14:paraId="71A0F168" w14:textId="77777777" w:rsidR="00BE3496" w:rsidRPr="001F02F1" w:rsidRDefault="00BE3496" w:rsidP="009E447F">
            <w:r w:rsidRPr="001F02F1">
              <w:t>3</w:t>
            </w:r>
          </w:p>
        </w:tc>
        <w:tc>
          <w:tcPr>
            <w:tcW w:w="608" w:type="dxa"/>
          </w:tcPr>
          <w:p w14:paraId="465A04B6" w14:textId="77777777" w:rsidR="00BE3496" w:rsidRPr="001F02F1" w:rsidRDefault="00BE3496" w:rsidP="009E447F">
            <w:r w:rsidRPr="001F02F1">
              <w:t>4</w:t>
            </w:r>
          </w:p>
        </w:tc>
        <w:tc>
          <w:tcPr>
            <w:tcW w:w="608" w:type="dxa"/>
          </w:tcPr>
          <w:p w14:paraId="0673A38C" w14:textId="77777777" w:rsidR="00BE3496" w:rsidRPr="001F02F1" w:rsidRDefault="00BE3496" w:rsidP="009E447F">
            <w:r w:rsidRPr="001F02F1">
              <w:t>3</w:t>
            </w:r>
          </w:p>
        </w:tc>
        <w:tc>
          <w:tcPr>
            <w:tcW w:w="624" w:type="dxa"/>
          </w:tcPr>
          <w:p w14:paraId="1D55D4C7" w14:textId="77777777" w:rsidR="00BE3496" w:rsidRPr="001F02F1" w:rsidRDefault="00BE3496" w:rsidP="009E447F">
            <w:r w:rsidRPr="001F02F1">
              <w:t>2</w:t>
            </w:r>
          </w:p>
        </w:tc>
        <w:tc>
          <w:tcPr>
            <w:tcW w:w="676" w:type="dxa"/>
          </w:tcPr>
          <w:p w14:paraId="00D0A280" w14:textId="77777777" w:rsidR="00BE3496" w:rsidRPr="001F02F1" w:rsidRDefault="00BE3496" w:rsidP="009E447F">
            <w:r w:rsidRPr="001F02F1">
              <w:t>3</w:t>
            </w:r>
          </w:p>
        </w:tc>
        <w:tc>
          <w:tcPr>
            <w:tcW w:w="608" w:type="dxa"/>
          </w:tcPr>
          <w:p w14:paraId="5EF6B18F" w14:textId="77777777" w:rsidR="00BE3496" w:rsidRPr="001F02F1" w:rsidRDefault="00BE3496" w:rsidP="009E447F">
            <w:r w:rsidRPr="001F02F1">
              <w:t>4</w:t>
            </w:r>
          </w:p>
        </w:tc>
        <w:tc>
          <w:tcPr>
            <w:tcW w:w="608" w:type="dxa"/>
          </w:tcPr>
          <w:p w14:paraId="3906A978" w14:textId="77777777" w:rsidR="00BE3496" w:rsidRPr="001F02F1" w:rsidRDefault="00BE3496" w:rsidP="009E447F">
            <w:r w:rsidRPr="001F02F1">
              <w:t>4</w:t>
            </w:r>
          </w:p>
        </w:tc>
        <w:tc>
          <w:tcPr>
            <w:tcW w:w="608" w:type="dxa"/>
          </w:tcPr>
          <w:p w14:paraId="4FA042D3" w14:textId="77777777" w:rsidR="00BE3496" w:rsidRPr="001F02F1" w:rsidRDefault="00BE3496" w:rsidP="009E447F">
            <w:r w:rsidRPr="001F02F1">
              <w:t>4</w:t>
            </w:r>
          </w:p>
        </w:tc>
        <w:tc>
          <w:tcPr>
            <w:tcW w:w="749" w:type="dxa"/>
          </w:tcPr>
          <w:p w14:paraId="52307783" w14:textId="77777777" w:rsidR="00BE3496" w:rsidRPr="001F02F1" w:rsidRDefault="00BE3496" w:rsidP="009E447F">
            <w:r w:rsidRPr="001F02F1">
              <w:t>3</w:t>
            </w:r>
          </w:p>
        </w:tc>
        <w:tc>
          <w:tcPr>
            <w:tcW w:w="749" w:type="dxa"/>
          </w:tcPr>
          <w:p w14:paraId="2865B4C8" w14:textId="77777777" w:rsidR="00BE3496" w:rsidRPr="001F02F1" w:rsidRDefault="00BE3496" w:rsidP="009E447F">
            <w:r w:rsidRPr="001F02F1">
              <w:t>4</w:t>
            </w:r>
          </w:p>
        </w:tc>
        <w:tc>
          <w:tcPr>
            <w:tcW w:w="920" w:type="dxa"/>
          </w:tcPr>
          <w:p w14:paraId="60D52E7A" w14:textId="77777777" w:rsidR="00BE3496" w:rsidRPr="001F02F1" w:rsidRDefault="00BE3496" w:rsidP="009E447F">
            <w:r w:rsidRPr="001F02F1">
              <w:t>37</w:t>
            </w:r>
          </w:p>
        </w:tc>
      </w:tr>
      <w:tr w:rsidR="001F02F1" w:rsidRPr="00FD2297" w14:paraId="4C964921" w14:textId="77777777" w:rsidTr="001F02F1">
        <w:trPr>
          <w:trHeight w:val="362"/>
        </w:trPr>
        <w:tc>
          <w:tcPr>
            <w:tcW w:w="4034" w:type="dxa"/>
          </w:tcPr>
          <w:p w14:paraId="52CAD749" w14:textId="5639F560" w:rsidR="00BE3496" w:rsidRPr="001F02F1" w:rsidRDefault="00BE3496" w:rsidP="009E447F">
            <w:pPr>
              <w:rPr>
                <w:highlight w:val="yellow"/>
              </w:rPr>
            </w:pPr>
            <w:proofErr w:type="spellStart"/>
            <w:r w:rsidRPr="001F02F1">
              <w:t>Barrero</w:t>
            </w:r>
            <w:proofErr w:type="spellEnd"/>
            <w:r w:rsidRPr="001F02F1">
              <w:t xml:space="preserve"> et al. (2005)</w:t>
            </w:r>
            <w:r w:rsidR="00B25184">
              <w:t xml:space="preserve"> </w:t>
            </w:r>
            <w:r w:rsidRPr="001F02F1">
              <w:fldChar w:fldCharType="begin">
                <w:fldData xml:space="preserve">PEVuZE5vdGU+PENpdGU+PEF1dGhvcj5CYXJyZXJvPC9BdXRob3I+PFllYXI+MjAwNTwvWWVhcj48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</w:fldData>
              </w:fldChar>
            </w:r>
            <w:r w:rsidR="00B9417C">
              <w:instrText xml:space="preserve"> ADDIN EN.CITE </w:instrText>
            </w:r>
            <w:r w:rsidR="00B9417C">
              <w:fldChar w:fldCharType="begin">
                <w:fldData xml:space="preserve">PEVuZE5vdGU+PENpdGU+PEF1dGhvcj5CYXJyZXJvPC9BdXRob3I+PFllYXI+MjAwNTwvWWVhcj48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</w:fldData>
              </w:fldChar>
            </w:r>
            <w:r w:rsidR="00B9417C">
              <w:instrText xml:space="preserve"> ADDIN EN.CITE.DATA </w:instrText>
            </w:r>
            <w:r w:rsidR="00B9417C">
              <w:fldChar w:fldCharType="end"/>
            </w:r>
            <w:r w:rsidRPr="001F02F1">
              <w:fldChar w:fldCharType="separate"/>
            </w:r>
            <w:r w:rsidR="00B9417C">
              <w:rPr>
                <w:noProof/>
              </w:rPr>
              <w:t>(23)</w:t>
            </w:r>
            <w:r w:rsidRPr="001F02F1">
              <w:fldChar w:fldCharType="end"/>
            </w:r>
          </w:p>
        </w:tc>
        <w:tc>
          <w:tcPr>
            <w:tcW w:w="608" w:type="dxa"/>
          </w:tcPr>
          <w:p w14:paraId="4AB1FE89" w14:textId="77777777" w:rsidR="00BE3496" w:rsidRPr="001F02F1" w:rsidRDefault="00BE3496" w:rsidP="009E447F">
            <w:pPr>
              <w:rPr>
                <w:highlight w:val="yellow"/>
              </w:rPr>
            </w:pPr>
            <w:r w:rsidRPr="001F02F1">
              <w:t>4</w:t>
            </w:r>
          </w:p>
        </w:tc>
        <w:tc>
          <w:tcPr>
            <w:tcW w:w="608" w:type="dxa"/>
          </w:tcPr>
          <w:p w14:paraId="297EA0A4" w14:textId="77777777" w:rsidR="00BE3496" w:rsidRPr="001F02F1" w:rsidRDefault="00BE3496" w:rsidP="009E447F">
            <w:r w:rsidRPr="001F02F1">
              <w:t>4</w:t>
            </w:r>
          </w:p>
        </w:tc>
        <w:tc>
          <w:tcPr>
            <w:tcW w:w="608" w:type="dxa"/>
          </w:tcPr>
          <w:p w14:paraId="79E5895E" w14:textId="77777777" w:rsidR="00BE3496" w:rsidRPr="001F02F1" w:rsidRDefault="00BE3496" w:rsidP="009E447F">
            <w:r w:rsidRPr="001F02F1">
              <w:t>3</w:t>
            </w:r>
          </w:p>
        </w:tc>
        <w:tc>
          <w:tcPr>
            <w:tcW w:w="608" w:type="dxa"/>
          </w:tcPr>
          <w:p w14:paraId="75D3DA86" w14:textId="77777777" w:rsidR="00BE3496" w:rsidRPr="001F02F1" w:rsidRDefault="00BE3496" w:rsidP="009E447F">
            <w:r w:rsidRPr="001F02F1">
              <w:t>3</w:t>
            </w:r>
          </w:p>
        </w:tc>
        <w:tc>
          <w:tcPr>
            <w:tcW w:w="624" w:type="dxa"/>
          </w:tcPr>
          <w:p w14:paraId="5B733ECA" w14:textId="77777777" w:rsidR="00BE3496" w:rsidRPr="001F02F1" w:rsidRDefault="00BE3496" w:rsidP="009E447F">
            <w:r w:rsidRPr="001F02F1">
              <w:t>3</w:t>
            </w:r>
          </w:p>
        </w:tc>
        <w:tc>
          <w:tcPr>
            <w:tcW w:w="676" w:type="dxa"/>
          </w:tcPr>
          <w:p w14:paraId="6F3CABD0" w14:textId="77777777" w:rsidR="00BE3496" w:rsidRPr="001F02F1" w:rsidRDefault="00BE3496" w:rsidP="009E447F">
            <w:r w:rsidRPr="001F02F1">
              <w:t>2</w:t>
            </w:r>
          </w:p>
        </w:tc>
        <w:tc>
          <w:tcPr>
            <w:tcW w:w="608" w:type="dxa"/>
          </w:tcPr>
          <w:p w14:paraId="05984201" w14:textId="77777777" w:rsidR="00BE3496" w:rsidRPr="001F02F1" w:rsidRDefault="00BE3496" w:rsidP="009E447F">
            <w:r w:rsidRPr="001F02F1">
              <w:t>4</w:t>
            </w:r>
          </w:p>
        </w:tc>
        <w:tc>
          <w:tcPr>
            <w:tcW w:w="608" w:type="dxa"/>
          </w:tcPr>
          <w:p w14:paraId="3D28C228" w14:textId="77777777" w:rsidR="00BE3496" w:rsidRPr="001F02F1" w:rsidRDefault="00BE3496" w:rsidP="009E447F">
            <w:r w:rsidRPr="001F02F1">
              <w:t>3</w:t>
            </w:r>
          </w:p>
        </w:tc>
        <w:tc>
          <w:tcPr>
            <w:tcW w:w="608" w:type="dxa"/>
          </w:tcPr>
          <w:p w14:paraId="5FAD4F4C" w14:textId="77777777" w:rsidR="00BE3496" w:rsidRPr="001F02F1" w:rsidRDefault="00BE3496" w:rsidP="009E447F">
            <w:r w:rsidRPr="001F02F1">
              <w:t>4</w:t>
            </w:r>
          </w:p>
        </w:tc>
        <w:tc>
          <w:tcPr>
            <w:tcW w:w="749" w:type="dxa"/>
          </w:tcPr>
          <w:p w14:paraId="16C7FD7D" w14:textId="77777777" w:rsidR="00BE3496" w:rsidRPr="001F02F1" w:rsidRDefault="00BE3496" w:rsidP="009E447F">
            <w:r w:rsidRPr="001F02F1">
              <w:t>3</w:t>
            </w:r>
          </w:p>
        </w:tc>
        <w:tc>
          <w:tcPr>
            <w:tcW w:w="749" w:type="dxa"/>
          </w:tcPr>
          <w:p w14:paraId="115466F3" w14:textId="77777777" w:rsidR="00BE3496" w:rsidRPr="001F02F1" w:rsidRDefault="00BE3496" w:rsidP="009E447F">
            <w:r w:rsidRPr="001F02F1">
              <w:t>3</w:t>
            </w:r>
          </w:p>
        </w:tc>
        <w:tc>
          <w:tcPr>
            <w:tcW w:w="920" w:type="dxa"/>
          </w:tcPr>
          <w:p w14:paraId="6DFE3724" w14:textId="77777777" w:rsidR="00BE3496" w:rsidRPr="001F02F1" w:rsidRDefault="00BE3496" w:rsidP="009E447F">
            <w:r w:rsidRPr="001F02F1">
              <w:t>36</w:t>
            </w:r>
          </w:p>
        </w:tc>
      </w:tr>
      <w:tr w:rsidR="001F02F1" w:rsidRPr="00FD2297" w14:paraId="762F6EFD" w14:textId="77777777" w:rsidTr="001F02F1">
        <w:trPr>
          <w:trHeight w:val="372"/>
        </w:trPr>
        <w:tc>
          <w:tcPr>
            <w:tcW w:w="4034" w:type="dxa"/>
          </w:tcPr>
          <w:p w14:paraId="3C8043F1" w14:textId="0887383F" w:rsidR="00BE3496" w:rsidRPr="001F02F1" w:rsidRDefault="00BE3496" w:rsidP="009E447F">
            <w:proofErr w:type="spellStart"/>
            <w:r w:rsidRPr="001F02F1">
              <w:t>Belarbi</w:t>
            </w:r>
            <w:proofErr w:type="spellEnd"/>
            <w:r w:rsidRPr="001F02F1">
              <w:t xml:space="preserve"> et al. (2010)</w:t>
            </w:r>
            <w:r w:rsidR="00B25184">
              <w:t xml:space="preserve"> </w:t>
            </w:r>
            <w:r w:rsidRPr="001F02F1">
              <w:fldChar w:fldCharType="begin">
                <w:fldData xml:space="preserve">PEVuZE5vdGU+PENpdGU+PEF1dGhvcj5CZWxhcmJpPC9BdXRob3I+PFllYXI+MjAxMDwvWWVhcj48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</w:fldData>
              </w:fldChar>
            </w:r>
            <w:r w:rsidR="00B9417C">
              <w:instrText xml:space="preserve"> ADDIN EN.CITE </w:instrText>
            </w:r>
            <w:r w:rsidR="00B9417C">
              <w:fldChar w:fldCharType="begin">
                <w:fldData xml:space="preserve">PEVuZE5vdGU+PENpdGU+PEF1dGhvcj5CZWxhcmJpPC9BdXRob3I+PFllYXI+MjAxMDwvWWVhcj48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</w:fldData>
              </w:fldChar>
            </w:r>
            <w:r w:rsidR="00B9417C">
              <w:instrText xml:space="preserve"> ADDIN EN.CITE.DATA </w:instrText>
            </w:r>
            <w:r w:rsidR="00B9417C">
              <w:fldChar w:fldCharType="end"/>
            </w:r>
            <w:r w:rsidRPr="001F02F1">
              <w:fldChar w:fldCharType="separate"/>
            </w:r>
            <w:r w:rsidR="00B9417C">
              <w:rPr>
                <w:noProof/>
              </w:rPr>
              <w:t>(24)</w:t>
            </w:r>
            <w:r w:rsidRPr="001F02F1">
              <w:fldChar w:fldCharType="end"/>
            </w:r>
          </w:p>
        </w:tc>
        <w:tc>
          <w:tcPr>
            <w:tcW w:w="608" w:type="dxa"/>
          </w:tcPr>
          <w:p w14:paraId="1FBB3CEF" w14:textId="77777777" w:rsidR="00BE3496" w:rsidRPr="001F02F1" w:rsidRDefault="00BE3496" w:rsidP="009E447F">
            <w:r w:rsidRPr="001F02F1">
              <w:t>3</w:t>
            </w:r>
          </w:p>
        </w:tc>
        <w:tc>
          <w:tcPr>
            <w:tcW w:w="608" w:type="dxa"/>
          </w:tcPr>
          <w:p w14:paraId="6D1D6221" w14:textId="77777777" w:rsidR="00BE3496" w:rsidRPr="001F02F1" w:rsidRDefault="00BE3496" w:rsidP="009E447F">
            <w:r w:rsidRPr="001F02F1">
              <w:t>3</w:t>
            </w:r>
          </w:p>
        </w:tc>
        <w:tc>
          <w:tcPr>
            <w:tcW w:w="608" w:type="dxa"/>
          </w:tcPr>
          <w:p w14:paraId="1B4A8CDE" w14:textId="77777777" w:rsidR="00BE3496" w:rsidRPr="001F02F1" w:rsidRDefault="00BE3496" w:rsidP="009E447F">
            <w:r w:rsidRPr="001F02F1">
              <w:t>4</w:t>
            </w:r>
          </w:p>
        </w:tc>
        <w:tc>
          <w:tcPr>
            <w:tcW w:w="608" w:type="dxa"/>
          </w:tcPr>
          <w:p w14:paraId="160AE450" w14:textId="77777777" w:rsidR="00BE3496" w:rsidRPr="001F02F1" w:rsidRDefault="00BE3496" w:rsidP="009E447F">
            <w:r w:rsidRPr="001F02F1">
              <w:t>4</w:t>
            </w:r>
          </w:p>
        </w:tc>
        <w:tc>
          <w:tcPr>
            <w:tcW w:w="624" w:type="dxa"/>
          </w:tcPr>
          <w:p w14:paraId="3AE5855D" w14:textId="77777777" w:rsidR="00BE3496" w:rsidRPr="001F02F1" w:rsidRDefault="00BE3496" w:rsidP="009E447F">
            <w:r w:rsidRPr="001F02F1">
              <w:t>4</w:t>
            </w:r>
          </w:p>
        </w:tc>
        <w:tc>
          <w:tcPr>
            <w:tcW w:w="676" w:type="dxa"/>
          </w:tcPr>
          <w:p w14:paraId="123A1263" w14:textId="77777777" w:rsidR="00BE3496" w:rsidRPr="001F02F1" w:rsidRDefault="00BE3496" w:rsidP="009E447F">
            <w:r w:rsidRPr="001F02F1">
              <w:t>2</w:t>
            </w:r>
          </w:p>
        </w:tc>
        <w:tc>
          <w:tcPr>
            <w:tcW w:w="608" w:type="dxa"/>
          </w:tcPr>
          <w:p w14:paraId="58E00C06" w14:textId="77777777" w:rsidR="00BE3496" w:rsidRPr="001F02F1" w:rsidRDefault="00BE3496" w:rsidP="009E447F">
            <w:r w:rsidRPr="001F02F1">
              <w:t>4</w:t>
            </w:r>
          </w:p>
        </w:tc>
        <w:tc>
          <w:tcPr>
            <w:tcW w:w="608" w:type="dxa"/>
          </w:tcPr>
          <w:p w14:paraId="263A1487" w14:textId="77777777" w:rsidR="00BE3496" w:rsidRPr="001F02F1" w:rsidRDefault="00BE3496" w:rsidP="009E447F">
            <w:r w:rsidRPr="001F02F1">
              <w:t>3</w:t>
            </w:r>
          </w:p>
        </w:tc>
        <w:tc>
          <w:tcPr>
            <w:tcW w:w="608" w:type="dxa"/>
          </w:tcPr>
          <w:p w14:paraId="1D324A6C" w14:textId="77777777" w:rsidR="00BE3496" w:rsidRPr="001F02F1" w:rsidRDefault="00BE3496" w:rsidP="009E447F">
            <w:r w:rsidRPr="001F02F1">
              <w:t>3</w:t>
            </w:r>
          </w:p>
        </w:tc>
        <w:tc>
          <w:tcPr>
            <w:tcW w:w="749" w:type="dxa"/>
          </w:tcPr>
          <w:p w14:paraId="2D5DE0BC" w14:textId="77777777" w:rsidR="00BE3496" w:rsidRPr="001F02F1" w:rsidRDefault="00BE3496" w:rsidP="009E447F">
            <w:r w:rsidRPr="001F02F1">
              <w:t>4</w:t>
            </w:r>
          </w:p>
        </w:tc>
        <w:tc>
          <w:tcPr>
            <w:tcW w:w="749" w:type="dxa"/>
          </w:tcPr>
          <w:p w14:paraId="05835B6D" w14:textId="77777777" w:rsidR="00BE3496" w:rsidRPr="001F02F1" w:rsidRDefault="00BE3496" w:rsidP="009E447F">
            <w:r w:rsidRPr="001F02F1">
              <w:t>2</w:t>
            </w:r>
          </w:p>
        </w:tc>
        <w:tc>
          <w:tcPr>
            <w:tcW w:w="920" w:type="dxa"/>
          </w:tcPr>
          <w:p w14:paraId="1B5710E2" w14:textId="77777777" w:rsidR="00BE3496" w:rsidRPr="001F02F1" w:rsidRDefault="00BE3496" w:rsidP="009E447F">
            <w:r w:rsidRPr="001F02F1">
              <w:t>36</w:t>
            </w:r>
          </w:p>
        </w:tc>
      </w:tr>
      <w:tr w:rsidR="001F02F1" w:rsidRPr="00FD2297" w14:paraId="44E02F94" w14:textId="77777777" w:rsidTr="001F02F1">
        <w:trPr>
          <w:trHeight w:val="362"/>
        </w:trPr>
        <w:tc>
          <w:tcPr>
            <w:tcW w:w="4034" w:type="dxa"/>
          </w:tcPr>
          <w:p w14:paraId="14C1C54B" w14:textId="46859098" w:rsidR="00BE3496" w:rsidRPr="001F02F1" w:rsidRDefault="00BE3496" w:rsidP="009E447F">
            <w:r w:rsidRPr="001F02F1">
              <w:t>Davis et al. (2016)</w:t>
            </w:r>
            <w:r w:rsidR="00B25184">
              <w:t xml:space="preserve"> </w:t>
            </w:r>
            <w:r w:rsidRPr="001F02F1">
              <w:fldChar w:fldCharType="begin">
                <w:fldData xml:space="preserve">PEVuZE5vdGU+PENpdGU+PEF1dGhvcj5EYXZpczwvQXV0aG9yPjxZZWFyPjIwMTY8L1llYXI+PFJl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==
</w:fldData>
              </w:fldChar>
            </w:r>
            <w:r w:rsidR="00B9417C">
              <w:instrText xml:space="preserve"> ADDIN EN.CITE </w:instrText>
            </w:r>
            <w:r w:rsidR="00B9417C">
              <w:fldChar w:fldCharType="begin">
                <w:fldData xml:space="preserve">PEVuZE5vdGU+PENpdGU+PEF1dGhvcj5EYXZpczwvQXV0aG9yPjxZZWFyPjIwMTY8L1llYXI+PFJl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==
</w:fldData>
              </w:fldChar>
            </w:r>
            <w:r w:rsidR="00B9417C">
              <w:instrText xml:space="preserve"> ADDIN EN.CITE.DATA </w:instrText>
            </w:r>
            <w:r w:rsidR="00B9417C">
              <w:fldChar w:fldCharType="end"/>
            </w:r>
            <w:r w:rsidRPr="001F02F1">
              <w:fldChar w:fldCharType="separate"/>
            </w:r>
            <w:r w:rsidR="00B9417C">
              <w:rPr>
                <w:noProof/>
              </w:rPr>
              <w:t>(25)</w:t>
            </w:r>
            <w:r w:rsidRPr="001F02F1">
              <w:fldChar w:fldCharType="end"/>
            </w:r>
            <w:r w:rsidRPr="001F02F1">
              <w:t xml:space="preserve"> </w:t>
            </w:r>
          </w:p>
        </w:tc>
        <w:tc>
          <w:tcPr>
            <w:tcW w:w="608" w:type="dxa"/>
          </w:tcPr>
          <w:p w14:paraId="68BA7894" w14:textId="77777777" w:rsidR="00BE3496" w:rsidRPr="001F02F1" w:rsidRDefault="00BE3496" w:rsidP="009E447F">
            <w:r w:rsidRPr="001F02F1">
              <w:t>4</w:t>
            </w:r>
          </w:p>
        </w:tc>
        <w:tc>
          <w:tcPr>
            <w:tcW w:w="608" w:type="dxa"/>
          </w:tcPr>
          <w:p w14:paraId="54B0B7A8" w14:textId="77777777" w:rsidR="00BE3496" w:rsidRPr="001F02F1" w:rsidRDefault="00BE3496" w:rsidP="009E447F">
            <w:r w:rsidRPr="001F02F1">
              <w:t>3</w:t>
            </w:r>
          </w:p>
        </w:tc>
        <w:tc>
          <w:tcPr>
            <w:tcW w:w="608" w:type="dxa"/>
          </w:tcPr>
          <w:p w14:paraId="1A828578" w14:textId="77777777" w:rsidR="00BE3496" w:rsidRPr="001F02F1" w:rsidRDefault="00BE3496" w:rsidP="009E447F">
            <w:r w:rsidRPr="001F02F1">
              <w:t>3</w:t>
            </w:r>
          </w:p>
        </w:tc>
        <w:tc>
          <w:tcPr>
            <w:tcW w:w="608" w:type="dxa"/>
          </w:tcPr>
          <w:p w14:paraId="1C47137A" w14:textId="77777777" w:rsidR="00BE3496" w:rsidRPr="001F02F1" w:rsidRDefault="00BE3496" w:rsidP="009E447F">
            <w:r w:rsidRPr="001F02F1">
              <w:t>5</w:t>
            </w:r>
          </w:p>
        </w:tc>
        <w:tc>
          <w:tcPr>
            <w:tcW w:w="624" w:type="dxa"/>
          </w:tcPr>
          <w:p w14:paraId="6DC302B7" w14:textId="77777777" w:rsidR="00BE3496" w:rsidRPr="001F02F1" w:rsidRDefault="00BE3496" w:rsidP="009E447F">
            <w:r w:rsidRPr="001F02F1">
              <w:t>4</w:t>
            </w:r>
          </w:p>
        </w:tc>
        <w:tc>
          <w:tcPr>
            <w:tcW w:w="676" w:type="dxa"/>
          </w:tcPr>
          <w:p w14:paraId="6D4C06B0" w14:textId="77777777" w:rsidR="00BE3496" w:rsidRPr="001F02F1" w:rsidRDefault="00BE3496" w:rsidP="009E447F">
            <w:r w:rsidRPr="001F02F1">
              <w:t>3</w:t>
            </w:r>
          </w:p>
        </w:tc>
        <w:tc>
          <w:tcPr>
            <w:tcW w:w="608" w:type="dxa"/>
          </w:tcPr>
          <w:p w14:paraId="18A97079" w14:textId="77777777" w:rsidR="00BE3496" w:rsidRPr="001F02F1" w:rsidRDefault="00BE3496" w:rsidP="009E447F">
            <w:r w:rsidRPr="001F02F1">
              <w:t>2</w:t>
            </w:r>
          </w:p>
        </w:tc>
        <w:tc>
          <w:tcPr>
            <w:tcW w:w="608" w:type="dxa"/>
          </w:tcPr>
          <w:p w14:paraId="374C800A" w14:textId="77777777" w:rsidR="00BE3496" w:rsidRPr="001F02F1" w:rsidRDefault="00BE3496" w:rsidP="009E447F">
            <w:r w:rsidRPr="001F02F1">
              <w:t>3</w:t>
            </w:r>
          </w:p>
        </w:tc>
        <w:tc>
          <w:tcPr>
            <w:tcW w:w="608" w:type="dxa"/>
          </w:tcPr>
          <w:p w14:paraId="0CD8CE50" w14:textId="77777777" w:rsidR="00BE3496" w:rsidRPr="001F02F1" w:rsidRDefault="00BE3496" w:rsidP="009E447F">
            <w:r w:rsidRPr="001F02F1">
              <w:t>4</w:t>
            </w:r>
          </w:p>
        </w:tc>
        <w:tc>
          <w:tcPr>
            <w:tcW w:w="749" w:type="dxa"/>
          </w:tcPr>
          <w:p w14:paraId="746F7BE5" w14:textId="77777777" w:rsidR="00BE3496" w:rsidRPr="001F02F1" w:rsidRDefault="00BE3496" w:rsidP="009E447F">
            <w:r w:rsidRPr="001F02F1">
              <w:t>4</w:t>
            </w:r>
          </w:p>
        </w:tc>
        <w:tc>
          <w:tcPr>
            <w:tcW w:w="749" w:type="dxa"/>
          </w:tcPr>
          <w:p w14:paraId="73F1002B" w14:textId="77777777" w:rsidR="00BE3496" w:rsidRPr="001F02F1" w:rsidRDefault="00BE3496" w:rsidP="009E447F">
            <w:r w:rsidRPr="001F02F1">
              <w:t>3</w:t>
            </w:r>
          </w:p>
        </w:tc>
        <w:tc>
          <w:tcPr>
            <w:tcW w:w="920" w:type="dxa"/>
          </w:tcPr>
          <w:p w14:paraId="7FA054BF" w14:textId="77777777" w:rsidR="00BE3496" w:rsidRPr="001F02F1" w:rsidRDefault="00BE3496" w:rsidP="009E447F">
            <w:r w:rsidRPr="001F02F1">
              <w:t>36</w:t>
            </w:r>
          </w:p>
        </w:tc>
      </w:tr>
      <w:tr w:rsidR="001F02F1" w:rsidRPr="00FD2297" w14:paraId="104B8B8C" w14:textId="77777777" w:rsidTr="001F02F1">
        <w:trPr>
          <w:trHeight w:val="362"/>
        </w:trPr>
        <w:tc>
          <w:tcPr>
            <w:tcW w:w="4034" w:type="dxa"/>
          </w:tcPr>
          <w:p w14:paraId="678E14E8" w14:textId="0D08EA8B" w:rsidR="00BE3496" w:rsidRPr="001F02F1" w:rsidRDefault="00BE3496" w:rsidP="009E447F">
            <w:bookmarkStart w:id="0" w:name="_Hlk526419590"/>
            <w:r w:rsidRPr="001F02F1">
              <w:t>Srivastava</w:t>
            </w:r>
            <w:bookmarkEnd w:id="0"/>
            <w:r w:rsidRPr="001F02F1">
              <w:t xml:space="preserve"> et al. (2011)</w:t>
            </w:r>
            <w:r w:rsidR="00B25184">
              <w:t xml:space="preserve"> </w:t>
            </w:r>
            <w:r w:rsidRPr="001F02F1">
              <w:fldChar w:fldCharType="begin">
                <w:fldData xml:space="preserve">PEVuZE5vdGU+PENpdGU+PEF1dGhvcj5Tcml2YXN0YXZhPC9BdXRob3I+PFllYXI+MjAxMTwvWWVh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</w:fldData>
              </w:fldChar>
            </w:r>
            <w:r w:rsidR="00B9417C">
              <w:instrText xml:space="preserve"> ADDIN EN.CITE </w:instrText>
            </w:r>
            <w:r w:rsidR="00B9417C">
              <w:fldChar w:fldCharType="begin">
                <w:fldData xml:space="preserve">PEVuZE5vdGU+PENpdGU+PEF1dGhvcj5Tcml2YXN0YXZhPC9BdXRob3I+PFllYXI+MjAxMTwvWWVh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</w:fldData>
              </w:fldChar>
            </w:r>
            <w:r w:rsidR="00B9417C">
              <w:instrText xml:space="preserve"> ADDIN EN.CITE.DATA </w:instrText>
            </w:r>
            <w:r w:rsidR="00B9417C">
              <w:fldChar w:fldCharType="end"/>
            </w:r>
            <w:r w:rsidRPr="001F02F1">
              <w:fldChar w:fldCharType="separate"/>
            </w:r>
            <w:r w:rsidR="00B9417C">
              <w:rPr>
                <w:noProof/>
              </w:rPr>
              <w:t>(26)</w:t>
            </w:r>
            <w:r w:rsidRPr="001F02F1">
              <w:fldChar w:fldCharType="end"/>
            </w:r>
            <w:r w:rsidRPr="001F02F1">
              <w:t xml:space="preserve"> </w:t>
            </w:r>
          </w:p>
        </w:tc>
        <w:tc>
          <w:tcPr>
            <w:tcW w:w="608" w:type="dxa"/>
          </w:tcPr>
          <w:p w14:paraId="50C507CF" w14:textId="77777777" w:rsidR="00BE3496" w:rsidRPr="001F02F1" w:rsidRDefault="00BE3496" w:rsidP="009E447F">
            <w:r w:rsidRPr="001F02F1">
              <w:t>4</w:t>
            </w:r>
          </w:p>
        </w:tc>
        <w:tc>
          <w:tcPr>
            <w:tcW w:w="608" w:type="dxa"/>
          </w:tcPr>
          <w:p w14:paraId="31C96FE2" w14:textId="77777777" w:rsidR="00BE3496" w:rsidRPr="001F02F1" w:rsidRDefault="00BE3496" w:rsidP="009E447F">
            <w:r w:rsidRPr="001F02F1">
              <w:t>3</w:t>
            </w:r>
          </w:p>
        </w:tc>
        <w:tc>
          <w:tcPr>
            <w:tcW w:w="608" w:type="dxa"/>
          </w:tcPr>
          <w:p w14:paraId="17D60938" w14:textId="77777777" w:rsidR="00BE3496" w:rsidRPr="001F02F1" w:rsidRDefault="00BE3496" w:rsidP="009E447F">
            <w:r w:rsidRPr="001F02F1">
              <w:t>2</w:t>
            </w:r>
          </w:p>
        </w:tc>
        <w:tc>
          <w:tcPr>
            <w:tcW w:w="608" w:type="dxa"/>
          </w:tcPr>
          <w:p w14:paraId="092C7433" w14:textId="77777777" w:rsidR="00BE3496" w:rsidRPr="001F02F1" w:rsidRDefault="00BE3496" w:rsidP="009E447F">
            <w:r w:rsidRPr="001F02F1">
              <w:t>2</w:t>
            </w:r>
          </w:p>
        </w:tc>
        <w:tc>
          <w:tcPr>
            <w:tcW w:w="624" w:type="dxa"/>
          </w:tcPr>
          <w:p w14:paraId="09728D9D" w14:textId="77777777" w:rsidR="00BE3496" w:rsidRPr="001F02F1" w:rsidRDefault="00BE3496" w:rsidP="009E447F">
            <w:r w:rsidRPr="001F02F1">
              <w:t>2</w:t>
            </w:r>
          </w:p>
        </w:tc>
        <w:tc>
          <w:tcPr>
            <w:tcW w:w="676" w:type="dxa"/>
          </w:tcPr>
          <w:p w14:paraId="0AAF85A6" w14:textId="77777777" w:rsidR="00BE3496" w:rsidRPr="001F02F1" w:rsidRDefault="00BE3496" w:rsidP="009E447F">
            <w:r w:rsidRPr="001F02F1">
              <w:t>2</w:t>
            </w:r>
          </w:p>
        </w:tc>
        <w:tc>
          <w:tcPr>
            <w:tcW w:w="608" w:type="dxa"/>
          </w:tcPr>
          <w:p w14:paraId="0AA6DAF8" w14:textId="77777777" w:rsidR="00BE3496" w:rsidRPr="001F02F1" w:rsidRDefault="00BE3496" w:rsidP="009E447F">
            <w:r w:rsidRPr="001F02F1">
              <w:t>5</w:t>
            </w:r>
          </w:p>
        </w:tc>
        <w:tc>
          <w:tcPr>
            <w:tcW w:w="608" w:type="dxa"/>
          </w:tcPr>
          <w:p w14:paraId="3E2B0F45" w14:textId="77777777" w:rsidR="00BE3496" w:rsidRPr="001F02F1" w:rsidRDefault="00BE3496" w:rsidP="009E447F">
            <w:r w:rsidRPr="001F02F1">
              <w:t>4</w:t>
            </w:r>
          </w:p>
        </w:tc>
        <w:tc>
          <w:tcPr>
            <w:tcW w:w="608" w:type="dxa"/>
          </w:tcPr>
          <w:p w14:paraId="14F5A63B" w14:textId="77777777" w:rsidR="00BE3496" w:rsidRPr="001F02F1" w:rsidRDefault="00BE3496" w:rsidP="009E447F">
            <w:r w:rsidRPr="001F02F1">
              <w:t>4</w:t>
            </w:r>
          </w:p>
        </w:tc>
        <w:tc>
          <w:tcPr>
            <w:tcW w:w="749" w:type="dxa"/>
          </w:tcPr>
          <w:p w14:paraId="2EF6E8F2" w14:textId="77777777" w:rsidR="00BE3496" w:rsidRPr="001F02F1" w:rsidRDefault="00BE3496" w:rsidP="009E447F">
            <w:r w:rsidRPr="001F02F1">
              <w:t>3</w:t>
            </w:r>
          </w:p>
        </w:tc>
        <w:tc>
          <w:tcPr>
            <w:tcW w:w="749" w:type="dxa"/>
          </w:tcPr>
          <w:p w14:paraId="515358A4" w14:textId="77777777" w:rsidR="00BE3496" w:rsidRPr="001F02F1" w:rsidRDefault="00BE3496" w:rsidP="009E447F">
            <w:r w:rsidRPr="001F02F1">
              <w:t>3</w:t>
            </w:r>
          </w:p>
        </w:tc>
        <w:tc>
          <w:tcPr>
            <w:tcW w:w="920" w:type="dxa"/>
          </w:tcPr>
          <w:p w14:paraId="057C656C" w14:textId="77777777" w:rsidR="00BE3496" w:rsidRPr="001F02F1" w:rsidRDefault="00BE3496" w:rsidP="009E447F">
            <w:r w:rsidRPr="001F02F1">
              <w:t>36</w:t>
            </w:r>
          </w:p>
        </w:tc>
      </w:tr>
      <w:tr w:rsidR="001F02F1" w:rsidRPr="00FD2297" w14:paraId="330F1227" w14:textId="77777777" w:rsidTr="001F02F1">
        <w:trPr>
          <w:trHeight w:val="362"/>
        </w:trPr>
        <w:tc>
          <w:tcPr>
            <w:tcW w:w="4034" w:type="dxa"/>
          </w:tcPr>
          <w:p w14:paraId="3D352CE3" w14:textId="2A1A8960" w:rsidR="00BE3496" w:rsidRPr="001F02F1" w:rsidRDefault="00BE3496" w:rsidP="009E447F">
            <w:proofErr w:type="spellStart"/>
            <w:r w:rsidRPr="001F02F1">
              <w:t>Gaig</w:t>
            </w:r>
            <w:proofErr w:type="spellEnd"/>
            <w:r w:rsidRPr="001F02F1">
              <w:t xml:space="preserve"> et al. (2014)</w:t>
            </w:r>
            <w:r w:rsidR="00B25184">
              <w:t xml:space="preserve"> </w:t>
            </w:r>
            <w:r w:rsidRPr="001F02F1">
              <w:fldChar w:fldCharType="begin">
                <w:fldData xml:space="preserve">PEVuZE5vdGU+PENpdGU+PEF1dGhvcj5HYWlnPC9BdXRob3I+PFllYXI+MjAxNDwvWWVhcj48UmVj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=
</w:fldData>
              </w:fldChar>
            </w:r>
            <w:r w:rsidR="00B9417C">
              <w:instrText xml:space="preserve"> ADDIN EN.CITE </w:instrText>
            </w:r>
            <w:r w:rsidR="00B9417C">
              <w:fldChar w:fldCharType="begin">
                <w:fldData xml:space="preserve">PEVuZE5vdGU+PENpdGU+PEF1dGhvcj5HYWlnPC9BdXRob3I+PFllYXI+MjAxNDwvWWVhcj48UmVj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=
</w:fldData>
              </w:fldChar>
            </w:r>
            <w:r w:rsidR="00B9417C">
              <w:instrText xml:space="preserve"> ADDIN EN.CITE.DATA </w:instrText>
            </w:r>
            <w:r w:rsidR="00B9417C">
              <w:fldChar w:fldCharType="end"/>
            </w:r>
            <w:r w:rsidRPr="001F02F1">
              <w:fldChar w:fldCharType="separate"/>
            </w:r>
            <w:r w:rsidR="00B9417C">
              <w:rPr>
                <w:noProof/>
              </w:rPr>
              <w:t>(27)</w:t>
            </w:r>
            <w:r w:rsidRPr="001F02F1">
              <w:fldChar w:fldCharType="end"/>
            </w:r>
          </w:p>
        </w:tc>
        <w:tc>
          <w:tcPr>
            <w:tcW w:w="608" w:type="dxa"/>
          </w:tcPr>
          <w:p w14:paraId="3C07CEB1" w14:textId="77777777" w:rsidR="00BE3496" w:rsidRPr="001F02F1" w:rsidRDefault="00BE3496" w:rsidP="009E447F">
            <w:r w:rsidRPr="001F02F1">
              <w:t>3</w:t>
            </w:r>
          </w:p>
        </w:tc>
        <w:tc>
          <w:tcPr>
            <w:tcW w:w="608" w:type="dxa"/>
          </w:tcPr>
          <w:p w14:paraId="1291280E" w14:textId="77777777" w:rsidR="00BE3496" w:rsidRPr="001F02F1" w:rsidRDefault="00BE3496" w:rsidP="009E447F">
            <w:r w:rsidRPr="001F02F1">
              <w:t>3</w:t>
            </w:r>
          </w:p>
        </w:tc>
        <w:tc>
          <w:tcPr>
            <w:tcW w:w="608" w:type="dxa"/>
          </w:tcPr>
          <w:p w14:paraId="65BA6D10" w14:textId="77777777" w:rsidR="00BE3496" w:rsidRPr="001F02F1" w:rsidRDefault="00BE3496" w:rsidP="009E447F">
            <w:r w:rsidRPr="001F02F1">
              <w:t>3</w:t>
            </w:r>
          </w:p>
        </w:tc>
        <w:tc>
          <w:tcPr>
            <w:tcW w:w="608" w:type="dxa"/>
          </w:tcPr>
          <w:p w14:paraId="3BF6DFB2" w14:textId="77777777" w:rsidR="00BE3496" w:rsidRPr="001F02F1" w:rsidRDefault="00BE3496" w:rsidP="009E447F">
            <w:r w:rsidRPr="001F02F1">
              <w:t>2</w:t>
            </w:r>
          </w:p>
        </w:tc>
        <w:tc>
          <w:tcPr>
            <w:tcW w:w="624" w:type="dxa"/>
          </w:tcPr>
          <w:p w14:paraId="08F08430" w14:textId="77777777" w:rsidR="00BE3496" w:rsidRPr="001F02F1" w:rsidRDefault="00BE3496" w:rsidP="009E447F">
            <w:r w:rsidRPr="001F02F1">
              <w:t>3</w:t>
            </w:r>
          </w:p>
        </w:tc>
        <w:tc>
          <w:tcPr>
            <w:tcW w:w="676" w:type="dxa"/>
          </w:tcPr>
          <w:p w14:paraId="0E0BD4B8" w14:textId="77777777" w:rsidR="00BE3496" w:rsidRPr="001F02F1" w:rsidRDefault="00BE3496" w:rsidP="009E447F">
            <w:r w:rsidRPr="001F02F1">
              <w:t>4</w:t>
            </w:r>
          </w:p>
        </w:tc>
        <w:tc>
          <w:tcPr>
            <w:tcW w:w="608" w:type="dxa"/>
          </w:tcPr>
          <w:p w14:paraId="76EC61EB" w14:textId="77777777" w:rsidR="00BE3496" w:rsidRPr="001F02F1" w:rsidRDefault="00BE3496" w:rsidP="009E447F">
            <w:r w:rsidRPr="001F02F1">
              <w:t>4</w:t>
            </w:r>
          </w:p>
        </w:tc>
        <w:tc>
          <w:tcPr>
            <w:tcW w:w="608" w:type="dxa"/>
          </w:tcPr>
          <w:p w14:paraId="657574B9" w14:textId="77777777" w:rsidR="00BE3496" w:rsidRPr="001F02F1" w:rsidRDefault="00BE3496" w:rsidP="009E447F">
            <w:r w:rsidRPr="001F02F1">
              <w:t>4</w:t>
            </w:r>
          </w:p>
        </w:tc>
        <w:tc>
          <w:tcPr>
            <w:tcW w:w="608" w:type="dxa"/>
          </w:tcPr>
          <w:p w14:paraId="660BBCE3" w14:textId="77777777" w:rsidR="00BE3496" w:rsidRPr="001F02F1" w:rsidRDefault="00BE3496" w:rsidP="009E447F">
            <w:r w:rsidRPr="001F02F1">
              <w:t>3</w:t>
            </w:r>
          </w:p>
        </w:tc>
        <w:tc>
          <w:tcPr>
            <w:tcW w:w="749" w:type="dxa"/>
          </w:tcPr>
          <w:p w14:paraId="6B5A4EF1" w14:textId="77777777" w:rsidR="00BE3496" w:rsidRPr="001F02F1" w:rsidRDefault="00BE3496" w:rsidP="009E447F">
            <w:r w:rsidRPr="001F02F1">
              <w:t>3</w:t>
            </w:r>
          </w:p>
        </w:tc>
        <w:tc>
          <w:tcPr>
            <w:tcW w:w="749" w:type="dxa"/>
          </w:tcPr>
          <w:p w14:paraId="029364C6" w14:textId="77777777" w:rsidR="00BE3496" w:rsidRPr="001F02F1" w:rsidRDefault="00BE3496" w:rsidP="009E447F">
            <w:r w:rsidRPr="001F02F1">
              <w:t>3</w:t>
            </w:r>
          </w:p>
        </w:tc>
        <w:tc>
          <w:tcPr>
            <w:tcW w:w="920" w:type="dxa"/>
          </w:tcPr>
          <w:p w14:paraId="6B8D9EB9" w14:textId="77777777" w:rsidR="00BE3496" w:rsidRPr="001F02F1" w:rsidRDefault="00BE3496" w:rsidP="009E447F">
            <w:r w:rsidRPr="001F02F1">
              <w:t>35</w:t>
            </w:r>
          </w:p>
        </w:tc>
      </w:tr>
      <w:tr w:rsidR="001F02F1" w:rsidRPr="00FD2297" w14:paraId="14866C02" w14:textId="77777777" w:rsidTr="001F02F1">
        <w:trPr>
          <w:trHeight w:val="362"/>
        </w:trPr>
        <w:tc>
          <w:tcPr>
            <w:tcW w:w="4034" w:type="dxa"/>
          </w:tcPr>
          <w:p w14:paraId="64381EC8" w14:textId="5714E82A" w:rsidR="00BE3496" w:rsidRPr="001F02F1" w:rsidRDefault="00BE3496" w:rsidP="009E447F">
            <w:proofErr w:type="spellStart"/>
            <w:r w:rsidRPr="001F02F1">
              <w:t>Shanker</w:t>
            </w:r>
            <w:proofErr w:type="spellEnd"/>
            <w:r w:rsidRPr="001F02F1">
              <w:t xml:space="preserve"> et al. (2011)</w:t>
            </w:r>
            <w:r w:rsidR="00B25184">
              <w:t xml:space="preserve"> </w:t>
            </w:r>
            <w:r w:rsidRPr="001F02F1">
              <w:fldChar w:fldCharType="begin">
                <w:fldData xml:space="preserve">PEVuZE5vdGU+PENpdGU+PEF1dGhvcj5TaGFua2VyPC9BdXRob3I+PFllYXI+MjAxMTwvWWVhcj48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</w:fldData>
              </w:fldChar>
            </w:r>
            <w:r w:rsidR="00B9417C">
              <w:instrText xml:space="preserve"> ADDIN EN.CITE </w:instrText>
            </w:r>
            <w:r w:rsidR="00B9417C">
              <w:fldChar w:fldCharType="begin">
                <w:fldData xml:space="preserve">PEVuZE5vdGU+PENpdGU+PEF1dGhvcj5TaGFua2VyPC9BdXRob3I+PFllYXI+MjAxMTwvWWVhcj48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</w:fldData>
              </w:fldChar>
            </w:r>
            <w:r w:rsidR="00B9417C">
              <w:instrText xml:space="preserve"> ADDIN EN.CITE.DATA </w:instrText>
            </w:r>
            <w:r w:rsidR="00B9417C">
              <w:fldChar w:fldCharType="end"/>
            </w:r>
            <w:r w:rsidRPr="001F02F1">
              <w:fldChar w:fldCharType="separate"/>
            </w:r>
            <w:r w:rsidR="00B9417C">
              <w:rPr>
                <w:noProof/>
              </w:rPr>
              <w:t>(28)</w:t>
            </w:r>
            <w:r w:rsidRPr="001F02F1">
              <w:fldChar w:fldCharType="end"/>
            </w:r>
          </w:p>
        </w:tc>
        <w:tc>
          <w:tcPr>
            <w:tcW w:w="608" w:type="dxa"/>
          </w:tcPr>
          <w:p w14:paraId="5801DCD6" w14:textId="77777777" w:rsidR="00BE3496" w:rsidRPr="001F02F1" w:rsidRDefault="00BE3496" w:rsidP="009E447F">
            <w:r w:rsidRPr="001F02F1">
              <w:t>2</w:t>
            </w:r>
          </w:p>
        </w:tc>
        <w:tc>
          <w:tcPr>
            <w:tcW w:w="608" w:type="dxa"/>
          </w:tcPr>
          <w:p w14:paraId="5A81D316" w14:textId="77777777" w:rsidR="00BE3496" w:rsidRPr="001F02F1" w:rsidRDefault="00BE3496" w:rsidP="009E447F">
            <w:r w:rsidRPr="001F02F1">
              <w:t>3</w:t>
            </w:r>
          </w:p>
        </w:tc>
        <w:tc>
          <w:tcPr>
            <w:tcW w:w="608" w:type="dxa"/>
          </w:tcPr>
          <w:p w14:paraId="418BC88F" w14:textId="77777777" w:rsidR="00BE3496" w:rsidRPr="001F02F1" w:rsidRDefault="00BE3496" w:rsidP="009E447F">
            <w:r w:rsidRPr="001F02F1">
              <w:t>4</w:t>
            </w:r>
          </w:p>
        </w:tc>
        <w:tc>
          <w:tcPr>
            <w:tcW w:w="608" w:type="dxa"/>
          </w:tcPr>
          <w:p w14:paraId="2A9A006D" w14:textId="77777777" w:rsidR="00BE3496" w:rsidRPr="001F02F1" w:rsidRDefault="00BE3496" w:rsidP="009E447F">
            <w:r w:rsidRPr="001F02F1">
              <w:t>2</w:t>
            </w:r>
          </w:p>
        </w:tc>
        <w:tc>
          <w:tcPr>
            <w:tcW w:w="624" w:type="dxa"/>
          </w:tcPr>
          <w:p w14:paraId="710F0D57" w14:textId="77777777" w:rsidR="00BE3496" w:rsidRPr="001F02F1" w:rsidRDefault="00BE3496" w:rsidP="009E447F">
            <w:r w:rsidRPr="001F02F1">
              <w:t>5</w:t>
            </w:r>
          </w:p>
        </w:tc>
        <w:tc>
          <w:tcPr>
            <w:tcW w:w="676" w:type="dxa"/>
          </w:tcPr>
          <w:p w14:paraId="697FC833" w14:textId="77777777" w:rsidR="00BE3496" w:rsidRPr="001F02F1" w:rsidRDefault="00BE3496" w:rsidP="009E447F">
            <w:r w:rsidRPr="001F02F1">
              <w:t>4</w:t>
            </w:r>
          </w:p>
        </w:tc>
        <w:tc>
          <w:tcPr>
            <w:tcW w:w="608" w:type="dxa"/>
          </w:tcPr>
          <w:p w14:paraId="663047A2" w14:textId="77777777" w:rsidR="00BE3496" w:rsidRPr="001F02F1" w:rsidRDefault="00BE3496" w:rsidP="009E447F">
            <w:r w:rsidRPr="001F02F1">
              <w:t>3</w:t>
            </w:r>
          </w:p>
        </w:tc>
        <w:tc>
          <w:tcPr>
            <w:tcW w:w="608" w:type="dxa"/>
          </w:tcPr>
          <w:p w14:paraId="6538FC66" w14:textId="77777777" w:rsidR="00BE3496" w:rsidRPr="001F02F1" w:rsidRDefault="00BE3496" w:rsidP="009E447F">
            <w:r w:rsidRPr="001F02F1">
              <w:t>3</w:t>
            </w:r>
          </w:p>
        </w:tc>
        <w:tc>
          <w:tcPr>
            <w:tcW w:w="608" w:type="dxa"/>
          </w:tcPr>
          <w:p w14:paraId="5637BA22" w14:textId="77777777" w:rsidR="00BE3496" w:rsidRPr="001F02F1" w:rsidRDefault="00BE3496" w:rsidP="009E447F">
            <w:r w:rsidRPr="001F02F1">
              <w:t>3</w:t>
            </w:r>
          </w:p>
        </w:tc>
        <w:tc>
          <w:tcPr>
            <w:tcW w:w="749" w:type="dxa"/>
          </w:tcPr>
          <w:p w14:paraId="32EC8577" w14:textId="77777777" w:rsidR="00BE3496" w:rsidRPr="001F02F1" w:rsidRDefault="00BE3496" w:rsidP="009E447F">
            <w:r w:rsidRPr="001F02F1">
              <w:t>3</w:t>
            </w:r>
          </w:p>
        </w:tc>
        <w:tc>
          <w:tcPr>
            <w:tcW w:w="749" w:type="dxa"/>
          </w:tcPr>
          <w:p w14:paraId="36C8FB46" w14:textId="77777777" w:rsidR="00BE3496" w:rsidRPr="001F02F1" w:rsidRDefault="00BE3496" w:rsidP="009E447F">
            <w:r w:rsidRPr="001F02F1">
              <w:t>3</w:t>
            </w:r>
          </w:p>
        </w:tc>
        <w:tc>
          <w:tcPr>
            <w:tcW w:w="920" w:type="dxa"/>
          </w:tcPr>
          <w:p w14:paraId="575C8C7D" w14:textId="77777777" w:rsidR="00BE3496" w:rsidRPr="001F02F1" w:rsidRDefault="00BE3496" w:rsidP="009E447F">
            <w:r w:rsidRPr="001F02F1">
              <w:t>35</w:t>
            </w:r>
          </w:p>
        </w:tc>
      </w:tr>
      <w:tr w:rsidR="001F02F1" w:rsidRPr="00FD2297" w14:paraId="13B7267D" w14:textId="77777777" w:rsidTr="001F02F1">
        <w:trPr>
          <w:trHeight w:val="362"/>
        </w:trPr>
        <w:tc>
          <w:tcPr>
            <w:tcW w:w="4034" w:type="dxa"/>
          </w:tcPr>
          <w:p w14:paraId="03EA3EFB" w14:textId="7E37083D" w:rsidR="00BE3496" w:rsidRPr="001F02F1" w:rsidRDefault="00BE3496" w:rsidP="009E447F">
            <w:r w:rsidRPr="001F02F1">
              <w:t>Da Silva et al. (2017)</w:t>
            </w:r>
            <w:r w:rsidR="00B9417C">
              <w:t xml:space="preserve"> </w:t>
            </w:r>
            <w:r w:rsidR="00B9417C">
              <w:fldChar w:fldCharType="begin">
                <w:fldData xml:space="preserve">PEVuZE5vdGU+PENpdGU+PEF1dGhvcj5kYSBTaWx2YTwvQXV0aG9yPjxZZWFyPjIwMTc8L1llYXI+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</w:fldData>
              </w:fldChar>
            </w:r>
            <w:r w:rsidR="00B9417C">
              <w:instrText xml:space="preserve"> ADDIN EN.CITE </w:instrText>
            </w:r>
            <w:r w:rsidR="00B9417C">
              <w:fldChar w:fldCharType="begin">
                <w:fldData xml:space="preserve">PEVuZE5vdGU+PENpdGU+PEF1dGhvcj5kYSBTaWx2YTwvQXV0aG9yPjxZZWFyPjIwMTc8L1llYXI+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</w:fldData>
              </w:fldChar>
            </w:r>
            <w:r w:rsidR="00B9417C">
              <w:instrText xml:space="preserve"> ADDIN EN.CITE.DATA </w:instrText>
            </w:r>
            <w:r w:rsidR="00B9417C">
              <w:fldChar w:fldCharType="end"/>
            </w:r>
            <w:r w:rsidR="00B9417C">
              <w:fldChar w:fldCharType="separate"/>
            </w:r>
            <w:r w:rsidR="00B9417C">
              <w:rPr>
                <w:noProof/>
              </w:rPr>
              <w:t>(29)</w:t>
            </w:r>
            <w:r w:rsidR="00B9417C">
              <w:fldChar w:fldCharType="end"/>
            </w:r>
          </w:p>
        </w:tc>
        <w:tc>
          <w:tcPr>
            <w:tcW w:w="608" w:type="dxa"/>
          </w:tcPr>
          <w:p w14:paraId="4C7EC3C7" w14:textId="77777777" w:rsidR="00BE3496" w:rsidRPr="001F02F1" w:rsidRDefault="00BE3496" w:rsidP="009E447F">
            <w:r w:rsidRPr="001F02F1">
              <w:t>3</w:t>
            </w:r>
          </w:p>
        </w:tc>
        <w:tc>
          <w:tcPr>
            <w:tcW w:w="608" w:type="dxa"/>
          </w:tcPr>
          <w:p w14:paraId="362983A8" w14:textId="77777777" w:rsidR="00BE3496" w:rsidRPr="001F02F1" w:rsidRDefault="00BE3496" w:rsidP="009E447F">
            <w:r w:rsidRPr="001F02F1">
              <w:t>4</w:t>
            </w:r>
          </w:p>
        </w:tc>
        <w:tc>
          <w:tcPr>
            <w:tcW w:w="608" w:type="dxa"/>
          </w:tcPr>
          <w:p w14:paraId="71ACA01E" w14:textId="77777777" w:rsidR="00BE3496" w:rsidRPr="001F02F1" w:rsidRDefault="00BE3496" w:rsidP="009E447F">
            <w:r w:rsidRPr="001F02F1">
              <w:t>4</w:t>
            </w:r>
          </w:p>
        </w:tc>
        <w:tc>
          <w:tcPr>
            <w:tcW w:w="608" w:type="dxa"/>
          </w:tcPr>
          <w:p w14:paraId="068781CF" w14:textId="77777777" w:rsidR="00BE3496" w:rsidRPr="001F02F1" w:rsidRDefault="00BE3496" w:rsidP="009E447F">
            <w:r w:rsidRPr="001F02F1">
              <w:t>3</w:t>
            </w:r>
          </w:p>
        </w:tc>
        <w:tc>
          <w:tcPr>
            <w:tcW w:w="624" w:type="dxa"/>
          </w:tcPr>
          <w:p w14:paraId="178B8CB0" w14:textId="77777777" w:rsidR="00BE3496" w:rsidRPr="001F02F1" w:rsidRDefault="00BE3496" w:rsidP="009E447F">
            <w:r w:rsidRPr="001F02F1">
              <w:t>2</w:t>
            </w:r>
          </w:p>
        </w:tc>
        <w:tc>
          <w:tcPr>
            <w:tcW w:w="676" w:type="dxa"/>
          </w:tcPr>
          <w:p w14:paraId="5FA0EF09" w14:textId="77777777" w:rsidR="00BE3496" w:rsidRPr="001F02F1" w:rsidRDefault="00BE3496" w:rsidP="009E447F">
            <w:r w:rsidRPr="001F02F1">
              <w:t>3</w:t>
            </w:r>
          </w:p>
        </w:tc>
        <w:tc>
          <w:tcPr>
            <w:tcW w:w="608" w:type="dxa"/>
          </w:tcPr>
          <w:p w14:paraId="3BFF27D4" w14:textId="77777777" w:rsidR="00BE3496" w:rsidRPr="001F02F1" w:rsidRDefault="00BE3496" w:rsidP="009E447F">
            <w:r w:rsidRPr="001F02F1">
              <w:t>2</w:t>
            </w:r>
          </w:p>
        </w:tc>
        <w:tc>
          <w:tcPr>
            <w:tcW w:w="608" w:type="dxa"/>
          </w:tcPr>
          <w:p w14:paraId="46A7B7A6" w14:textId="77777777" w:rsidR="00BE3496" w:rsidRPr="001F02F1" w:rsidRDefault="00BE3496" w:rsidP="009E447F">
            <w:r w:rsidRPr="001F02F1">
              <w:t>3</w:t>
            </w:r>
          </w:p>
        </w:tc>
        <w:tc>
          <w:tcPr>
            <w:tcW w:w="608" w:type="dxa"/>
          </w:tcPr>
          <w:p w14:paraId="2B3D27A9" w14:textId="77777777" w:rsidR="00BE3496" w:rsidRPr="001F02F1" w:rsidRDefault="00BE3496" w:rsidP="009E447F">
            <w:r w:rsidRPr="001F02F1">
              <w:t>2</w:t>
            </w:r>
          </w:p>
        </w:tc>
        <w:tc>
          <w:tcPr>
            <w:tcW w:w="749" w:type="dxa"/>
          </w:tcPr>
          <w:p w14:paraId="64273564" w14:textId="77777777" w:rsidR="00BE3496" w:rsidRPr="001F02F1" w:rsidRDefault="00BE3496" w:rsidP="009E447F">
            <w:r w:rsidRPr="001F02F1">
              <w:t>4</w:t>
            </w:r>
          </w:p>
        </w:tc>
        <w:tc>
          <w:tcPr>
            <w:tcW w:w="749" w:type="dxa"/>
          </w:tcPr>
          <w:p w14:paraId="4F38239B" w14:textId="77777777" w:rsidR="00BE3496" w:rsidRPr="001F02F1" w:rsidRDefault="00BE3496" w:rsidP="009E447F">
            <w:r w:rsidRPr="001F02F1">
              <w:t>5</w:t>
            </w:r>
          </w:p>
        </w:tc>
        <w:tc>
          <w:tcPr>
            <w:tcW w:w="920" w:type="dxa"/>
          </w:tcPr>
          <w:p w14:paraId="37BAC8D3" w14:textId="77777777" w:rsidR="00BE3496" w:rsidRPr="001F02F1" w:rsidRDefault="00BE3496" w:rsidP="009E447F">
            <w:r w:rsidRPr="001F02F1">
              <w:t>35</w:t>
            </w:r>
          </w:p>
        </w:tc>
      </w:tr>
      <w:tr w:rsidR="001F02F1" w:rsidRPr="00FD2297" w14:paraId="598213AF" w14:textId="77777777" w:rsidTr="001F02F1">
        <w:trPr>
          <w:trHeight w:val="362"/>
        </w:trPr>
        <w:tc>
          <w:tcPr>
            <w:tcW w:w="4034" w:type="dxa"/>
          </w:tcPr>
          <w:p w14:paraId="744C4919" w14:textId="581B6740" w:rsidR="00BE3496" w:rsidRPr="001F02F1" w:rsidRDefault="00BE3496" w:rsidP="009E447F">
            <w:proofErr w:type="spellStart"/>
            <w:r w:rsidRPr="001F02F1">
              <w:t>Brockmann</w:t>
            </w:r>
            <w:proofErr w:type="spellEnd"/>
            <w:r w:rsidRPr="001F02F1">
              <w:t xml:space="preserve"> et al. (2011)</w:t>
            </w:r>
            <w:r w:rsidR="00B25184">
              <w:t xml:space="preserve"> </w:t>
            </w:r>
            <w:r w:rsidRPr="001F02F1">
              <w:fldChar w:fldCharType="begin">
                <w:fldData xml:space="preserve">PEVuZE5vdGU+PENpdGU+PEF1dGhvcj5Ccm9ja21hbm48L0F1dGhvcj48WWVhcj4yMDExPC9ZZWFy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==
</w:fldData>
              </w:fldChar>
            </w:r>
            <w:r w:rsidR="00B9417C">
              <w:instrText xml:space="preserve"> ADDIN EN.CITE </w:instrText>
            </w:r>
            <w:r w:rsidR="00B9417C">
              <w:fldChar w:fldCharType="begin">
                <w:fldData xml:space="preserve">PEVuZE5vdGU+PENpdGU+PEF1dGhvcj5Ccm9ja21hbm48L0F1dGhvcj48WWVhcj4yMDExPC9ZZWFy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==
</w:fldData>
              </w:fldChar>
            </w:r>
            <w:r w:rsidR="00B9417C">
              <w:instrText xml:space="preserve"> ADDIN EN.CITE.DATA </w:instrText>
            </w:r>
            <w:r w:rsidR="00B9417C">
              <w:fldChar w:fldCharType="end"/>
            </w:r>
            <w:r w:rsidRPr="001F02F1">
              <w:fldChar w:fldCharType="separate"/>
            </w:r>
            <w:r w:rsidR="00B9417C">
              <w:rPr>
                <w:noProof/>
              </w:rPr>
              <w:t>(30)</w:t>
            </w:r>
            <w:r w:rsidRPr="001F02F1">
              <w:fldChar w:fldCharType="end"/>
            </w:r>
          </w:p>
        </w:tc>
        <w:tc>
          <w:tcPr>
            <w:tcW w:w="608" w:type="dxa"/>
          </w:tcPr>
          <w:p w14:paraId="2D9D2D0F" w14:textId="77777777" w:rsidR="00BE3496" w:rsidRPr="001F02F1" w:rsidRDefault="00BE3496" w:rsidP="009E447F">
            <w:r w:rsidRPr="001F02F1">
              <w:t>3</w:t>
            </w:r>
          </w:p>
        </w:tc>
        <w:tc>
          <w:tcPr>
            <w:tcW w:w="608" w:type="dxa"/>
          </w:tcPr>
          <w:p w14:paraId="01D65E5D" w14:textId="77777777" w:rsidR="00BE3496" w:rsidRPr="001F02F1" w:rsidRDefault="00BE3496" w:rsidP="009E447F">
            <w:r w:rsidRPr="001F02F1">
              <w:t>3</w:t>
            </w:r>
          </w:p>
        </w:tc>
        <w:tc>
          <w:tcPr>
            <w:tcW w:w="608" w:type="dxa"/>
          </w:tcPr>
          <w:p w14:paraId="17EEB4F5" w14:textId="77777777" w:rsidR="00BE3496" w:rsidRPr="001F02F1" w:rsidRDefault="00BE3496" w:rsidP="009E447F">
            <w:r w:rsidRPr="001F02F1">
              <w:t>4</w:t>
            </w:r>
          </w:p>
        </w:tc>
        <w:tc>
          <w:tcPr>
            <w:tcW w:w="608" w:type="dxa"/>
          </w:tcPr>
          <w:p w14:paraId="3BA0E410" w14:textId="77777777" w:rsidR="00BE3496" w:rsidRPr="001F02F1" w:rsidRDefault="00BE3496" w:rsidP="009E447F">
            <w:r w:rsidRPr="001F02F1">
              <w:t>2</w:t>
            </w:r>
          </w:p>
        </w:tc>
        <w:tc>
          <w:tcPr>
            <w:tcW w:w="624" w:type="dxa"/>
          </w:tcPr>
          <w:p w14:paraId="265A081D" w14:textId="77777777" w:rsidR="00BE3496" w:rsidRPr="001F02F1" w:rsidRDefault="00BE3496" w:rsidP="009E447F">
            <w:r w:rsidRPr="001F02F1">
              <w:t>3</w:t>
            </w:r>
          </w:p>
        </w:tc>
        <w:tc>
          <w:tcPr>
            <w:tcW w:w="676" w:type="dxa"/>
          </w:tcPr>
          <w:p w14:paraId="66F61341" w14:textId="77777777" w:rsidR="00BE3496" w:rsidRPr="001F02F1" w:rsidRDefault="00BE3496" w:rsidP="009E447F">
            <w:r w:rsidRPr="001F02F1">
              <w:t>3</w:t>
            </w:r>
          </w:p>
        </w:tc>
        <w:tc>
          <w:tcPr>
            <w:tcW w:w="608" w:type="dxa"/>
          </w:tcPr>
          <w:p w14:paraId="094D92D6" w14:textId="77777777" w:rsidR="00BE3496" w:rsidRPr="001F02F1" w:rsidRDefault="00BE3496" w:rsidP="009E447F">
            <w:r w:rsidRPr="001F02F1">
              <w:t>3</w:t>
            </w:r>
          </w:p>
        </w:tc>
        <w:tc>
          <w:tcPr>
            <w:tcW w:w="608" w:type="dxa"/>
          </w:tcPr>
          <w:p w14:paraId="0006D6A4" w14:textId="77777777" w:rsidR="00BE3496" w:rsidRPr="001F02F1" w:rsidRDefault="00BE3496" w:rsidP="009E447F">
            <w:r w:rsidRPr="001F02F1">
              <w:t>3</w:t>
            </w:r>
          </w:p>
        </w:tc>
        <w:tc>
          <w:tcPr>
            <w:tcW w:w="608" w:type="dxa"/>
          </w:tcPr>
          <w:p w14:paraId="2164FC37" w14:textId="77777777" w:rsidR="00BE3496" w:rsidRPr="001F02F1" w:rsidRDefault="00BE3496" w:rsidP="009E447F">
            <w:r w:rsidRPr="001F02F1">
              <w:t>4</w:t>
            </w:r>
          </w:p>
        </w:tc>
        <w:tc>
          <w:tcPr>
            <w:tcW w:w="749" w:type="dxa"/>
          </w:tcPr>
          <w:p w14:paraId="3A2C8B05" w14:textId="77777777" w:rsidR="00BE3496" w:rsidRPr="001F02F1" w:rsidRDefault="00BE3496" w:rsidP="009E447F">
            <w:r w:rsidRPr="001F02F1">
              <w:t>3</w:t>
            </w:r>
          </w:p>
        </w:tc>
        <w:tc>
          <w:tcPr>
            <w:tcW w:w="749" w:type="dxa"/>
          </w:tcPr>
          <w:p w14:paraId="59DE1967" w14:textId="77777777" w:rsidR="00BE3496" w:rsidRPr="001F02F1" w:rsidRDefault="00BE3496" w:rsidP="009E447F">
            <w:r w:rsidRPr="001F02F1">
              <w:t>3</w:t>
            </w:r>
          </w:p>
        </w:tc>
        <w:tc>
          <w:tcPr>
            <w:tcW w:w="920" w:type="dxa"/>
          </w:tcPr>
          <w:p w14:paraId="38817569" w14:textId="77777777" w:rsidR="00BE3496" w:rsidRPr="001F02F1" w:rsidRDefault="00BE3496" w:rsidP="009E447F">
            <w:r w:rsidRPr="001F02F1">
              <w:t>34</w:t>
            </w:r>
          </w:p>
        </w:tc>
      </w:tr>
      <w:tr w:rsidR="001F02F1" w:rsidRPr="00FD2297" w14:paraId="6E8E3E90" w14:textId="77777777" w:rsidTr="001F02F1">
        <w:trPr>
          <w:trHeight w:val="362"/>
        </w:trPr>
        <w:tc>
          <w:tcPr>
            <w:tcW w:w="4034" w:type="dxa"/>
          </w:tcPr>
          <w:p w14:paraId="6E3A18E8" w14:textId="2E54F3D8" w:rsidR="00BE3496" w:rsidRPr="001F02F1" w:rsidRDefault="00BE3496" w:rsidP="009E447F">
            <w:r w:rsidRPr="001F02F1">
              <w:t>Hua et al. (2012)</w:t>
            </w:r>
            <w:r w:rsidR="00B25184">
              <w:t xml:space="preserve"> </w:t>
            </w:r>
            <w:r w:rsidRPr="001F02F1">
              <w:fldChar w:fldCharType="begin">
                <w:fldData xml:space="preserve">PEVuZE5vdGU+PENpdGU+PEF1dGhvcj5IdWE8L0F1dGhvcj48WWVhcj4yMDEyPC9ZZWFyPjxSZWNO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=
</w:fldData>
              </w:fldChar>
            </w:r>
            <w:r w:rsidR="00B9417C">
              <w:instrText xml:space="preserve"> ADDIN EN.CITE </w:instrText>
            </w:r>
            <w:r w:rsidR="00B9417C">
              <w:fldChar w:fldCharType="begin">
                <w:fldData xml:space="preserve">PEVuZE5vdGU+PENpdGU+PEF1dGhvcj5IdWE8L0F1dGhvcj48WWVhcj4yMDEyPC9ZZWFyPjxSZWNO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=
</w:fldData>
              </w:fldChar>
            </w:r>
            <w:r w:rsidR="00B9417C">
              <w:instrText xml:space="preserve"> ADDIN EN.CITE.DATA </w:instrText>
            </w:r>
            <w:r w:rsidR="00B9417C">
              <w:fldChar w:fldCharType="end"/>
            </w:r>
            <w:r w:rsidRPr="001F02F1">
              <w:fldChar w:fldCharType="separate"/>
            </w:r>
            <w:r w:rsidR="00B9417C">
              <w:rPr>
                <w:noProof/>
              </w:rPr>
              <w:t>(31)</w:t>
            </w:r>
            <w:r w:rsidRPr="001F02F1">
              <w:fldChar w:fldCharType="end"/>
            </w:r>
          </w:p>
        </w:tc>
        <w:tc>
          <w:tcPr>
            <w:tcW w:w="608" w:type="dxa"/>
          </w:tcPr>
          <w:p w14:paraId="45DA718B" w14:textId="77777777" w:rsidR="00BE3496" w:rsidRPr="001F02F1" w:rsidRDefault="00BE3496" w:rsidP="009E447F">
            <w:r w:rsidRPr="001F02F1">
              <w:t>4</w:t>
            </w:r>
          </w:p>
        </w:tc>
        <w:tc>
          <w:tcPr>
            <w:tcW w:w="608" w:type="dxa"/>
          </w:tcPr>
          <w:p w14:paraId="6842C5AC" w14:textId="77777777" w:rsidR="00BE3496" w:rsidRPr="001F02F1" w:rsidRDefault="00BE3496" w:rsidP="009E447F">
            <w:r w:rsidRPr="001F02F1">
              <w:t>3</w:t>
            </w:r>
          </w:p>
        </w:tc>
        <w:tc>
          <w:tcPr>
            <w:tcW w:w="608" w:type="dxa"/>
          </w:tcPr>
          <w:p w14:paraId="64A65211" w14:textId="77777777" w:rsidR="00BE3496" w:rsidRPr="001F02F1" w:rsidRDefault="00BE3496" w:rsidP="009E447F">
            <w:r w:rsidRPr="001F02F1">
              <w:t>n/a</w:t>
            </w:r>
          </w:p>
        </w:tc>
        <w:tc>
          <w:tcPr>
            <w:tcW w:w="608" w:type="dxa"/>
          </w:tcPr>
          <w:p w14:paraId="5BA7364F" w14:textId="77777777" w:rsidR="00BE3496" w:rsidRPr="001F02F1" w:rsidRDefault="00BE3496" w:rsidP="009E447F">
            <w:r w:rsidRPr="001F02F1">
              <w:t>2</w:t>
            </w:r>
          </w:p>
        </w:tc>
        <w:tc>
          <w:tcPr>
            <w:tcW w:w="624" w:type="dxa"/>
          </w:tcPr>
          <w:p w14:paraId="38DB5043" w14:textId="77777777" w:rsidR="00BE3496" w:rsidRPr="001F02F1" w:rsidRDefault="00BE3496" w:rsidP="009E447F">
            <w:r w:rsidRPr="001F02F1">
              <w:t>2</w:t>
            </w:r>
          </w:p>
        </w:tc>
        <w:tc>
          <w:tcPr>
            <w:tcW w:w="676" w:type="dxa"/>
          </w:tcPr>
          <w:p w14:paraId="50A2F2D4" w14:textId="77777777" w:rsidR="00BE3496" w:rsidRPr="001F02F1" w:rsidRDefault="00BE3496" w:rsidP="009E447F">
            <w:r w:rsidRPr="001F02F1">
              <w:t>3</w:t>
            </w:r>
          </w:p>
        </w:tc>
        <w:tc>
          <w:tcPr>
            <w:tcW w:w="608" w:type="dxa"/>
          </w:tcPr>
          <w:p w14:paraId="164A9CB7" w14:textId="77777777" w:rsidR="00BE3496" w:rsidRPr="001F02F1" w:rsidRDefault="00BE3496" w:rsidP="009E447F">
            <w:r w:rsidRPr="001F02F1">
              <w:t>4</w:t>
            </w:r>
          </w:p>
        </w:tc>
        <w:tc>
          <w:tcPr>
            <w:tcW w:w="608" w:type="dxa"/>
          </w:tcPr>
          <w:p w14:paraId="476AC8F5" w14:textId="77777777" w:rsidR="00BE3496" w:rsidRPr="001F02F1" w:rsidRDefault="00BE3496" w:rsidP="009E447F">
            <w:r w:rsidRPr="001F02F1">
              <w:t>4</w:t>
            </w:r>
          </w:p>
        </w:tc>
        <w:tc>
          <w:tcPr>
            <w:tcW w:w="608" w:type="dxa"/>
          </w:tcPr>
          <w:p w14:paraId="66AC4CD9" w14:textId="77777777" w:rsidR="00BE3496" w:rsidRPr="001F02F1" w:rsidRDefault="00BE3496" w:rsidP="009E447F">
            <w:r w:rsidRPr="001F02F1">
              <w:t>5</w:t>
            </w:r>
          </w:p>
        </w:tc>
        <w:tc>
          <w:tcPr>
            <w:tcW w:w="749" w:type="dxa"/>
          </w:tcPr>
          <w:p w14:paraId="7B0D059B" w14:textId="77777777" w:rsidR="00BE3496" w:rsidRPr="001F02F1" w:rsidRDefault="00BE3496" w:rsidP="009E447F">
            <w:r w:rsidRPr="001F02F1">
              <w:t>4</w:t>
            </w:r>
          </w:p>
        </w:tc>
        <w:tc>
          <w:tcPr>
            <w:tcW w:w="749" w:type="dxa"/>
          </w:tcPr>
          <w:p w14:paraId="3D9D1746" w14:textId="77777777" w:rsidR="00BE3496" w:rsidRPr="001F02F1" w:rsidRDefault="00BE3496" w:rsidP="009E447F">
            <w:r w:rsidRPr="001F02F1">
              <w:t>3</w:t>
            </w:r>
          </w:p>
        </w:tc>
        <w:tc>
          <w:tcPr>
            <w:tcW w:w="920" w:type="dxa"/>
          </w:tcPr>
          <w:p w14:paraId="4E92BDF5" w14:textId="77777777" w:rsidR="00BE3496" w:rsidRPr="001F02F1" w:rsidRDefault="00BE3496" w:rsidP="009E447F">
            <w:r w:rsidRPr="001F02F1">
              <w:t>34</w:t>
            </w:r>
          </w:p>
        </w:tc>
      </w:tr>
      <w:tr w:rsidR="001F02F1" w:rsidRPr="00FD2297" w14:paraId="7B98E75A" w14:textId="77777777" w:rsidTr="001F02F1">
        <w:trPr>
          <w:trHeight w:val="362"/>
        </w:trPr>
        <w:tc>
          <w:tcPr>
            <w:tcW w:w="4034" w:type="dxa"/>
          </w:tcPr>
          <w:p w14:paraId="6202FCFE" w14:textId="0C1B6709" w:rsidR="00BE3496" w:rsidRPr="001F02F1" w:rsidRDefault="00BE3496" w:rsidP="009E447F">
            <w:r w:rsidRPr="001F02F1">
              <w:t>Zheng et al. (2017)</w:t>
            </w:r>
            <w:r w:rsidR="00B25184">
              <w:t xml:space="preserve"> </w:t>
            </w:r>
            <w:r w:rsidRPr="001F02F1">
              <w:fldChar w:fldCharType="begin">
                <w:fldData xml:space="preserve">PEVuZE5vdGU+PENpdGU+PEF1dGhvcj5aaGVuZzwvQXV0aG9yPjxZZWFyPjIwMTc8L1llYXI+PFJl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</w:fldData>
              </w:fldChar>
            </w:r>
            <w:r w:rsidR="00B9417C">
              <w:instrText xml:space="preserve"> ADDIN EN.CITE </w:instrText>
            </w:r>
            <w:r w:rsidR="00B9417C">
              <w:fldChar w:fldCharType="begin">
                <w:fldData xml:space="preserve">PEVuZE5vdGU+PENpdGU+PEF1dGhvcj5aaGVuZzwvQXV0aG9yPjxZZWFyPjIwMTc8L1llYXI+PFJl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</w:fldData>
              </w:fldChar>
            </w:r>
            <w:r w:rsidR="00B9417C">
              <w:instrText xml:space="preserve"> ADDIN EN.CITE.DATA </w:instrText>
            </w:r>
            <w:r w:rsidR="00B9417C">
              <w:fldChar w:fldCharType="end"/>
            </w:r>
            <w:r w:rsidRPr="001F02F1">
              <w:fldChar w:fldCharType="separate"/>
            </w:r>
            <w:r w:rsidR="00B9417C">
              <w:rPr>
                <w:noProof/>
              </w:rPr>
              <w:t>(32)</w:t>
            </w:r>
            <w:r w:rsidRPr="001F02F1">
              <w:fldChar w:fldCharType="end"/>
            </w:r>
          </w:p>
        </w:tc>
        <w:tc>
          <w:tcPr>
            <w:tcW w:w="608" w:type="dxa"/>
          </w:tcPr>
          <w:p w14:paraId="27B07EA8" w14:textId="77777777" w:rsidR="00BE3496" w:rsidRPr="001F02F1" w:rsidRDefault="00BE3496" w:rsidP="009E447F">
            <w:r w:rsidRPr="001F02F1">
              <w:t>3</w:t>
            </w:r>
          </w:p>
        </w:tc>
        <w:tc>
          <w:tcPr>
            <w:tcW w:w="608" w:type="dxa"/>
          </w:tcPr>
          <w:p w14:paraId="38F7B977" w14:textId="77777777" w:rsidR="00BE3496" w:rsidRPr="001F02F1" w:rsidRDefault="00BE3496" w:rsidP="009E447F">
            <w:r w:rsidRPr="001F02F1">
              <w:t>4</w:t>
            </w:r>
          </w:p>
        </w:tc>
        <w:tc>
          <w:tcPr>
            <w:tcW w:w="608" w:type="dxa"/>
          </w:tcPr>
          <w:p w14:paraId="1292DA2F" w14:textId="77777777" w:rsidR="00BE3496" w:rsidRPr="001F02F1" w:rsidRDefault="00BE3496" w:rsidP="009E447F">
            <w:r w:rsidRPr="001F02F1">
              <w:t>4</w:t>
            </w:r>
          </w:p>
        </w:tc>
        <w:tc>
          <w:tcPr>
            <w:tcW w:w="608" w:type="dxa"/>
          </w:tcPr>
          <w:p w14:paraId="26C8E949" w14:textId="77777777" w:rsidR="00BE3496" w:rsidRPr="001F02F1" w:rsidRDefault="00BE3496" w:rsidP="009E447F">
            <w:r w:rsidRPr="001F02F1">
              <w:t>3</w:t>
            </w:r>
          </w:p>
        </w:tc>
        <w:tc>
          <w:tcPr>
            <w:tcW w:w="624" w:type="dxa"/>
          </w:tcPr>
          <w:p w14:paraId="04AA4F71" w14:textId="77777777" w:rsidR="00BE3496" w:rsidRPr="001F02F1" w:rsidRDefault="00BE3496" w:rsidP="009E447F">
            <w:r w:rsidRPr="001F02F1">
              <w:t>3</w:t>
            </w:r>
          </w:p>
        </w:tc>
        <w:tc>
          <w:tcPr>
            <w:tcW w:w="676" w:type="dxa"/>
          </w:tcPr>
          <w:p w14:paraId="14B66531" w14:textId="77777777" w:rsidR="00BE3496" w:rsidRPr="001F02F1" w:rsidRDefault="00BE3496" w:rsidP="009E447F">
            <w:r w:rsidRPr="001F02F1">
              <w:t>2</w:t>
            </w:r>
          </w:p>
        </w:tc>
        <w:tc>
          <w:tcPr>
            <w:tcW w:w="608" w:type="dxa"/>
          </w:tcPr>
          <w:p w14:paraId="3454B2B0" w14:textId="77777777" w:rsidR="00BE3496" w:rsidRPr="001F02F1" w:rsidRDefault="00BE3496" w:rsidP="009E447F">
            <w:r w:rsidRPr="001F02F1">
              <w:t>2</w:t>
            </w:r>
          </w:p>
        </w:tc>
        <w:tc>
          <w:tcPr>
            <w:tcW w:w="608" w:type="dxa"/>
          </w:tcPr>
          <w:p w14:paraId="3057D205" w14:textId="77777777" w:rsidR="00BE3496" w:rsidRPr="001F02F1" w:rsidRDefault="00BE3496" w:rsidP="009E447F">
            <w:r w:rsidRPr="001F02F1">
              <w:t>3</w:t>
            </w:r>
          </w:p>
        </w:tc>
        <w:tc>
          <w:tcPr>
            <w:tcW w:w="608" w:type="dxa"/>
          </w:tcPr>
          <w:p w14:paraId="3420D99E" w14:textId="77777777" w:rsidR="00BE3496" w:rsidRPr="001F02F1" w:rsidRDefault="00BE3496" w:rsidP="009E447F">
            <w:r w:rsidRPr="001F02F1">
              <w:t>4</w:t>
            </w:r>
          </w:p>
        </w:tc>
        <w:tc>
          <w:tcPr>
            <w:tcW w:w="749" w:type="dxa"/>
          </w:tcPr>
          <w:p w14:paraId="6B494708" w14:textId="77777777" w:rsidR="00BE3496" w:rsidRPr="001F02F1" w:rsidRDefault="00BE3496" w:rsidP="009E447F">
            <w:r w:rsidRPr="001F02F1">
              <w:t>3</w:t>
            </w:r>
          </w:p>
        </w:tc>
        <w:tc>
          <w:tcPr>
            <w:tcW w:w="749" w:type="dxa"/>
          </w:tcPr>
          <w:p w14:paraId="7536E66E" w14:textId="77777777" w:rsidR="00BE3496" w:rsidRPr="001F02F1" w:rsidRDefault="00BE3496" w:rsidP="009E447F">
            <w:r w:rsidRPr="001F02F1">
              <w:t>3</w:t>
            </w:r>
          </w:p>
        </w:tc>
        <w:tc>
          <w:tcPr>
            <w:tcW w:w="920" w:type="dxa"/>
          </w:tcPr>
          <w:p w14:paraId="5632F2C9" w14:textId="77777777" w:rsidR="00BE3496" w:rsidRPr="001F02F1" w:rsidRDefault="00BE3496" w:rsidP="009E447F">
            <w:r w:rsidRPr="001F02F1">
              <w:t>34</w:t>
            </w:r>
          </w:p>
        </w:tc>
      </w:tr>
      <w:tr w:rsidR="001F02F1" w:rsidRPr="00FD2297" w14:paraId="326E8E6B" w14:textId="77777777" w:rsidTr="001F02F1">
        <w:trPr>
          <w:trHeight w:val="372"/>
        </w:trPr>
        <w:tc>
          <w:tcPr>
            <w:tcW w:w="4034" w:type="dxa"/>
          </w:tcPr>
          <w:p w14:paraId="33F05BD6" w14:textId="124C7547" w:rsidR="00BE3496" w:rsidRPr="001F02F1" w:rsidRDefault="00BE3496" w:rsidP="009E447F">
            <w:pPr>
              <w:rPr>
                <w:highlight w:val="red"/>
              </w:rPr>
            </w:pPr>
            <w:r w:rsidRPr="001F02F1">
              <w:t>Altmann et al. (2016)</w:t>
            </w:r>
            <w:r w:rsidR="00B25184">
              <w:t xml:space="preserve"> </w:t>
            </w:r>
            <w:r w:rsidRPr="001F02F1">
              <w:fldChar w:fldCharType="begin">
                <w:fldData xml:space="preserve">PEVuZE5vdGU+PENpdGU+PEF1dGhvcj5BbHRtYW5uPC9BdXRob3I+PFllYXI+MjAxNjwvWWVhcj48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==
</w:fldData>
              </w:fldChar>
            </w:r>
            <w:r w:rsidR="00B9417C">
              <w:instrText xml:space="preserve"> ADDIN EN.CITE </w:instrText>
            </w:r>
            <w:r w:rsidR="00B9417C">
              <w:fldChar w:fldCharType="begin">
                <w:fldData xml:space="preserve">PEVuZE5vdGU+PENpdGU+PEF1dGhvcj5BbHRtYW5uPC9BdXRob3I+PFllYXI+MjAxNjwvWWVhcj48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==
</w:fldData>
              </w:fldChar>
            </w:r>
            <w:r w:rsidR="00B9417C">
              <w:instrText xml:space="preserve"> ADDIN EN.CITE.DATA </w:instrText>
            </w:r>
            <w:r w:rsidR="00B9417C">
              <w:fldChar w:fldCharType="end"/>
            </w:r>
            <w:r w:rsidRPr="001F02F1">
              <w:fldChar w:fldCharType="separate"/>
            </w:r>
            <w:r w:rsidR="00B9417C">
              <w:rPr>
                <w:noProof/>
              </w:rPr>
              <w:t>(33)</w:t>
            </w:r>
            <w:r w:rsidRPr="001F02F1">
              <w:fldChar w:fldCharType="end"/>
            </w:r>
          </w:p>
        </w:tc>
        <w:tc>
          <w:tcPr>
            <w:tcW w:w="608" w:type="dxa"/>
          </w:tcPr>
          <w:p w14:paraId="26FFE933" w14:textId="77777777" w:rsidR="00BE3496" w:rsidRPr="001F02F1" w:rsidRDefault="00BE3496" w:rsidP="009E447F">
            <w:r w:rsidRPr="001F02F1">
              <w:t>4</w:t>
            </w:r>
          </w:p>
        </w:tc>
        <w:tc>
          <w:tcPr>
            <w:tcW w:w="608" w:type="dxa"/>
          </w:tcPr>
          <w:p w14:paraId="42A215CE" w14:textId="77777777" w:rsidR="00BE3496" w:rsidRPr="001F02F1" w:rsidRDefault="00BE3496" w:rsidP="009E447F">
            <w:r w:rsidRPr="001F02F1">
              <w:t>3</w:t>
            </w:r>
          </w:p>
        </w:tc>
        <w:tc>
          <w:tcPr>
            <w:tcW w:w="608" w:type="dxa"/>
          </w:tcPr>
          <w:p w14:paraId="5F2B563A" w14:textId="77777777" w:rsidR="00BE3496" w:rsidRPr="001F02F1" w:rsidRDefault="00BE3496" w:rsidP="009E447F">
            <w:r w:rsidRPr="001F02F1">
              <w:t>n/a</w:t>
            </w:r>
          </w:p>
        </w:tc>
        <w:tc>
          <w:tcPr>
            <w:tcW w:w="608" w:type="dxa"/>
          </w:tcPr>
          <w:p w14:paraId="1C97D979" w14:textId="77777777" w:rsidR="00BE3496" w:rsidRPr="001F02F1" w:rsidRDefault="00BE3496" w:rsidP="009E447F">
            <w:r w:rsidRPr="001F02F1">
              <w:t>3</w:t>
            </w:r>
          </w:p>
        </w:tc>
        <w:tc>
          <w:tcPr>
            <w:tcW w:w="624" w:type="dxa"/>
          </w:tcPr>
          <w:p w14:paraId="087EA7BD" w14:textId="77777777" w:rsidR="00BE3496" w:rsidRPr="001F02F1" w:rsidRDefault="00BE3496" w:rsidP="009E447F">
            <w:r w:rsidRPr="001F02F1">
              <w:t>2</w:t>
            </w:r>
          </w:p>
        </w:tc>
        <w:tc>
          <w:tcPr>
            <w:tcW w:w="676" w:type="dxa"/>
          </w:tcPr>
          <w:p w14:paraId="7DF5BAA6" w14:textId="77777777" w:rsidR="00BE3496" w:rsidRPr="001F02F1" w:rsidRDefault="00BE3496" w:rsidP="009E447F">
            <w:r w:rsidRPr="001F02F1">
              <w:t>3</w:t>
            </w:r>
          </w:p>
        </w:tc>
        <w:tc>
          <w:tcPr>
            <w:tcW w:w="608" w:type="dxa"/>
          </w:tcPr>
          <w:p w14:paraId="57066CF6" w14:textId="77777777" w:rsidR="00BE3496" w:rsidRPr="001F02F1" w:rsidRDefault="00BE3496" w:rsidP="009E447F">
            <w:r w:rsidRPr="001F02F1">
              <w:t>4</w:t>
            </w:r>
          </w:p>
        </w:tc>
        <w:tc>
          <w:tcPr>
            <w:tcW w:w="608" w:type="dxa"/>
          </w:tcPr>
          <w:p w14:paraId="2C8F008C" w14:textId="77777777" w:rsidR="00BE3496" w:rsidRPr="001F02F1" w:rsidRDefault="00BE3496" w:rsidP="009E447F">
            <w:r w:rsidRPr="001F02F1">
              <w:t>3</w:t>
            </w:r>
          </w:p>
        </w:tc>
        <w:tc>
          <w:tcPr>
            <w:tcW w:w="608" w:type="dxa"/>
          </w:tcPr>
          <w:p w14:paraId="0514B2E9" w14:textId="77777777" w:rsidR="00BE3496" w:rsidRPr="001F02F1" w:rsidRDefault="00BE3496" w:rsidP="009E447F">
            <w:r w:rsidRPr="001F02F1">
              <w:t>4</w:t>
            </w:r>
          </w:p>
        </w:tc>
        <w:tc>
          <w:tcPr>
            <w:tcW w:w="749" w:type="dxa"/>
          </w:tcPr>
          <w:p w14:paraId="06204307" w14:textId="77777777" w:rsidR="00BE3496" w:rsidRPr="001F02F1" w:rsidRDefault="00BE3496" w:rsidP="009E447F">
            <w:r w:rsidRPr="001F02F1">
              <w:t>3</w:t>
            </w:r>
          </w:p>
        </w:tc>
        <w:tc>
          <w:tcPr>
            <w:tcW w:w="749" w:type="dxa"/>
          </w:tcPr>
          <w:p w14:paraId="1EB827BB" w14:textId="77777777" w:rsidR="00BE3496" w:rsidRPr="001F02F1" w:rsidRDefault="00BE3496" w:rsidP="009E447F">
            <w:r w:rsidRPr="001F02F1">
              <w:t>4</w:t>
            </w:r>
          </w:p>
        </w:tc>
        <w:tc>
          <w:tcPr>
            <w:tcW w:w="920" w:type="dxa"/>
          </w:tcPr>
          <w:p w14:paraId="19D8EFA7" w14:textId="77777777" w:rsidR="00BE3496" w:rsidRPr="001F02F1" w:rsidRDefault="00BE3496" w:rsidP="009E447F">
            <w:r w:rsidRPr="001F02F1">
              <w:t>33</w:t>
            </w:r>
          </w:p>
        </w:tc>
      </w:tr>
      <w:tr w:rsidR="001F02F1" w:rsidRPr="00FD2297" w14:paraId="023FBA21" w14:textId="77777777" w:rsidTr="001F02F1">
        <w:trPr>
          <w:trHeight w:val="362"/>
        </w:trPr>
        <w:tc>
          <w:tcPr>
            <w:tcW w:w="4034" w:type="dxa"/>
          </w:tcPr>
          <w:p w14:paraId="565A73EA" w14:textId="1A3BD054" w:rsidR="00BE3496" w:rsidRPr="001F02F1" w:rsidRDefault="00BE3496" w:rsidP="009E447F">
            <w:proofErr w:type="spellStart"/>
            <w:r w:rsidRPr="001F02F1">
              <w:t>Malec-Litwinowicz</w:t>
            </w:r>
            <w:proofErr w:type="spellEnd"/>
            <w:r w:rsidRPr="001F02F1">
              <w:t xml:space="preserve"> et al. (2014)</w:t>
            </w:r>
            <w:r w:rsidR="00B25184">
              <w:t xml:space="preserve"> </w:t>
            </w:r>
            <w:r w:rsidRPr="001F02F1">
              <w:fldChar w:fldCharType="begin">
                <w:fldData xml:space="preserve">PEVuZE5vdGU+PENpdGU+PEF1dGhvcj5NYWxlYy1MaXR3aW5vd2ljejwvQXV0aG9yPjxZZWFyPjIw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=
</w:fldData>
              </w:fldChar>
            </w:r>
            <w:r w:rsidR="00B9417C">
              <w:instrText xml:space="preserve"> ADDIN EN.CITE </w:instrText>
            </w:r>
            <w:r w:rsidR="00B9417C">
              <w:fldChar w:fldCharType="begin">
                <w:fldData xml:space="preserve">PEVuZE5vdGU+PENpdGU+PEF1dGhvcj5NYWxlYy1MaXR3aW5vd2ljejwvQXV0aG9yPjxZZWFyPjIw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=
</w:fldData>
              </w:fldChar>
            </w:r>
            <w:r w:rsidR="00B9417C">
              <w:instrText xml:space="preserve"> ADDIN EN.CITE.DATA </w:instrText>
            </w:r>
            <w:r w:rsidR="00B9417C">
              <w:fldChar w:fldCharType="end"/>
            </w:r>
            <w:r w:rsidRPr="001F02F1">
              <w:fldChar w:fldCharType="separate"/>
            </w:r>
            <w:r w:rsidR="00B9417C">
              <w:rPr>
                <w:noProof/>
              </w:rPr>
              <w:t>(34)</w:t>
            </w:r>
            <w:r w:rsidRPr="001F02F1">
              <w:fldChar w:fldCharType="end"/>
            </w:r>
          </w:p>
        </w:tc>
        <w:tc>
          <w:tcPr>
            <w:tcW w:w="608" w:type="dxa"/>
          </w:tcPr>
          <w:p w14:paraId="671DB810" w14:textId="77777777" w:rsidR="00BE3496" w:rsidRPr="001F02F1" w:rsidRDefault="00BE3496" w:rsidP="009E447F">
            <w:r w:rsidRPr="001F02F1">
              <w:t>3</w:t>
            </w:r>
          </w:p>
        </w:tc>
        <w:tc>
          <w:tcPr>
            <w:tcW w:w="608" w:type="dxa"/>
          </w:tcPr>
          <w:p w14:paraId="7A2B38C4" w14:textId="77777777" w:rsidR="00BE3496" w:rsidRPr="001F02F1" w:rsidRDefault="00BE3496" w:rsidP="009E447F">
            <w:r w:rsidRPr="001F02F1">
              <w:t>3</w:t>
            </w:r>
          </w:p>
        </w:tc>
        <w:tc>
          <w:tcPr>
            <w:tcW w:w="608" w:type="dxa"/>
          </w:tcPr>
          <w:p w14:paraId="672DBA2D" w14:textId="77777777" w:rsidR="00BE3496" w:rsidRPr="001F02F1" w:rsidRDefault="00BE3496" w:rsidP="009E447F">
            <w:r w:rsidRPr="001F02F1">
              <w:t>3</w:t>
            </w:r>
          </w:p>
        </w:tc>
        <w:tc>
          <w:tcPr>
            <w:tcW w:w="608" w:type="dxa"/>
          </w:tcPr>
          <w:p w14:paraId="604C3DAB" w14:textId="77777777" w:rsidR="00BE3496" w:rsidRPr="001F02F1" w:rsidRDefault="00BE3496" w:rsidP="009E447F">
            <w:r w:rsidRPr="001F02F1">
              <w:t>2</w:t>
            </w:r>
          </w:p>
        </w:tc>
        <w:tc>
          <w:tcPr>
            <w:tcW w:w="624" w:type="dxa"/>
          </w:tcPr>
          <w:p w14:paraId="67E6A37C" w14:textId="77777777" w:rsidR="00BE3496" w:rsidRPr="001F02F1" w:rsidRDefault="00BE3496" w:rsidP="009E447F">
            <w:r w:rsidRPr="001F02F1">
              <w:t>2</w:t>
            </w:r>
          </w:p>
        </w:tc>
        <w:tc>
          <w:tcPr>
            <w:tcW w:w="676" w:type="dxa"/>
          </w:tcPr>
          <w:p w14:paraId="161AA823" w14:textId="77777777" w:rsidR="00BE3496" w:rsidRPr="001F02F1" w:rsidRDefault="00BE3496" w:rsidP="009E447F">
            <w:r w:rsidRPr="001F02F1">
              <w:t>3</w:t>
            </w:r>
          </w:p>
        </w:tc>
        <w:tc>
          <w:tcPr>
            <w:tcW w:w="608" w:type="dxa"/>
          </w:tcPr>
          <w:p w14:paraId="17B10342" w14:textId="77777777" w:rsidR="00BE3496" w:rsidRPr="001F02F1" w:rsidRDefault="00BE3496" w:rsidP="009E447F">
            <w:r w:rsidRPr="001F02F1">
              <w:t>4</w:t>
            </w:r>
          </w:p>
        </w:tc>
        <w:tc>
          <w:tcPr>
            <w:tcW w:w="608" w:type="dxa"/>
          </w:tcPr>
          <w:p w14:paraId="7CD6CBD2" w14:textId="77777777" w:rsidR="00BE3496" w:rsidRPr="001F02F1" w:rsidRDefault="00BE3496" w:rsidP="009E447F">
            <w:r w:rsidRPr="001F02F1">
              <w:t>3</w:t>
            </w:r>
          </w:p>
        </w:tc>
        <w:tc>
          <w:tcPr>
            <w:tcW w:w="608" w:type="dxa"/>
          </w:tcPr>
          <w:p w14:paraId="5756371E" w14:textId="77777777" w:rsidR="00BE3496" w:rsidRPr="001F02F1" w:rsidRDefault="00BE3496" w:rsidP="009E447F">
            <w:r w:rsidRPr="001F02F1">
              <w:t>3</w:t>
            </w:r>
          </w:p>
        </w:tc>
        <w:tc>
          <w:tcPr>
            <w:tcW w:w="749" w:type="dxa"/>
          </w:tcPr>
          <w:p w14:paraId="218D4F3E" w14:textId="77777777" w:rsidR="00BE3496" w:rsidRPr="001F02F1" w:rsidRDefault="00BE3496" w:rsidP="009E447F">
            <w:r w:rsidRPr="001F02F1">
              <w:t>3</w:t>
            </w:r>
          </w:p>
        </w:tc>
        <w:tc>
          <w:tcPr>
            <w:tcW w:w="749" w:type="dxa"/>
          </w:tcPr>
          <w:p w14:paraId="4525D317" w14:textId="77777777" w:rsidR="00BE3496" w:rsidRPr="001F02F1" w:rsidRDefault="00BE3496" w:rsidP="009E447F">
            <w:r w:rsidRPr="001F02F1">
              <w:t>3</w:t>
            </w:r>
          </w:p>
        </w:tc>
        <w:tc>
          <w:tcPr>
            <w:tcW w:w="920" w:type="dxa"/>
          </w:tcPr>
          <w:p w14:paraId="572003D4" w14:textId="77777777" w:rsidR="00BE3496" w:rsidRPr="001F02F1" w:rsidRDefault="00BE3496" w:rsidP="009E447F">
            <w:r w:rsidRPr="001F02F1">
              <w:t>32</w:t>
            </w:r>
          </w:p>
        </w:tc>
      </w:tr>
      <w:tr w:rsidR="001F02F1" w:rsidRPr="00FD2297" w14:paraId="13DD0901" w14:textId="77777777" w:rsidTr="001F02F1">
        <w:trPr>
          <w:trHeight w:val="362"/>
        </w:trPr>
        <w:tc>
          <w:tcPr>
            <w:tcW w:w="4034" w:type="dxa"/>
          </w:tcPr>
          <w:p w14:paraId="61D43CDB" w14:textId="03B3EE73" w:rsidR="00BE3496" w:rsidRPr="001F02F1" w:rsidRDefault="00BE3496" w:rsidP="009E447F">
            <w:r w:rsidRPr="001F02F1">
              <w:t>Menza et al. (1999)</w:t>
            </w:r>
            <w:r w:rsidR="00B25184">
              <w:t xml:space="preserve"> </w:t>
            </w:r>
            <w:r w:rsidRPr="001F02F1">
              <w:fldChar w:fldCharType="begin"/>
            </w:r>
            <w:r w:rsidR="00B9417C">
              <w:instrText xml:space="preserve"> ADDIN EN.CITE &lt;EndNote&gt;&lt;Cite&gt;&lt;Author&gt;Menza&lt;/Author&gt;&lt;Year&gt;1999&lt;/Year&gt;&lt;RecNum&gt;5426&lt;/RecNum&gt;&lt;DisplayText&gt;(35)&lt;/DisplayText&gt;&lt;record&gt;&lt;rec-number&gt;5426&lt;/rec-number&gt;&lt;foreign-keys&gt;&lt;key app="EN" db-id="s9x05fe2apwfduef02mpvfa99tx9esexf2xf" timestamp="1538487639"&gt;5426&lt;/key&gt;&lt;/foreign-keys&gt;&lt;ref-type name="Journal Article"&gt;17&lt;/ref-type&gt;&lt;contributors&gt;&lt;authors&gt;&lt;author&gt;Menza, M. A.&lt;/author&gt;&lt;author&gt;Palermo, B.&lt;/author&gt;&lt;author&gt;DiPaola, R.&lt;/author&gt;&lt;author&gt;Sage, J. I.&lt;/author&gt;&lt;author&gt;Ricketts, M. H.&lt;/author&gt;&lt;/authors&gt;&lt;/contributors&gt;&lt;auth-address&gt;Department of Psychiatry, University of Medicine and Dentistry of New Jersey, Robert Wood Johnson Medical School, Piscataway 08854, USA.&lt;/auth-address&gt;&lt;titles&gt;&lt;title&gt;Depression and anxiety in Parkinson&amp;apos;s disease: possible effect of genetic variation in the serotonin transporter&lt;/title&gt;&lt;secondary-title&gt;J Geriatr Psychiatry Neurol&lt;/secondary-title&gt;&lt;/titles&gt;&lt;periodical&gt;&lt;full-title&gt;J Geriatr Psychiatry Neurol&lt;/full-title&gt;&lt;/periodical&gt;&lt;pages&gt;49-52&lt;/pages&gt;&lt;volume&gt;12&lt;/volume&gt;&lt;number&gt;2&lt;/number&gt;&lt;edition&gt;1999/09/14&lt;/edition&gt;&lt;keywords&gt;&lt;keyword&gt;Aged&lt;/keyword&gt;&lt;keyword&gt;Alleles&lt;/keyword&gt;&lt;keyword&gt;Anxiety/*etiology/genetics&lt;/keyword&gt;&lt;keyword&gt;Carrier Proteins/*genetics/physiology&lt;/keyword&gt;&lt;keyword&gt;Depression/*etiology/genetics&lt;/keyword&gt;&lt;keyword&gt;Female&lt;/keyword&gt;&lt;keyword&gt;Genes, Regulator/physiology&lt;/keyword&gt;&lt;keyword&gt;Genetic Predisposition to Disease&lt;/keyword&gt;&lt;keyword&gt;Genetic Variation&lt;/keyword&gt;&lt;keyword&gt;Humans&lt;/keyword&gt;&lt;keyword&gt;Male&lt;/keyword&gt;&lt;keyword&gt;Parkinson Disease/complications/*genetics/*psychology&lt;/keyword&gt;&lt;keyword&gt;Risk Factors&lt;/keyword&gt;&lt;keyword&gt;Serotonin/*pharmacology/physiology&lt;/keyword&gt;&lt;/keywords&gt;&lt;dates&gt;&lt;year&gt;1999&lt;/year&gt;&lt;pub-dates&gt;&lt;date&gt;Summer&lt;/date&gt;&lt;/pub-dates&gt;&lt;/dates&gt;&lt;isbn&gt;0891-9887 (Print)&amp;#xD;0891-9887 (Linking)&lt;/isbn&gt;&lt;accession-num&gt;10483924&lt;/accession-num&gt;&lt;urls&gt;&lt;related-urls&gt;&lt;url&gt;https://www.ncbi.nlm.nih.gov/pubmed/10483924&lt;/url&gt;&lt;/related-urls&gt;&lt;/urls&gt;&lt;electronic-resource-num&gt;10.1177/089198879901200202&lt;/electronic-resource-num&gt;&lt;/record&gt;&lt;/Cite&gt;&lt;/EndNote&gt;</w:instrText>
            </w:r>
            <w:r w:rsidRPr="001F02F1">
              <w:fldChar w:fldCharType="separate"/>
            </w:r>
            <w:r w:rsidR="00B9417C">
              <w:rPr>
                <w:noProof/>
              </w:rPr>
              <w:t>(35)</w:t>
            </w:r>
            <w:r w:rsidRPr="001F02F1">
              <w:fldChar w:fldCharType="end"/>
            </w:r>
          </w:p>
        </w:tc>
        <w:tc>
          <w:tcPr>
            <w:tcW w:w="608" w:type="dxa"/>
          </w:tcPr>
          <w:p w14:paraId="262F9898" w14:textId="77777777" w:rsidR="00BE3496" w:rsidRPr="001F02F1" w:rsidRDefault="00BE3496" w:rsidP="009E447F">
            <w:r w:rsidRPr="001F02F1">
              <w:t>4</w:t>
            </w:r>
          </w:p>
        </w:tc>
        <w:tc>
          <w:tcPr>
            <w:tcW w:w="608" w:type="dxa"/>
          </w:tcPr>
          <w:p w14:paraId="0AFDD371" w14:textId="77777777" w:rsidR="00BE3496" w:rsidRPr="001F02F1" w:rsidRDefault="00BE3496" w:rsidP="009E447F">
            <w:r w:rsidRPr="001F02F1">
              <w:t>4</w:t>
            </w:r>
          </w:p>
        </w:tc>
        <w:tc>
          <w:tcPr>
            <w:tcW w:w="608" w:type="dxa"/>
          </w:tcPr>
          <w:p w14:paraId="46A54FD2" w14:textId="77777777" w:rsidR="00BE3496" w:rsidRPr="001F02F1" w:rsidRDefault="00BE3496" w:rsidP="009E447F">
            <w:r w:rsidRPr="001F02F1">
              <w:t>3</w:t>
            </w:r>
          </w:p>
        </w:tc>
        <w:tc>
          <w:tcPr>
            <w:tcW w:w="608" w:type="dxa"/>
          </w:tcPr>
          <w:p w14:paraId="4EF406DA" w14:textId="77777777" w:rsidR="00BE3496" w:rsidRPr="001F02F1" w:rsidRDefault="00BE3496" w:rsidP="009E447F">
            <w:r w:rsidRPr="001F02F1">
              <w:t>3</w:t>
            </w:r>
          </w:p>
        </w:tc>
        <w:tc>
          <w:tcPr>
            <w:tcW w:w="624" w:type="dxa"/>
          </w:tcPr>
          <w:p w14:paraId="02B7B1B1" w14:textId="77777777" w:rsidR="00BE3496" w:rsidRPr="001F02F1" w:rsidRDefault="00BE3496" w:rsidP="009E447F">
            <w:r w:rsidRPr="001F02F1">
              <w:t>2</w:t>
            </w:r>
          </w:p>
        </w:tc>
        <w:tc>
          <w:tcPr>
            <w:tcW w:w="676" w:type="dxa"/>
          </w:tcPr>
          <w:p w14:paraId="5C287445" w14:textId="77777777" w:rsidR="00BE3496" w:rsidRPr="001F02F1" w:rsidRDefault="00BE3496" w:rsidP="009E447F">
            <w:r w:rsidRPr="001F02F1">
              <w:t>3</w:t>
            </w:r>
          </w:p>
        </w:tc>
        <w:tc>
          <w:tcPr>
            <w:tcW w:w="608" w:type="dxa"/>
          </w:tcPr>
          <w:p w14:paraId="170151EA" w14:textId="77777777" w:rsidR="00BE3496" w:rsidRPr="001F02F1" w:rsidRDefault="00BE3496" w:rsidP="009E447F">
            <w:r w:rsidRPr="001F02F1">
              <w:t>2</w:t>
            </w:r>
          </w:p>
        </w:tc>
        <w:tc>
          <w:tcPr>
            <w:tcW w:w="608" w:type="dxa"/>
          </w:tcPr>
          <w:p w14:paraId="28B03621" w14:textId="77777777" w:rsidR="00BE3496" w:rsidRPr="001F02F1" w:rsidRDefault="00BE3496" w:rsidP="009E447F">
            <w:r w:rsidRPr="001F02F1">
              <w:t>3</w:t>
            </w:r>
          </w:p>
        </w:tc>
        <w:tc>
          <w:tcPr>
            <w:tcW w:w="608" w:type="dxa"/>
          </w:tcPr>
          <w:p w14:paraId="0B196BB4" w14:textId="77777777" w:rsidR="00BE3496" w:rsidRPr="001F02F1" w:rsidRDefault="00BE3496" w:rsidP="009E447F">
            <w:r w:rsidRPr="001F02F1">
              <w:t>3</w:t>
            </w:r>
          </w:p>
        </w:tc>
        <w:tc>
          <w:tcPr>
            <w:tcW w:w="749" w:type="dxa"/>
          </w:tcPr>
          <w:p w14:paraId="69459874" w14:textId="77777777" w:rsidR="00BE3496" w:rsidRPr="001F02F1" w:rsidRDefault="00BE3496" w:rsidP="009E447F">
            <w:r w:rsidRPr="001F02F1">
              <w:t>2</w:t>
            </w:r>
          </w:p>
        </w:tc>
        <w:tc>
          <w:tcPr>
            <w:tcW w:w="749" w:type="dxa"/>
          </w:tcPr>
          <w:p w14:paraId="2DF67F98" w14:textId="77777777" w:rsidR="00BE3496" w:rsidRPr="001F02F1" w:rsidRDefault="00BE3496" w:rsidP="009E447F">
            <w:r w:rsidRPr="001F02F1">
              <w:t>3</w:t>
            </w:r>
          </w:p>
        </w:tc>
        <w:tc>
          <w:tcPr>
            <w:tcW w:w="920" w:type="dxa"/>
          </w:tcPr>
          <w:p w14:paraId="6489C1CF" w14:textId="77777777" w:rsidR="00BE3496" w:rsidRPr="001F02F1" w:rsidRDefault="00BE3496" w:rsidP="009E447F">
            <w:r w:rsidRPr="001F02F1">
              <w:t>32</w:t>
            </w:r>
          </w:p>
        </w:tc>
      </w:tr>
      <w:tr w:rsidR="001F02F1" w:rsidRPr="00FD2297" w14:paraId="18F3639E" w14:textId="77777777" w:rsidTr="001F02F1">
        <w:trPr>
          <w:trHeight w:val="362"/>
        </w:trPr>
        <w:tc>
          <w:tcPr>
            <w:tcW w:w="4034" w:type="dxa"/>
          </w:tcPr>
          <w:p w14:paraId="21AF26EF" w14:textId="28CF73A4" w:rsidR="00BE3496" w:rsidRPr="001F02F1" w:rsidRDefault="00BE3496" w:rsidP="009E447F">
            <w:r w:rsidRPr="001F02F1">
              <w:t>Ben Sassi et al. (2012)</w:t>
            </w:r>
            <w:r w:rsidR="00B25184">
              <w:t xml:space="preserve"> </w:t>
            </w:r>
            <w:r w:rsidRPr="001F02F1">
              <w:fldChar w:fldCharType="begin"/>
            </w:r>
            <w:r w:rsidR="00B9417C">
              <w:instrText xml:space="preserve"> ADDIN EN.CITE &lt;EndNote&gt;&lt;Cite&gt;&lt;Author&gt;Ben Sassi&lt;/Author&gt;&lt;Year&gt;2012&lt;/Year&gt;&lt;RecNum&gt;5407&lt;/RecNum&gt;&lt;DisplayText&gt;(36)&lt;/DisplayText&gt;&lt;record&gt;&lt;rec-number&gt;5407&lt;/rec-number&gt;&lt;foreign-keys&gt;&lt;key app="EN" db-id="s9x05fe2apwfduef02mpvfa99tx9esexf2xf" timestamp="1538486320"&gt;5407&lt;/key&gt;&lt;/foreign-keys&gt;&lt;ref-type name="Journal Article"&gt;17&lt;/ref-type&gt;&lt;contributors&gt;&lt;authors&gt;&lt;author&gt;Ben Sassi, S.&lt;/author&gt;&lt;author&gt;Nabli, F.&lt;/author&gt;&lt;author&gt;Hentati, E.&lt;/author&gt;&lt;author&gt;Nahdi, H.&lt;/author&gt;&lt;author&gt;Trabelsi, M.&lt;/author&gt;&lt;author&gt;Ben Ayed, H.&lt;/author&gt;&lt;author&gt;Amouri, R.&lt;/author&gt;&lt;author&gt;Duda, J. E.&lt;/author&gt;&lt;author&gt;Farrer, M. J.&lt;/author&gt;&lt;author&gt;Hentati, F.&lt;/author&gt;&lt;/authors&gt;&lt;/contributors&gt;&lt;auth-address&gt;Neurology Department, National Institute of Neurology, La Rabta-1007, Tunis, Tunisia. bensassisam@yahoo.fr&lt;/auth-address&gt;&lt;titles&gt;&lt;title&gt;Cognitive dysfunction in Tunisian LRRK2 associated Parkinson&amp;apos;s disease&lt;/title&gt;&lt;secondary-title&gt;Parkinsonism Relat Disord&lt;/secondary-title&gt;&lt;/titles&gt;&lt;periodical&gt;&lt;full-title&gt;Parkinsonism Relat Disord&lt;/full-title&gt;&lt;/periodical&gt;&lt;pages&gt;243-6&lt;/pages&gt;&lt;volume&gt;18&lt;/volume&gt;&lt;number&gt;3&lt;/number&gt;&lt;edition&gt;2011/11/08&lt;/edition&gt;&lt;keywords&gt;&lt;keyword&gt;Cognition Disorders/epidemiology/*genetics&lt;/keyword&gt;&lt;keyword&gt;DNA Mutational Analysis&lt;/keyword&gt;&lt;keyword&gt;Female&lt;/keyword&gt;&lt;keyword&gt;Humans&lt;/keyword&gt;&lt;keyword&gt;Leucine-Rich Repeat Serine-Threonine Protein Kinase-2&lt;/keyword&gt;&lt;keyword&gt;Male&lt;/keyword&gt;&lt;keyword&gt;Middle Aged&lt;/keyword&gt;&lt;keyword&gt;Mutation&lt;/keyword&gt;&lt;keyword&gt;Neuropsychological Tests&lt;/keyword&gt;&lt;keyword&gt;Parkinson Disease/*complications/*genetics&lt;/keyword&gt;&lt;keyword&gt;Prevalence&lt;/keyword&gt;&lt;keyword&gt;Protein-Serine-Threonine Kinases/*genetics&lt;/keyword&gt;&lt;keyword&gt;Tunisia/epidemiology&lt;/keyword&gt;&lt;/keywords&gt;&lt;dates&gt;&lt;year&gt;2012&lt;/year&gt;&lt;pub-dates&gt;&lt;date&gt;Mar&lt;/date&gt;&lt;/pub-dates&gt;&lt;/dates&gt;&lt;isbn&gt;1873-5126 (Electronic)&amp;#xD;1353-8020 (Linking)&lt;/isbn&gt;&lt;accession-num&gt;22056842&lt;/accession-num&gt;&lt;urls&gt;&lt;related-urls&gt;&lt;url&gt;https://www.ncbi.nlm.nih.gov/pubmed/22056842&lt;/url&gt;&lt;/related-urls&gt;&lt;/urls&gt;&lt;electronic-resource-num&gt;10.1016/j.parkreldis.2011.10.009&lt;/electronic-resource-num&gt;&lt;/record&gt;&lt;/Cite&gt;&lt;/EndNote&gt;</w:instrText>
            </w:r>
            <w:r w:rsidRPr="001F02F1">
              <w:fldChar w:fldCharType="separate"/>
            </w:r>
            <w:r w:rsidR="00B9417C">
              <w:rPr>
                <w:noProof/>
              </w:rPr>
              <w:t>(36)</w:t>
            </w:r>
            <w:r w:rsidRPr="001F02F1">
              <w:fldChar w:fldCharType="end"/>
            </w:r>
          </w:p>
        </w:tc>
        <w:tc>
          <w:tcPr>
            <w:tcW w:w="608" w:type="dxa"/>
          </w:tcPr>
          <w:p w14:paraId="577561CF" w14:textId="77777777" w:rsidR="00BE3496" w:rsidRPr="001F02F1" w:rsidRDefault="00BE3496" w:rsidP="009E447F">
            <w:r w:rsidRPr="001F02F1">
              <w:t>4</w:t>
            </w:r>
          </w:p>
        </w:tc>
        <w:tc>
          <w:tcPr>
            <w:tcW w:w="608" w:type="dxa"/>
          </w:tcPr>
          <w:p w14:paraId="4D362AE0" w14:textId="77777777" w:rsidR="00BE3496" w:rsidRPr="001F02F1" w:rsidRDefault="00BE3496" w:rsidP="009E447F">
            <w:r w:rsidRPr="001F02F1">
              <w:t>4</w:t>
            </w:r>
          </w:p>
        </w:tc>
        <w:tc>
          <w:tcPr>
            <w:tcW w:w="608" w:type="dxa"/>
          </w:tcPr>
          <w:p w14:paraId="3217A3B3" w14:textId="77777777" w:rsidR="00BE3496" w:rsidRPr="001F02F1" w:rsidRDefault="00BE3496" w:rsidP="009E447F">
            <w:r w:rsidRPr="001F02F1">
              <w:t>3</w:t>
            </w:r>
          </w:p>
        </w:tc>
        <w:tc>
          <w:tcPr>
            <w:tcW w:w="608" w:type="dxa"/>
          </w:tcPr>
          <w:p w14:paraId="4FEFD913" w14:textId="77777777" w:rsidR="00BE3496" w:rsidRPr="001F02F1" w:rsidRDefault="00BE3496" w:rsidP="009E447F">
            <w:r w:rsidRPr="001F02F1">
              <w:t>2</w:t>
            </w:r>
          </w:p>
        </w:tc>
        <w:tc>
          <w:tcPr>
            <w:tcW w:w="624" w:type="dxa"/>
          </w:tcPr>
          <w:p w14:paraId="3F679FF2" w14:textId="77777777" w:rsidR="00BE3496" w:rsidRPr="001F02F1" w:rsidRDefault="00BE3496" w:rsidP="009E447F">
            <w:r w:rsidRPr="001F02F1">
              <w:t>2</w:t>
            </w:r>
          </w:p>
        </w:tc>
        <w:tc>
          <w:tcPr>
            <w:tcW w:w="676" w:type="dxa"/>
          </w:tcPr>
          <w:p w14:paraId="056FCBED" w14:textId="77777777" w:rsidR="00BE3496" w:rsidRPr="001F02F1" w:rsidRDefault="00BE3496" w:rsidP="009E447F">
            <w:r w:rsidRPr="001F02F1">
              <w:t>3</w:t>
            </w:r>
          </w:p>
        </w:tc>
        <w:tc>
          <w:tcPr>
            <w:tcW w:w="608" w:type="dxa"/>
          </w:tcPr>
          <w:p w14:paraId="2CEF01BD" w14:textId="77777777" w:rsidR="00BE3496" w:rsidRPr="001F02F1" w:rsidRDefault="00BE3496" w:rsidP="009E447F">
            <w:r w:rsidRPr="001F02F1">
              <w:t>3</w:t>
            </w:r>
          </w:p>
        </w:tc>
        <w:tc>
          <w:tcPr>
            <w:tcW w:w="608" w:type="dxa"/>
          </w:tcPr>
          <w:p w14:paraId="682283CD" w14:textId="77777777" w:rsidR="00BE3496" w:rsidRPr="001F02F1" w:rsidRDefault="00BE3496" w:rsidP="009E447F">
            <w:r w:rsidRPr="001F02F1">
              <w:t>4</w:t>
            </w:r>
          </w:p>
        </w:tc>
        <w:tc>
          <w:tcPr>
            <w:tcW w:w="608" w:type="dxa"/>
          </w:tcPr>
          <w:p w14:paraId="0F274F01" w14:textId="77777777" w:rsidR="00BE3496" w:rsidRPr="001F02F1" w:rsidRDefault="00BE3496" w:rsidP="009E447F">
            <w:r w:rsidRPr="001F02F1">
              <w:t>2</w:t>
            </w:r>
          </w:p>
        </w:tc>
        <w:tc>
          <w:tcPr>
            <w:tcW w:w="749" w:type="dxa"/>
          </w:tcPr>
          <w:p w14:paraId="720E92AE" w14:textId="77777777" w:rsidR="00BE3496" w:rsidRPr="001F02F1" w:rsidRDefault="00BE3496" w:rsidP="009E447F">
            <w:r w:rsidRPr="001F02F1">
              <w:t>2</w:t>
            </w:r>
          </w:p>
        </w:tc>
        <w:tc>
          <w:tcPr>
            <w:tcW w:w="749" w:type="dxa"/>
          </w:tcPr>
          <w:p w14:paraId="341E1BB1" w14:textId="77777777" w:rsidR="00BE3496" w:rsidRPr="001F02F1" w:rsidRDefault="00BE3496" w:rsidP="009E447F">
            <w:r w:rsidRPr="001F02F1">
              <w:t>3</w:t>
            </w:r>
          </w:p>
        </w:tc>
        <w:tc>
          <w:tcPr>
            <w:tcW w:w="920" w:type="dxa"/>
          </w:tcPr>
          <w:p w14:paraId="02192029" w14:textId="77777777" w:rsidR="00BE3496" w:rsidRPr="001F02F1" w:rsidRDefault="00BE3496" w:rsidP="009E447F">
            <w:r w:rsidRPr="001F02F1">
              <w:t>32</w:t>
            </w:r>
          </w:p>
        </w:tc>
      </w:tr>
      <w:tr w:rsidR="001F02F1" w:rsidRPr="00FD2297" w14:paraId="7A1DBC6A" w14:textId="77777777" w:rsidTr="001F02F1">
        <w:trPr>
          <w:trHeight w:val="362"/>
        </w:trPr>
        <w:tc>
          <w:tcPr>
            <w:tcW w:w="4034" w:type="dxa"/>
          </w:tcPr>
          <w:p w14:paraId="4C416A02" w14:textId="39942775" w:rsidR="00BE3496" w:rsidRPr="001F02F1" w:rsidRDefault="00BE3496" w:rsidP="009E447F">
            <w:proofErr w:type="spellStart"/>
            <w:r w:rsidRPr="001F02F1">
              <w:t>Srivatsal</w:t>
            </w:r>
            <w:proofErr w:type="spellEnd"/>
            <w:r w:rsidRPr="001F02F1">
              <w:t xml:space="preserve"> et al. (2015)</w:t>
            </w:r>
            <w:r w:rsidR="00B25184">
              <w:t xml:space="preserve"> </w:t>
            </w:r>
            <w:r w:rsidRPr="001F02F1">
              <w:fldChar w:fldCharType="begin">
                <w:fldData xml:space="preserve">PEVuZE5vdGU+PENpdGU+PEF1dGhvcj5Tcml2YXRzYWw8L0F1dGhvcj48WWVhcj4yMDE1PC9ZZWFy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</w:fldData>
              </w:fldChar>
            </w:r>
            <w:r w:rsidR="00B9417C">
              <w:instrText xml:space="preserve"> ADDIN EN.CITE </w:instrText>
            </w:r>
            <w:r w:rsidR="00B9417C">
              <w:fldChar w:fldCharType="begin">
                <w:fldData xml:space="preserve">PEVuZE5vdGU+PENpdGU+PEF1dGhvcj5Tcml2YXRzYWw8L0F1dGhvcj48WWVhcj4yMDE1PC9ZZWFy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</w:fldData>
              </w:fldChar>
            </w:r>
            <w:r w:rsidR="00B9417C">
              <w:instrText xml:space="preserve"> ADDIN EN.CITE.DATA </w:instrText>
            </w:r>
            <w:r w:rsidR="00B9417C">
              <w:fldChar w:fldCharType="end"/>
            </w:r>
            <w:r w:rsidRPr="001F02F1">
              <w:fldChar w:fldCharType="separate"/>
            </w:r>
            <w:r w:rsidR="00B9417C">
              <w:rPr>
                <w:noProof/>
              </w:rPr>
              <w:t>(37)</w:t>
            </w:r>
            <w:r w:rsidRPr="001F02F1">
              <w:fldChar w:fldCharType="end"/>
            </w:r>
          </w:p>
        </w:tc>
        <w:tc>
          <w:tcPr>
            <w:tcW w:w="608" w:type="dxa"/>
          </w:tcPr>
          <w:p w14:paraId="048CB5C2" w14:textId="77777777" w:rsidR="00BE3496" w:rsidRPr="001F02F1" w:rsidRDefault="00BE3496" w:rsidP="009E447F">
            <w:r w:rsidRPr="001F02F1">
              <w:t>3</w:t>
            </w:r>
          </w:p>
        </w:tc>
        <w:tc>
          <w:tcPr>
            <w:tcW w:w="608" w:type="dxa"/>
          </w:tcPr>
          <w:p w14:paraId="25257D97" w14:textId="77777777" w:rsidR="00BE3496" w:rsidRPr="001F02F1" w:rsidRDefault="00BE3496" w:rsidP="009E447F">
            <w:r w:rsidRPr="001F02F1">
              <w:t>3</w:t>
            </w:r>
          </w:p>
        </w:tc>
        <w:tc>
          <w:tcPr>
            <w:tcW w:w="608" w:type="dxa"/>
          </w:tcPr>
          <w:p w14:paraId="2A4FC07B" w14:textId="77777777" w:rsidR="00BE3496" w:rsidRPr="001F02F1" w:rsidRDefault="00BE3496" w:rsidP="009E447F">
            <w:r w:rsidRPr="001F02F1">
              <w:t>3</w:t>
            </w:r>
          </w:p>
        </w:tc>
        <w:tc>
          <w:tcPr>
            <w:tcW w:w="608" w:type="dxa"/>
          </w:tcPr>
          <w:p w14:paraId="5097F21E" w14:textId="77777777" w:rsidR="00BE3496" w:rsidRPr="001F02F1" w:rsidRDefault="00BE3496" w:rsidP="009E447F">
            <w:r w:rsidRPr="001F02F1">
              <w:t>2</w:t>
            </w:r>
          </w:p>
        </w:tc>
        <w:tc>
          <w:tcPr>
            <w:tcW w:w="624" w:type="dxa"/>
          </w:tcPr>
          <w:p w14:paraId="70305504" w14:textId="77777777" w:rsidR="00BE3496" w:rsidRPr="001F02F1" w:rsidRDefault="00BE3496" w:rsidP="009E447F">
            <w:r w:rsidRPr="001F02F1">
              <w:t>2</w:t>
            </w:r>
          </w:p>
        </w:tc>
        <w:tc>
          <w:tcPr>
            <w:tcW w:w="676" w:type="dxa"/>
          </w:tcPr>
          <w:p w14:paraId="093A7EC8" w14:textId="77777777" w:rsidR="00BE3496" w:rsidRPr="001F02F1" w:rsidRDefault="00BE3496" w:rsidP="009E447F">
            <w:r w:rsidRPr="001F02F1">
              <w:t>3</w:t>
            </w:r>
          </w:p>
        </w:tc>
        <w:tc>
          <w:tcPr>
            <w:tcW w:w="608" w:type="dxa"/>
          </w:tcPr>
          <w:p w14:paraId="241E69BE" w14:textId="77777777" w:rsidR="00BE3496" w:rsidRPr="001F02F1" w:rsidRDefault="00BE3496" w:rsidP="009E447F">
            <w:r w:rsidRPr="001F02F1">
              <w:t>3</w:t>
            </w:r>
          </w:p>
        </w:tc>
        <w:tc>
          <w:tcPr>
            <w:tcW w:w="608" w:type="dxa"/>
          </w:tcPr>
          <w:p w14:paraId="3DCB6282" w14:textId="77777777" w:rsidR="00BE3496" w:rsidRPr="001F02F1" w:rsidRDefault="00BE3496" w:rsidP="009E447F">
            <w:r w:rsidRPr="001F02F1">
              <w:t>4</w:t>
            </w:r>
          </w:p>
        </w:tc>
        <w:tc>
          <w:tcPr>
            <w:tcW w:w="608" w:type="dxa"/>
          </w:tcPr>
          <w:p w14:paraId="3E8EEFD1" w14:textId="77777777" w:rsidR="00BE3496" w:rsidRPr="001F02F1" w:rsidRDefault="00BE3496" w:rsidP="009E447F">
            <w:r w:rsidRPr="001F02F1">
              <w:t>4</w:t>
            </w:r>
          </w:p>
        </w:tc>
        <w:tc>
          <w:tcPr>
            <w:tcW w:w="749" w:type="dxa"/>
          </w:tcPr>
          <w:p w14:paraId="0C92EF8F" w14:textId="77777777" w:rsidR="00BE3496" w:rsidRPr="001F02F1" w:rsidRDefault="00BE3496" w:rsidP="009E447F">
            <w:r w:rsidRPr="001F02F1">
              <w:t>2</w:t>
            </w:r>
          </w:p>
        </w:tc>
        <w:tc>
          <w:tcPr>
            <w:tcW w:w="749" w:type="dxa"/>
          </w:tcPr>
          <w:p w14:paraId="7BFCF120" w14:textId="77777777" w:rsidR="00BE3496" w:rsidRPr="001F02F1" w:rsidRDefault="00BE3496" w:rsidP="009E447F">
            <w:r w:rsidRPr="001F02F1">
              <w:t>3</w:t>
            </w:r>
          </w:p>
        </w:tc>
        <w:tc>
          <w:tcPr>
            <w:tcW w:w="920" w:type="dxa"/>
          </w:tcPr>
          <w:p w14:paraId="31BB50F6" w14:textId="77777777" w:rsidR="00BE3496" w:rsidRPr="001F02F1" w:rsidRDefault="00BE3496" w:rsidP="009E447F">
            <w:r w:rsidRPr="001F02F1">
              <w:t>32</w:t>
            </w:r>
          </w:p>
        </w:tc>
      </w:tr>
      <w:tr w:rsidR="001F02F1" w:rsidRPr="00FD2297" w14:paraId="069CE344" w14:textId="77777777" w:rsidTr="001F02F1">
        <w:trPr>
          <w:trHeight w:val="362"/>
        </w:trPr>
        <w:tc>
          <w:tcPr>
            <w:tcW w:w="4034" w:type="dxa"/>
          </w:tcPr>
          <w:p w14:paraId="61D2208C" w14:textId="03BA74EC" w:rsidR="00BE3496" w:rsidRPr="001F02F1" w:rsidRDefault="00BE3496" w:rsidP="009E447F">
            <w:r w:rsidRPr="001F02F1">
              <w:t>Hong et al. (2017)</w:t>
            </w:r>
            <w:r w:rsidR="00B25184">
              <w:t xml:space="preserve"> </w:t>
            </w:r>
            <w:r w:rsidRPr="001F02F1">
              <w:fldChar w:fldCharType="begin">
                <w:fldData xml:space="preserve">PEVuZE5vdGU+PENpdGU+PEF1dGhvcj5Ib25nPC9BdXRob3I+PFllYXI+MjAxNzwvWWVhcj48UmVj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</w:fldData>
              </w:fldChar>
            </w:r>
            <w:r w:rsidR="00B9417C">
              <w:instrText xml:space="preserve"> ADDIN EN.CITE </w:instrText>
            </w:r>
            <w:r w:rsidR="00B9417C">
              <w:fldChar w:fldCharType="begin">
                <w:fldData xml:space="preserve">PEVuZE5vdGU+PENpdGU+PEF1dGhvcj5Ib25nPC9BdXRob3I+PFllYXI+MjAxNzwvWWVhcj48UmVj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</w:fldData>
              </w:fldChar>
            </w:r>
            <w:r w:rsidR="00B9417C">
              <w:instrText xml:space="preserve"> ADDIN EN.CITE.DATA </w:instrText>
            </w:r>
            <w:r w:rsidR="00B9417C">
              <w:fldChar w:fldCharType="end"/>
            </w:r>
            <w:r w:rsidRPr="001F02F1">
              <w:fldChar w:fldCharType="separate"/>
            </w:r>
            <w:r w:rsidR="00B9417C">
              <w:rPr>
                <w:noProof/>
              </w:rPr>
              <w:t>(38)</w:t>
            </w:r>
            <w:r w:rsidRPr="001F02F1">
              <w:fldChar w:fldCharType="end"/>
            </w:r>
            <w:r w:rsidRPr="001F02F1">
              <w:t xml:space="preserve"> </w:t>
            </w:r>
          </w:p>
        </w:tc>
        <w:tc>
          <w:tcPr>
            <w:tcW w:w="608" w:type="dxa"/>
          </w:tcPr>
          <w:p w14:paraId="55378661" w14:textId="77777777" w:rsidR="00BE3496" w:rsidRPr="001F02F1" w:rsidRDefault="00BE3496" w:rsidP="009E447F">
            <w:r w:rsidRPr="001F02F1">
              <w:t>4</w:t>
            </w:r>
          </w:p>
        </w:tc>
        <w:tc>
          <w:tcPr>
            <w:tcW w:w="608" w:type="dxa"/>
          </w:tcPr>
          <w:p w14:paraId="4E2B2A2E" w14:textId="77777777" w:rsidR="00BE3496" w:rsidRPr="001F02F1" w:rsidRDefault="00BE3496" w:rsidP="009E447F">
            <w:r w:rsidRPr="001F02F1">
              <w:t>3</w:t>
            </w:r>
          </w:p>
        </w:tc>
        <w:tc>
          <w:tcPr>
            <w:tcW w:w="608" w:type="dxa"/>
          </w:tcPr>
          <w:p w14:paraId="68FDF29C" w14:textId="77777777" w:rsidR="00BE3496" w:rsidRPr="001F02F1" w:rsidRDefault="00BE3496" w:rsidP="009E447F">
            <w:r w:rsidRPr="001F02F1">
              <w:t>4</w:t>
            </w:r>
          </w:p>
        </w:tc>
        <w:tc>
          <w:tcPr>
            <w:tcW w:w="608" w:type="dxa"/>
          </w:tcPr>
          <w:p w14:paraId="71514AF2" w14:textId="77777777" w:rsidR="00BE3496" w:rsidRPr="001F02F1" w:rsidRDefault="00BE3496" w:rsidP="009E447F">
            <w:r w:rsidRPr="001F02F1">
              <w:t>5</w:t>
            </w:r>
          </w:p>
        </w:tc>
        <w:tc>
          <w:tcPr>
            <w:tcW w:w="624" w:type="dxa"/>
          </w:tcPr>
          <w:p w14:paraId="56B524EB" w14:textId="77777777" w:rsidR="00BE3496" w:rsidRPr="001F02F1" w:rsidRDefault="00BE3496" w:rsidP="009E447F">
            <w:r w:rsidRPr="001F02F1">
              <w:t>4</w:t>
            </w:r>
          </w:p>
        </w:tc>
        <w:tc>
          <w:tcPr>
            <w:tcW w:w="676" w:type="dxa"/>
          </w:tcPr>
          <w:p w14:paraId="7E5620B6" w14:textId="77777777" w:rsidR="00BE3496" w:rsidRPr="001F02F1" w:rsidRDefault="00BE3496" w:rsidP="009E447F">
            <w:r w:rsidRPr="001F02F1">
              <w:t>3</w:t>
            </w:r>
          </w:p>
        </w:tc>
        <w:tc>
          <w:tcPr>
            <w:tcW w:w="608" w:type="dxa"/>
          </w:tcPr>
          <w:p w14:paraId="4931E20C" w14:textId="77777777" w:rsidR="00BE3496" w:rsidRPr="001F02F1" w:rsidRDefault="00BE3496" w:rsidP="009E447F">
            <w:r w:rsidRPr="001F02F1">
              <w:t>3</w:t>
            </w:r>
          </w:p>
        </w:tc>
        <w:tc>
          <w:tcPr>
            <w:tcW w:w="608" w:type="dxa"/>
          </w:tcPr>
          <w:p w14:paraId="19B9D0FC" w14:textId="77777777" w:rsidR="00BE3496" w:rsidRPr="001F02F1" w:rsidRDefault="00BE3496" w:rsidP="009E447F">
            <w:r w:rsidRPr="001F02F1">
              <w:t>4</w:t>
            </w:r>
          </w:p>
        </w:tc>
        <w:tc>
          <w:tcPr>
            <w:tcW w:w="608" w:type="dxa"/>
          </w:tcPr>
          <w:p w14:paraId="0893193C" w14:textId="77777777" w:rsidR="00BE3496" w:rsidRPr="001F02F1" w:rsidRDefault="00BE3496" w:rsidP="009E447F">
            <w:r w:rsidRPr="001F02F1">
              <w:t>4</w:t>
            </w:r>
          </w:p>
        </w:tc>
        <w:tc>
          <w:tcPr>
            <w:tcW w:w="749" w:type="dxa"/>
          </w:tcPr>
          <w:p w14:paraId="0E3BC36E" w14:textId="77777777" w:rsidR="00BE3496" w:rsidRPr="001F02F1" w:rsidRDefault="00BE3496" w:rsidP="009E447F">
            <w:r w:rsidRPr="001F02F1">
              <w:t>4</w:t>
            </w:r>
          </w:p>
        </w:tc>
        <w:tc>
          <w:tcPr>
            <w:tcW w:w="749" w:type="dxa"/>
          </w:tcPr>
          <w:p w14:paraId="25C50205" w14:textId="77777777" w:rsidR="00BE3496" w:rsidRPr="001F02F1" w:rsidRDefault="00BE3496" w:rsidP="009E447F">
            <w:r w:rsidRPr="001F02F1">
              <w:t>3</w:t>
            </w:r>
          </w:p>
        </w:tc>
        <w:tc>
          <w:tcPr>
            <w:tcW w:w="920" w:type="dxa"/>
          </w:tcPr>
          <w:p w14:paraId="11EB2FFE" w14:textId="77777777" w:rsidR="00BE3496" w:rsidRPr="001F02F1" w:rsidRDefault="00BE3496" w:rsidP="009E447F">
            <w:r w:rsidRPr="001F02F1">
              <w:t>31</w:t>
            </w:r>
          </w:p>
        </w:tc>
      </w:tr>
      <w:tr w:rsidR="001F02F1" w:rsidRPr="00FD2297" w14:paraId="06EAE1C8" w14:textId="77777777" w:rsidTr="001F02F1">
        <w:trPr>
          <w:trHeight w:val="372"/>
        </w:trPr>
        <w:tc>
          <w:tcPr>
            <w:tcW w:w="4034" w:type="dxa"/>
          </w:tcPr>
          <w:p w14:paraId="4BC75FD3" w14:textId="232424CE" w:rsidR="00BE3496" w:rsidRPr="001F02F1" w:rsidRDefault="00BE3496" w:rsidP="009E447F">
            <w:r w:rsidRPr="001F02F1">
              <w:t>Somme et al. (2015)</w:t>
            </w:r>
            <w:r w:rsidR="00B25184">
              <w:t xml:space="preserve"> </w:t>
            </w:r>
            <w:r w:rsidRPr="001F02F1">
              <w:fldChar w:fldCharType="begin">
                <w:fldData xml:space="preserve">PEVuZE5vdGU+PENpdGU+PEF1dGhvcj5Tb21tZTwvQXV0aG9yPjxZZWFyPjIwMTU8L1llYXI+PFJl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=
</w:fldData>
              </w:fldChar>
            </w:r>
            <w:r w:rsidR="00B9417C">
              <w:instrText xml:space="preserve"> ADDIN EN.CITE </w:instrText>
            </w:r>
            <w:r w:rsidR="00B9417C">
              <w:fldChar w:fldCharType="begin">
                <w:fldData xml:space="preserve">PEVuZE5vdGU+PENpdGU+PEF1dGhvcj5Tb21tZTwvQXV0aG9yPjxZZWFyPjIwMTU8L1llYXI+PFJl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=
</w:fldData>
              </w:fldChar>
            </w:r>
            <w:r w:rsidR="00B9417C">
              <w:instrText xml:space="preserve"> ADDIN EN.CITE.DATA </w:instrText>
            </w:r>
            <w:r w:rsidR="00B9417C">
              <w:fldChar w:fldCharType="end"/>
            </w:r>
            <w:r w:rsidRPr="001F02F1">
              <w:fldChar w:fldCharType="separate"/>
            </w:r>
            <w:r w:rsidR="00B9417C">
              <w:rPr>
                <w:noProof/>
              </w:rPr>
              <w:t>(39)</w:t>
            </w:r>
            <w:r w:rsidRPr="001F02F1">
              <w:fldChar w:fldCharType="end"/>
            </w:r>
          </w:p>
        </w:tc>
        <w:tc>
          <w:tcPr>
            <w:tcW w:w="608" w:type="dxa"/>
          </w:tcPr>
          <w:p w14:paraId="3AB3FD5D" w14:textId="77777777" w:rsidR="00BE3496" w:rsidRPr="001F02F1" w:rsidRDefault="00BE3496" w:rsidP="009E447F">
            <w:r w:rsidRPr="001F02F1">
              <w:t>4</w:t>
            </w:r>
          </w:p>
        </w:tc>
        <w:tc>
          <w:tcPr>
            <w:tcW w:w="608" w:type="dxa"/>
          </w:tcPr>
          <w:p w14:paraId="260BBF37" w14:textId="77777777" w:rsidR="00BE3496" w:rsidRPr="001F02F1" w:rsidRDefault="00BE3496" w:rsidP="009E447F">
            <w:r w:rsidRPr="001F02F1">
              <w:t>2</w:t>
            </w:r>
          </w:p>
        </w:tc>
        <w:tc>
          <w:tcPr>
            <w:tcW w:w="608" w:type="dxa"/>
          </w:tcPr>
          <w:p w14:paraId="2BB36012" w14:textId="77777777" w:rsidR="00BE3496" w:rsidRPr="001F02F1" w:rsidRDefault="00BE3496" w:rsidP="009E447F">
            <w:r w:rsidRPr="001F02F1">
              <w:t>4</w:t>
            </w:r>
          </w:p>
        </w:tc>
        <w:tc>
          <w:tcPr>
            <w:tcW w:w="608" w:type="dxa"/>
          </w:tcPr>
          <w:p w14:paraId="1B796A22" w14:textId="77777777" w:rsidR="00BE3496" w:rsidRPr="001F02F1" w:rsidRDefault="00BE3496" w:rsidP="009E447F">
            <w:r w:rsidRPr="001F02F1">
              <w:t>2</w:t>
            </w:r>
          </w:p>
        </w:tc>
        <w:tc>
          <w:tcPr>
            <w:tcW w:w="624" w:type="dxa"/>
          </w:tcPr>
          <w:p w14:paraId="1BE95ACB" w14:textId="77777777" w:rsidR="00BE3496" w:rsidRPr="001F02F1" w:rsidRDefault="00BE3496" w:rsidP="009E447F">
            <w:r w:rsidRPr="001F02F1">
              <w:t>2</w:t>
            </w:r>
          </w:p>
        </w:tc>
        <w:tc>
          <w:tcPr>
            <w:tcW w:w="676" w:type="dxa"/>
          </w:tcPr>
          <w:p w14:paraId="624CD950" w14:textId="77777777" w:rsidR="00BE3496" w:rsidRPr="001F02F1" w:rsidRDefault="00BE3496" w:rsidP="009E447F">
            <w:r w:rsidRPr="001F02F1">
              <w:t>3</w:t>
            </w:r>
          </w:p>
        </w:tc>
        <w:tc>
          <w:tcPr>
            <w:tcW w:w="608" w:type="dxa"/>
          </w:tcPr>
          <w:p w14:paraId="3939BB6A" w14:textId="77777777" w:rsidR="00BE3496" w:rsidRPr="001F02F1" w:rsidRDefault="00BE3496" w:rsidP="009E447F">
            <w:r w:rsidRPr="001F02F1">
              <w:t>2</w:t>
            </w:r>
          </w:p>
        </w:tc>
        <w:tc>
          <w:tcPr>
            <w:tcW w:w="608" w:type="dxa"/>
          </w:tcPr>
          <w:p w14:paraId="76D793D1" w14:textId="77777777" w:rsidR="00BE3496" w:rsidRPr="001F02F1" w:rsidRDefault="00BE3496" w:rsidP="009E447F">
            <w:r w:rsidRPr="001F02F1">
              <w:t>3</w:t>
            </w:r>
          </w:p>
        </w:tc>
        <w:tc>
          <w:tcPr>
            <w:tcW w:w="608" w:type="dxa"/>
          </w:tcPr>
          <w:p w14:paraId="474EAF9D" w14:textId="77777777" w:rsidR="00BE3496" w:rsidRPr="001F02F1" w:rsidRDefault="00BE3496" w:rsidP="009E447F">
            <w:r w:rsidRPr="001F02F1">
              <w:t>3</w:t>
            </w:r>
          </w:p>
        </w:tc>
        <w:tc>
          <w:tcPr>
            <w:tcW w:w="749" w:type="dxa"/>
          </w:tcPr>
          <w:p w14:paraId="30B3E916" w14:textId="77777777" w:rsidR="00BE3496" w:rsidRPr="001F02F1" w:rsidRDefault="00BE3496" w:rsidP="009E447F">
            <w:r w:rsidRPr="001F02F1">
              <w:t>3</w:t>
            </w:r>
          </w:p>
        </w:tc>
        <w:tc>
          <w:tcPr>
            <w:tcW w:w="749" w:type="dxa"/>
          </w:tcPr>
          <w:p w14:paraId="0101BCAD" w14:textId="77777777" w:rsidR="00BE3496" w:rsidRPr="001F02F1" w:rsidRDefault="00BE3496" w:rsidP="009E447F">
            <w:r w:rsidRPr="001F02F1">
              <w:t>3</w:t>
            </w:r>
          </w:p>
        </w:tc>
        <w:tc>
          <w:tcPr>
            <w:tcW w:w="920" w:type="dxa"/>
          </w:tcPr>
          <w:p w14:paraId="3AAFD77E" w14:textId="77777777" w:rsidR="00BE3496" w:rsidRPr="001F02F1" w:rsidRDefault="00BE3496" w:rsidP="009E447F">
            <w:r w:rsidRPr="001F02F1">
              <w:t>31</w:t>
            </w:r>
          </w:p>
        </w:tc>
      </w:tr>
      <w:tr w:rsidR="001F02F1" w:rsidRPr="00FD2297" w14:paraId="58AF75D7" w14:textId="77777777" w:rsidTr="001F02F1">
        <w:trPr>
          <w:trHeight w:val="362"/>
        </w:trPr>
        <w:tc>
          <w:tcPr>
            <w:tcW w:w="4034" w:type="dxa"/>
          </w:tcPr>
          <w:p w14:paraId="7BE46EE6" w14:textId="3CA4A69D" w:rsidR="00BE3496" w:rsidRPr="001F02F1" w:rsidRDefault="00BE3496" w:rsidP="009E447F">
            <w:r w:rsidRPr="001F02F1">
              <w:t>Kasten et al. (2012)</w:t>
            </w:r>
            <w:r w:rsidR="00B25184">
              <w:t xml:space="preserve"> </w:t>
            </w:r>
            <w:r w:rsidRPr="001F02F1">
              <w:fldChar w:fldCharType="begin">
                <w:fldData xml:space="preserve">PEVuZE5vdGU+PENpdGU+PEF1dGhvcj5LYXN0ZW48L0F1dGhvcj48WWVhcj4yMDEyPC9ZZWFyPjxS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</w:fldData>
              </w:fldChar>
            </w:r>
            <w:r w:rsidR="00B9417C">
              <w:instrText xml:space="preserve"> ADDIN EN.CITE </w:instrText>
            </w:r>
            <w:r w:rsidR="00B9417C">
              <w:fldChar w:fldCharType="begin">
                <w:fldData xml:space="preserve">PEVuZE5vdGU+PENpdGU+PEF1dGhvcj5LYXN0ZW48L0F1dGhvcj48WWVhcj4yMDEyPC9ZZWFyPjxS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</w:fldData>
              </w:fldChar>
            </w:r>
            <w:r w:rsidR="00B9417C">
              <w:instrText xml:space="preserve"> ADDIN EN.CITE.DATA </w:instrText>
            </w:r>
            <w:r w:rsidR="00B9417C">
              <w:fldChar w:fldCharType="end"/>
            </w:r>
            <w:r w:rsidRPr="001F02F1">
              <w:fldChar w:fldCharType="separate"/>
            </w:r>
            <w:r w:rsidR="00B9417C">
              <w:rPr>
                <w:noProof/>
              </w:rPr>
              <w:t>(40)</w:t>
            </w:r>
            <w:r w:rsidRPr="001F02F1">
              <w:fldChar w:fldCharType="end"/>
            </w:r>
          </w:p>
        </w:tc>
        <w:tc>
          <w:tcPr>
            <w:tcW w:w="608" w:type="dxa"/>
          </w:tcPr>
          <w:p w14:paraId="057F6512" w14:textId="77777777" w:rsidR="00BE3496" w:rsidRPr="001F02F1" w:rsidRDefault="00BE3496" w:rsidP="009E447F">
            <w:r w:rsidRPr="001F02F1">
              <w:t>3</w:t>
            </w:r>
          </w:p>
        </w:tc>
        <w:tc>
          <w:tcPr>
            <w:tcW w:w="608" w:type="dxa"/>
          </w:tcPr>
          <w:p w14:paraId="03550C3B" w14:textId="77777777" w:rsidR="00BE3496" w:rsidRPr="001F02F1" w:rsidRDefault="00BE3496" w:rsidP="009E447F">
            <w:r w:rsidRPr="001F02F1">
              <w:t>2</w:t>
            </w:r>
          </w:p>
        </w:tc>
        <w:tc>
          <w:tcPr>
            <w:tcW w:w="608" w:type="dxa"/>
          </w:tcPr>
          <w:p w14:paraId="70C2D8BF" w14:textId="77777777" w:rsidR="00BE3496" w:rsidRPr="001F02F1" w:rsidRDefault="00BE3496" w:rsidP="009E447F">
            <w:r w:rsidRPr="001F02F1">
              <w:t>4</w:t>
            </w:r>
          </w:p>
        </w:tc>
        <w:tc>
          <w:tcPr>
            <w:tcW w:w="608" w:type="dxa"/>
          </w:tcPr>
          <w:p w14:paraId="7E0202C2" w14:textId="77777777" w:rsidR="00BE3496" w:rsidRPr="001F02F1" w:rsidRDefault="00BE3496" w:rsidP="009E447F">
            <w:r w:rsidRPr="001F02F1">
              <w:t>2</w:t>
            </w:r>
          </w:p>
        </w:tc>
        <w:tc>
          <w:tcPr>
            <w:tcW w:w="624" w:type="dxa"/>
          </w:tcPr>
          <w:p w14:paraId="2E30C87C" w14:textId="77777777" w:rsidR="00BE3496" w:rsidRPr="001F02F1" w:rsidRDefault="00BE3496" w:rsidP="009E447F">
            <w:r w:rsidRPr="001F02F1">
              <w:t>2</w:t>
            </w:r>
          </w:p>
        </w:tc>
        <w:tc>
          <w:tcPr>
            <w:tcW w:w="676" w:type="dxa"/>
          </w:tcPr>
          <w:p w14:paraId="20880834" w14:textId="77777777" w:rsidR="00BE3496" w:rsidRPr="001F02F1" w:rsidRDefault="00BE3496" w:rsidP="009E447F">
            <w:r w:rsidRPr="001F02F1">
              <w:t>3</w:t>
            </w:r>
          </w:p>
        </w:tc>
        <w:tc>
          <w:tcPr>
            <w:tcW w:w="608" w:type="dxa"/>
          </w:tcPr>
          <w:p w14:paraId="1DAF6D7D" w14:textId="77777777" w:rsidR="00BE3496" w:rsidRPr="001F02F1" w:rsidRDefault="00BE3496" w:rsidP="009E447F">
            <w:r w:rsidRPr="001F02F1">
              <w:t>2</w:t>
            </w:r>
          </w:p>
        </w:tc>
        <w:tc>
          <w:tcPr>
            <w:tcW w:w="608" w:type="dxa"/>
          </w:tcPr>
          <w:p w14:paraId="6E080988" w14:textId="77777777" w:rsidR="00BE3496" w:rsidRPr="001F02F1" w:rsidRDefault="00BE3496" w:rsidP="009E447F">
            <w:r w:rsidRPr="001F02F1">
              <w:t>4</w:t>
            </w:r>
          </w:p>
        </w:tc>
        <w:tc>
          <w:tcPr>
            <w:tcW w:w="608" w:type="dxa"/>
          </w:tcPr>
          <w:p w14:paraId="45629E4B" w14:textId="77777777" w:rsidR="00BE3496" w:rsidRPr="001F02F1" w:rsidRDefault="00BE3496" w:rsidP="009E447F">
            <w:r w:rsidRPr="001F02F1">
              <w:t>3</w:t>
            </w:r>
          </w:p>
        </w:tc>
        <w:tc>
          <w:tcPr>
            <w:tcW w:w="749" w:type="dxa"/>
          </w:tcPr>
          <w:p w14:paraId="735F6EB2" w14:textId="77777777" w:rsidR="00BE3496" w:rsidRPr="001F02F1" w:rsidRDefault="00BE3496" w:rsidP="009E447F">
            <w:r w:rsidRPr="001F02F1">
              <w:t>2</w:t>
            </w:r>
          </w:p>
        </w:tc>
        <w:tc>
          <w:tcPr>
            <w:tcW w:w="749" w:type="dxa"/>
          </w:tcPr>
          <w:p w14:paraId="2F269F7F" w14:textId="77777777" w:rsidR="00BE3496" w:rsidRPr="001F02F1" w:rsidRDefault="00BE3496" w:rsidP="009E447F">
            <w:r w:rsidRPr="001F02F1">
              <w:t>3</w:t>
            </w:r>
          </w:p>
        </w:tc>
        <w:tc>
          <w:tcPr>
            <w:tcW w:w="920" w:type="dxa"/>
          </w:tcPr>
          <w:p w14:paraId="77C19649" w14:textId="77777777" w:rsidR="00BE3496" w:rsidRPr="001F02F1" w:rsidRDefault="00BE3496" w:rsidP="009E447F">
            <w:r w:rsidRPr="001F02F1">
              <w:t>30</w:t>
            </w:r>
          </w:p>
        </w:tc>
      </w:tr>
      <w:tr w:rsidR="001F02F1" w:rsidRPr="00FD2297" w14:paraId="4EB9CB31" w14:textId="77777777" w:rsidTr="001F02F1">
        <w:trPr>
          <w:trHeight w:val="362"/>
        </w:trPr>
        <w:tc>
          <w:tcPr>
            <w:tcW w:w="4034" w:type="dxa"/>
          </w:tcPr>
          <w:p w14:paraId="5E4894BE" w14:textId="13989C38" w:rsidR="00BE3496" w:rsidRPr="001F02F1" w:rsidRDefault="00BE3496" w:rsidP="009E447F">
            <w:proofErr w:type="spellStart"/>
            <w:r w:rsidRPr="001F02F1">
              <w:t>Brockmann</w:t>
            </w:r>
            <w:proofErr w:type="spellEnd"/>
            <w:r w:rsidRPr="001F02F1">
              <w:t xml:space="preserve"> et al. (2015)</w:t>
            </w:r>
            <w:r w:rsidR="00B25184">
              <w:t xml:space="preserve"> </w:t>
            </w:r>
            <w:r w:rsidRPr="001F02F1">
              <w:fldChar w:fldCharType="begin">
                <w:fldData xml:space="preserve">PEVuZE5vdGU+PENpdGU+PEF1dGhvcj5Ccm9ja21hbm48L0F1dGhvcj48WWVhcj4yMDE1PC9ZZWFy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</w:fldData>
              </w:fldChar>
            </w:r>
            <w:r w:rsidR="00B9417C">
              <w:instrText xml:space="preserve"> ADDIN EN.CITE </w:instrText>
            </w:r>
            <w:r w:rsidR="00B9417C">
              <w:fldChar w:fldCharType="begin">
                <w:fldData xml:space="preserve">PEVuZE5vdGU+PENpdGU+PEF1dGhvcj5Ccm9ja21hbm48L0F1dGhvcj48WWVhcj4yMDE1PC9ZZWFy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</w:fldData>
              </w:fldChar>
            </w:r>
            <w:r w:rsidR="00B9417C">
              <w:instrText xml:space="preserve"> ADDIN EN.CITE.DATA </w:instrText>
            </w:r>
            <w:r w:rsidR="00B9417C">
              <w:fldChar w:fldCharType="end"/>
            </w:r>
            <w:r w:rsidRPr="001F02F1">
              <w:fldChar w:fldCharType="separate"/>
            </w:r>
            <w:r w:rsidR="00B9417C">
              <w:rPr>
                <w:noProof/>
              </w:rPr>
              <w:t>(41)</w:t>
            </w:r>
            <w:r w:rsidRPr="001F02F1">
              <w:fldChar w:fldCharType="end"/>
            </w:r>
            <w:r w:rsidRPr="001F02F1">
              <w:t xml:space="preserve"> </w:t>
            </w:r>
          </w:p>
        </w:tc>
        <w:tc>
          <w:tcPr>
            <w:tcW w:w="608" w:type="dxa"/>
          </w:tcPr>
          <w:p w14:paraId="217F1C7C" w14:textId="77777777" w:rsidR="00BE3496" w:rsidRPr="001F02F1" w:rsidRDefault="00BE3496" w:rsidP="009E447F">
            <w:r w:rsidRPr="001F02F1">
              <w:t>2</w:t>
            </w:r>
          </w:p>
        </w:tc>
        <w:tc>
          <w:tcPr>
            <w:tcW w:w="608" w:type="dxa"/>
          </w:tcPr>
          <w:p w14:paraId="24748442" w14:textId="77777777" w:rsidR="00BE3496" w:rsidRPr="001F02F1" w:rsidRDefault="00BE3496" w:rsidP="009E447F">
            <w:r w:rsidRPr="001F02F1">
              <w:t>2</w:t>
            </w:r>
          </w:p>
        </w:tc>
        <w:tc>
          <w:tcPr>
            <w:tcW w:w="608" w:type="dxa"/>
          </w:tcPr>
          <w:p w14:paraId="2502AF32" w14:textId="77777777" w:rsidR="00BE3496" w:rsidRPr="001F02F1" w:rsidRDefault="00BE3496" w:rsidP="009E447F">
            <w:r w:rsidRPr="001F02F1">
              <w:t>3</w:t>
            </w:r>
          </w:p>
        </w:tc>
        <w:tc>
          <w:tcPr>
            <w:tcW w:w="608" w:type="dxa"/>
          </w:tcPr>
          <w:p w14:paraId="7307D51F" w14:textId="77777777" w:rsidR="00BE3496" w:rsidRPr="001F02F1" w:rsidRDefault="00BE3496" w:rsidP="009E447F">
            <w:r w:rsidRPr="001F02F1">
              <w:t>3</w:t>
            </w:r>
          </w:p>
        </w:tc>
        <w:tc>
          <w:tcPr>
            <w:tcW w:w="624" w:type="dxa"/>
          </w:tcPr>
          <w:p w14:paraId="0E87FCCD" w14:textId="77777777" w:rsidR="00BE3496" w:rsidRPr="001F02F1" w:rsidRDefault="00BE3496" w:rsidP="009E447F">
            <w:r w:rsidRPr="001F02F1">
              <w:t>4</w:t>
            </w:r>
          </w:p>
        </w:tc>
        <w:tc>
          <w:tcPr>
            <w:tcW w:w="676" w:type="dxa"/>
          </w:tcPr>
          <w:p w14:paraId="11FA05BD" w14:textId="77777777" w:rsidR="00BE3496" w:rsidRPr="001F02F1" w:rsidRDefault="00BE3496" w:rsidP="009E447F">
            <w:r w:rsidRPr="001F02F1">
              <w:t>2</w:t>
            </w:r>
          </w:p>
        </w:tc>
        <w:tc>
          <w:tcPr>
            <w:tcW w:w="608" w:type="dxa"/>
          </w:tcPr>
          <w:p w14:paraId="3FBADF27" w14:textId="77777777" w:rsidR="00BE3496" w:rsidRPr="001F02F1" w:rsidRDefault="00BE3496" w:rsidP="009E447F">
            <w:r w:rsidRPr="001F02F1">
              <w:t>2</w:t>
            </w:r>
          </w:p>
        </w:tc>
        <w:tc>
          <w:tcPr>
            <w:tcW w:w="608" w:type="dxa"/>
          </w:tcPr>
          <w:p w14:paraId="7F0FBD8C" w14:textId="77777777" w:rsidR="00BE3496" w:rsidRPr="001F02F1" w:rsidRDefault="00BE3496" w:rsidP="009E447F">
            <w:r w:rsidRPr="001F02F1">
              <w:t>3</w:t>
            </w:r>
          </w:p>
        </w:tc>
        <w:tc>
          <w:tcPr>
            <w:tcW w:w="608" w:type="dxa"/>
          </w:tcPr>
          <w:p w14:paraId="19E790A8" w14:textId="77777777" w:rsidR="00BE3496" w:rsidRPr="001F02F1" w:rsidRDefault="00BE3496" w:rsidP="009E447F">
            <w:r w:rsidRPr="001F02F1">
              <w:t>2</w:t>
            </w:r>
          </w:p>
        </w:tc>
        <w:tc>
          <w:tcPr>
            <w:tcW w:w="749" w:type="dxa"/>
          </w:tcPr>
          <w:p w14:paraId="63A54CFA" w14:textId="77777777" w:rsidR="00BE3496" w:rsidRPr="001F02F1" w:rsidRDefault="00BE3496" w:rsidP="009E447F">
            <w:r w:rsidRPr="001F02F1">
              <w:t>3</w:t>
            </w:r>
          </w:p>
        </w:tc>
        <w:tc>
          <w:tcPr>
            <w:tcW w:w="749" w:type="dxa"/>
          </w:tcPr>
          <w:p w14:paraId="57870BC1" w14:textId="77777777" w:rsidR="00BE3496" w:rsidRPr="001F02F1" w:rsidRDefault="00BE3496" w:rsidP="009E447F">
            <w:r w:rsidRPr="001F02F1">
              <w:t>3</w:t>
            </w:r>
          </w:p>
        </w:tc>
        <w:tc>
          <w:tcPr>
            <w:tcW w:w="920" w:type="dxa"/>
          </w:tcPr>
          <w:p w14:paraId="72DACB65" w14:textId="77777777" w:rsidR="00BE3496" w:rsidRPr="001F02F1" w:rsidRDefault="00BE3496" w:rsidP="009E447F">
            <w:r w:rsidRPr="001F02F1">
              <w:t>29</w:t>
            </w:r>
          </w:p>
        </w:tc>
      </w:tr>
      <w:tr w:rsidR="001F02F1" w:rsidRPr="00FD2297" w14:paraId="73CC788B" w14:textId="77777777" w:rsidTr="001F02F1">
        <w:trPr>
          <w:trHeight w:val="362"/>
        </w:trPr>
        <w:tc>
          <w:tcPr>
            <w:tcW w:w="4034" w:type="dxa"/>
          </w:tcPr>
          <w:p w14:paraId="48B4E70C" w14:textId="60ADD93F" w:rsidR="00BE3496" w:rsidRPr="001F02F1" w:rsidRDefault="00BE3496" w:rsidP="009E447F">
            <w:r w:rsidRPr="001F02F1">
              <w:t>Zheng et al. (2015)</w:t>
            </w:r>
            <w:r w:rsidR="00B25184">
              <w:t xml:space="preserve"> </w:t>
            </w:r>
            <w:r w:rsidRPr="001F02F1">
              <w:fldChar w:fldCharType="begin"/>
            </w:r>
            <w:r w:rsidR="00B9417C">
              <w:instrText xml:space="preserve"> ADDIN EN.CITE &lt;EndNote&gt;&lt;Cite&gt;&lt;Author&gt;Zheng&lt;/Author&gt;&lt;Year&gt;2015&lt;/Year&gt;&lt;RecNum&gt;5409&lt;/RecNum&gt;&lt;DisplayText&gt;(42)&lt;/DisplayText&gt;&lt;record&gt;&lt;rec-number&gt;5409&lt;/rec-number&gt;&lt;foreign-keys&gt;&lt;key app="EN" db-id="s9x05fe2apwfduef02mpvfa99tx9esexf2xf" timestamp="1538486424"&gt;5409&lt;/key&gt;&lt;/foreign-keys&gt;&lt;ref-type name="Journal Article"&gt;17&lt;/ref-type&gt;&lt;contributors&gt;&lt;authors&gt;&lt;author&gt;Zheng, Yifan&lt;/author&gt;&lt;author&gt;Pei, Zhong&lt;/author&gt;&lt;author&gt;Liu, Yanmei&lt;/author&gt;&lt;author&gt;Zhou, Hongyan&lt;/author&gt;&lt;author&gt;Xian, Wenbiao&lt;/author&gt;&lt;author&gt;Fang, Yingying&lt;/author&gt;&lt;author&gt;Chen, Ling&lt;/author&gt;&lt;author&gt;Wu, Qi&lt;/author&gt;&lt;/authors&gt;&lt;/contributors&gt;&lt;titles&gt;&lt;title&gt;Cognitive Impairments in LRRK2-Related Parkinson&amp;apos;s Disease: A Study in Chinese Individuals&lt;/title&gt;&lt;secondary-title&gt;Behavioural Neurology&lt;/secondary-title&gt;&lt;/titles&gt;&lt;periodical&gt;&lt;full-title&gt;Behavioural neurology&lt;/full-title&gt;&lt;/periodical&gt;&lt;pages&gt;5&lt;/pages&gt;&lt;volume&gt;2015&lt;/volume&gt;&lt;dates&gt;&lt;year&gt;2015&lt;/year&gt;&lt;/dates&gt;&lt;urls&gt;&lt;related-urls&gt;&lt;url&gt;http://dx.doi.org/10.1155/2015/621873&lt;/url&gt;&lt;/related-urls&gt;&lt;/urls&gt;&lt;custom7&gt;621873&lt;/custom7&gt;&lt;electronic-resource-num&gt;10.1155/2015/621873&lt;/electronic-resource-num&gt;&lt;/record&gt;&lt;/Cite&gt;&lt;/EndNote&gt;</w:instrText>
            </w:r>
            <w:r w:rsidRPr="001F02F1">
              <w:fldChar w:fldCharType="separate"/>
            </w:r>
            <w:r w:rsidR="00B9417C">
              <w:rPr>
                <w:noProof/>
              </w:rPr>
              <w:t>(42)</w:t>
            </w:r>
            <w:r w:rsidRPr="001F02F1">
              <w:fldChar w:fldCharType="end"/>
            </w:r>
            <w:r w:rsidRPr="001F02F1">
              <w:t xml:space="preserve"> </w:t>
            </w:r>
          </w:p>
        </w:tc>
        <w:tc>
          <w:tcPr>
            <w:tcW w:w="608" w:type="dxa"/>
          </w:tcPr>
          <w:p w14:paraId="5F10A5CD" w14:textId="77777777" w:rsidR="00BE3496" w:rsidRPr="001F02F1" w:rsidRDefault="00BE3496" w:rsidP="009E447F">
            <w:r w:rsidRPr="001F02F1">
              <w:t>4</w:t>
            </w:r>
          </w:p>
        </w:tc>
        <w:tc>
          <w:tcPr>
            <w:tcW w:w="608" w:type="dxa"/>
          </w:tcPr>
          <w:p w14:paraId="1CB59FA3" w14:textId="77777777" w:rsidR="00BE3496" w:rsidRPr="001F02F1" w:rsidRDefault="00BE3496" w:rsidP="009E447F">
            <w:r w:rsidRPr="001F02F1">
              <w:t>3</w:t>
            </w:r>
          </w:p>
        </w:tc>
        <w:tc>
          <w:tcPr>
            <w:tcW w:w="608" w:type="dxa"/>
          </w:tcPr>
          <w:p w14:paraId="7EB9F4D8" w14:textId="77777777" w:rsidR="00BE3496" w:rsidRPr="001F02F1" w:rsidRDefault="00BE3496" w:rsidP="009E447F">
            <w:r w:rsidRPr="001F02F1">
              <w:t>n/a</w:t>
            </w:r>
          </w:p>
        </w:tc>
        <w:tc>
          <w:tcPr>
            <w:tcW w:w="608" w:type="dxa"/>
          </w:tcPr>
          <w:p w14:paraId="3EF3115B" w14:textId="77777777" w:rsidR="00BE3496" w:rsidRPr="001F02F1" w:rsidRDefault="00BE3496" w:rsidP="009E447F">
            <w:r w:rsidRPr="001F02F1">
              <w:t>2</w:t>
            </w:r>
          </w:p>
        </w:tc>
        <w:tc>
          <w:tcPr>
            <w:tcW w:w="624" w:type="dxa"/>
          </w:tcPr>
          <w:p w14:paraId="0DEDB8E3" w14:textId="77777777" w:rsidR="00BE3496" w:rsidRPr="001F02F1" w:rsidRDefault="00BE3496" w:rsidP="009E447F">
            <w:r w:rsidRPr="001F02F1">
              <w:t>3</w:t>
            </w:r>
          </w:p>
        </w:tc>
        <w:tc>
          <w:tcPr>
            <w:tcW w:w="676" w:type="dxa"/>
          </w:tcPr>
          <w:p w14:paraId="73DA945C" w14:textId="77777777" w:rsidR="00BE3496" w:rsidRPr="001F02F1" w:rsidRDefault="00BE3496" w:rsidP="009E447F">
            <w:r w:rsidRPr="001F02F1">
              <w:t>2</w:t>
            </w:r>
          </w:p>
        </w:tc>
        <w:tc>
          <w:tcPr>
            <w:tcW w:w="608" w:type="dxa"/>
          </w:tcPr>
          <w:p w14:paraId="237A7A98" w14:textId="77777777" w:rsidR="00BE3496" w:rsidRPr="001F02F1" w:rsidRDefault="00BE3496" w:rsidP="009E447F">
            <w:r w:rsidRPr="001F02F1">
              <w:t>2</w:t>
            </w:r>
          </w:p>
        </w:tc>
        <w:tc>
          <w:tcPr>
            <w:tcW w:w="608" w:type="dxa"/>
          </w:tcPr>
          <w:p w14:paraId="2CBDE5B9" w14:textId="77777777" w:rsidR="00BE3496" w:rsidRPr="001F02F1" w:rsidRDefault="00BE3496" w:rsidP="009E447F">
            <w:r w:rsidRPr="001F02F1">
              <w:t>4</w:t>
            </w:r>
          </w:p>
        </w:tc>
        <w:tc>
          <w:tcPr>
            <w:tcW w:w="608" w:type="dxa"/>
          </w:tcPr>
          <w:p w14:paraId="0C22AF25" w14:textId="77777777" w:rsidR="00BE3496" w:rsidRPr="001F02F1" w:rsidRDefault="00BE3496" w:rsidP="009E447F">
            <w:r w:rsidRPr="001F02F1">
              <w:t>3</w:t>
            </w:r>
          </w:p>
        </w:tc>
        <w:tc>
          <w:tcPr>
            <w:tcW w:w="749" w:type="dxa"/>
          </w:tcPr>
          <w:p w14:paraId="29A5D61D" w14:textId="77777777" w:rsidR="00BE3496" w:rsidRPr="001F02F1" w:rsidRDefault="00BE3496" w:rsidP="009E447F">
            <w:r w:rsidRPr="001F02F1">
              <w:t>2</w:t>
            </w:r>
          </w:p>
        </w:tc>
        <w:tc>
          <w:tcPr>
            <w:tcW w:w="749" w:type="dxa"/>
          </w:tcPr>
          <w:p w14:paraId="5A13EECD" w14:textId="77777777" w:rsidR="00BE3496" w:rsidRPr="001F02F1" w:rsidRDefault="00BE3496" w:rsidP="009E447F">
            <w:r w:rsidRPr="001F02F1">
              <w:t>3</w:t>
            </w:r>
          </w:p>
        </w:tc>
        <w:tc>
          <w:tcPr>
            <w:tcW w:w="920" w:type="dxa"/>
          </w:tcPr>
          <w:p w14:paraId="49BD0743" w14:textId="77777777" w:rsidR="00BE3496" w:rsidRPr="001F02F1" w:rsidRDefault="00BE3496" w:rsidP="009E447F">
            <w:r w:rsidRPr="001F02F1">
              <w:t>28</w:t>
            </w:r>
          </w:p>
        </w:tc>
      </w:tr>
      <w:tr w:rsidR="001F02F1" w:rsidRPr="00FD2297" w14:paraId="75EFE2A0" w14:textId="77777777" w:rsidTr="001F02F1">
        <w:trPr>
          <w:trHeight w:val="362"/>
        </w:trPr>
        <w:tc>
          <w:tcPr>
            <w:tcW w:w="4034" w:type="dxa"/>
          </w:tcPr>
          <w:p w14:paraId="06395939" w14:textId="08743BFA" w:rsidR="00BE3496" w:rsidRPr="001F02F1" w:rsidRDefault="00BE3496" w:rsidP="009E447F">
            <w:proofErr w:type="spellStart"/>
            <w:r w:rsidRPr="001F02F1">
              <w:t>Estanga</w:t>
            </w:r>
            <w:proofErr w:type="spellEnd"/>
            <w:r w:rsidRPr="001F02F1">
              <w:t xml:space="preserve"> et al. (2014)</w:t>
            </w:r>
            <w:r w:rsidR="00B25184">
              <w:t xml:space="preserve"> </w:t>
            </w:r>
            <w:r w:rsidRPr="001F02F1">
              <w:fldChar w:fldCharType="begin">
                <w:fldData xml:space="preserve">PEVuZE5vdGU+PENpdGU+PEF1dGhvcj5Fc3RhbmdhPC9BdXRob3I+PFllYXI+MjAxNDwvWWVhcj48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</w:fldData>
              </w:fldChar>
            </w:r>
            <w:r w:rsidR="00B9417C">
              <w:instrText xml:space="preserve"> ADDIN EN.CITE </w:instrText>
            </w:r>
            <w:r w:rsidR="00B9417C">
              <w:fldChar w:fldCharType="begin">
                <w:fldData xml:space="preserve">PEVuZE5vdGU+PENpdGU+PEF1dGhvcj5Fc3RhbmdhPC9BdXRob3I+PFllYXI+MjAxNDwvWWVhcj48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</w:fldData>
              </w:fldChar>
            </w:r>
            <w:r w:rsidR="00B9417C">
              <w:instrText xml:space="preserve"> ADDIN EN.CITE.DATA </w:instrText>
            </w:r>
            <w:r w:rsidR="00B9417C">
              <w:fldChar w:fldCharType="end"/>
            </w:r>
            <w:r w:rsidRPr="001F02F1">
              <w:fldChar w:fldCharType="separate"/>
            </w:r>
            <w:r w:rsidR="00B9417C">
              <w:rPr>
                <w:noProof/>
              </w:rPr>
              <w:t>(43)</w:t>
            </w:r>
            <w:r w:rsidRPr="001F02F1">
              <w:fldChar w:fldCharType="end"/>
            </w:r>
          </w:p>
        </w:tc>
        <w:tc>
          <w:tcPr>
            <w:tcW w:w="608" w:type="dxa"/>
          </w:tcPr>
          <w:p w14:paraId="61208266" w14:textId="77777777" w:rsidR="00BE3496" w:rsidRPr="001F02F1" w:rsidRDefault="00BE3496" w:rsidP="009E447F">
            <w:r w:rsidRPr="001F02F1">
              <w:t>5</w:t>
            </w:r>
          </w:p>
        </w:tc>
        <w:tc>
          <w:tcPr>
            <w:tcW w:w="608" w:type="dxa"/>
          </w:tcPr>
          <w:p w14:paraId="373760B7" w14:textId="77777777" w:rsidR="00BE3496" w:rsidRPr="001F02F1" w:rsidRDefault="00BE3496" w:rsidP="009E447F">
            <w:r w:rsidRPr="001F02F1">
              <w:t>3</w:t>
            </w:r>
          </w:p>
        </w:tc>
        <w:tc>
          <w:tcPr>
            <w:tcW w:w="608" w:type="dxa"/>
          </w:tcPr>
          <w:p w14:paraId="62862844" w14:textId="77777777" w:rsidR="00BE3496" w:rsidRPr="001F02F1" w:rsidRDefault="00BE3496" w:rsidP="009E447F">
            <w:r w:rsidRPr="001F02F1">
              <w:t xml:space="preserve"> 3</w:t>
            </w:r>
          </w:p>
        </w:tc>
        <w:tc>
          <w:tcPr>
            <w:tcW w:w="608" w:type="dxa"/>
          </w:tcPr>
          <w:p w14:paraId="4FC3A619" w14:textId="77777777" w:rsidR="00BE3496" w:rsidRPr="001F02F1" w:rsidRDefault="00BE3496" w:rsidP="009E447F">
            <w:r w:rsidRPr="001F02F1">
              <w:t>1</w:t>
            </w:r>
          </w:p>
        </w:tc>
        <w:tc>
          <w:tcPr>
            <w:tcW w:w="624" w:type="dxa"/>
          </w:tcPr>
          <w:p w14:paraId="1FC7EE6B" w14:textId="77777777" w:rsidR="00BE3496" w:rsidRPr="001F02F1" w:rsidRDefault="00BE3496" w:rsidP="009E447F">
            <w:r w:rsidRPr="001F02F1">
              <w:t>1</w:t>
            </w:r>
          </w:p>
        </w:tc>
        <w:tc>
          <w:tcPr>
            <w:tcW w:w="676" w:type="dxa"/>
          </w:tcPr>
          <w:p w14:paraId="54123079" w14:textId="77777777" w:rsidR="00BE3496" w:rsidRPr="001F02F1" w:rsidRDefault="00BE3496" w:rsidP="009E447F">
            <w:r w:rsidRPr="001F02F1">
              <w:t>2</w:t>
            </w:r>
          </w:p>
        </w:tc>
        <w:tc>
          <w:tcPr>
            <w:tcW w:w="608" w:type="dxa"/>
          </w:tcPr>
          <w:p w14:paraId="58DA753C" w14:textId="77777777" w:rsidR="00BE3496" w:rsidRPr="001F02F1" w:rsidRDefault="00BE3496" w:rsidP="009E447F">
            <w:r w:rsidRPr="001F02F1">
              <w:t>1</w:t>
            </w:r>
          </w:p>
        </w:tc>
        <w:tc>
          <w:tcPr>
            <w:tcW w:w="608" w:type="dxa"/>
          </w:tcPr>
          <w:p w14:paraId="4FD0727C" w14:textId="77777777" w:rsidR="00BE3496" w:rsidRPr="001F02F1" w:rsidRDefault="00BE3496" w:rsidP="009E447F">
            <w:r w:rsidRPr="001F02F1">
              <w:t>3</w:t>
            </w:r>
          </w:p>
        </w:tc>
        <w:tc>
          <w:tcPr>
            <w:tcW w:w="608" w:type="dxa"/>
          </w:tcPr>
          <w:p w14:paraId="0AC4EA46" w14:textId="77777777" w:rsidR="00BE3496" w:rsidRPr="001F02F1" w:rsidRDefault="00BE3496" w:rsidP="009E447F">
            <w:r w:rsidRPr="001F02F1">
              <w:t>3</w:t>
            </w:r>
          </w:p>
        </w:tc>
        <w:tc>
          <w:tcPr>
            <w:tcW w:w="749" w:type="dxa"/>
          </w:tcPr>
          <w:p w14:paraId="3F5C3022" w14:textId="77777777" w:rsidR="00BE3496" w:rsidRPr="001F02F1" w:rsidRDefault="00BE3496" w:rsidP="009E447F">
            <w:r w:rsidRPr="001F02F1">
              <w:t>3</w:t>
            </w:r>
          </w:p>
        </w:tc>
        <w:tc>
          <w:tcPr>
            <w:tcW w:w="749" w:type="dxa"/>
          </w:tcPr>
          <w:p w14:paraId="4EAF64BD" w14:textId="77777777" w:rsidR="00BE3496" w:rsidRPr="001F02F1" w:rsidRDefault="00BE3496" w:rsidP="009E447F">
            <w:r w:rsidRPr="001F02F1">
              <w:t>2</w:t>
            </w:r>
          </w:p>
        </w:tc>
        <w:tc>
          <w:tcPr>
            <w:tcW w:w="920" w:type="dxa"/>
          </w:tcPr>
          <w:p w14:paraId="39B87F14" w14:textId="77777777" w:rsidR="00BE3496" w:rsidRPr="001F02F1" w:rsidRDefault="00BE3496" w:rsidP="009E447F">
            <w:r w:rsidRPr="001F02F1">
              <w:t>27</w:t>
            </w:r>
          </w:p>
        </w:tc>
      </w:tr>
    </w:tbl>
    <w:p w14:paraId="7CC542D1" w14:textId="1106AE16" w:rsidR="001F02F1" w:rsidRDefault="001F02F1" w:rsidP="00277B1E"/>
    <w:p w14:paraId="5653CD74" w14:textId="77777777" w:rsidR="001F02F1" w:rsidRPr="001F02F1" w:rsidRDefault="001F02F1" w:rsidP="001F02F1"/>
    <w:p w14:paraId="0DC6B3D2" w14:textId="77777777" w:rsidR="001F02F1" w:rsidRPr="001F02F1" w:rsidRDefault="001F02F1" w:rsidP="001F02F1"/>
    <w:p w14:paraId="19F20D2B" w14:textId="77777777" w:rsidR="001F02F1" w:rsidRPr="001F02F1" w:rsidRDefault="001F02F1" w:rsidP="001F02F1"/>
    <w:p w14:paraId="119D8EED" w14:textId="77777777" w:rsidR="001F02F1" w:rsidRPr="001F02F1" w:rsidRDefault="001F02F1" w:rsidP="001F02F1"/>
    <w:p w14:paraId="3BD15848" w14:textId="77777777" w:rsidR="001F02F1" w:rsidRPr="001F02F1" w:rsidRDefault="001F02F1" w:rsidP="001F02F1"/>
    <w:p w14:paraId="23260DBE" w14:textId="77777777" w:rsidR="001F02F1" w:rsidRPr="001F02F1" w:rsidRDefault="001F02F1" w:rsidP="001F02F1"/>
    <w:p w14:paraId="794FAE95" w14:textId="77777777" w:rsidR="001F02F1" w:rsidRPr="001F02F1" w:rsidRDefault="001F02F1" w:rsidP="001F02F1"/>
    <w:p w14:paraId="1980FB3C" w14:textId="77777777" w:rsidR="001F02F1" w:rsidRPr="001F02F1" w:rsidRDefault="001F02F1" w:rsidP="001F02F1"/>
    <w:p w14:paraId="2EB31C07" w14:textId="77777777" w:rsidR="001F02F1" w:rsidRPr="001F02F1" w:rsidRDefault="001F02F1" w:rsidP="001F02F1"/>
    <w:p w14:paraId="470558F4" w14:textId="77777777" w:rsidR="001F02F1" w:rsidRPr="001F02F1" w:rsidRDefault="001F02F1" w:rsidP="001F02F1"/>
    <w:p w14:paraId="2FC940F1" w14:textId="77777777" w:rsidR="001F02F1" w:rsidRPr="001F02F1" w:rsidRDefault="001F02F1" w:rsidP="001F02F1"/>
    <w:p w14:paraId="48513B63" w14:textId="56CD3B96" w:rsidR="001F02F1" w:rsidRDefault="001F02F1" w:rsidP="001F02F1"/>
    <w:p w14:paraId="1A73C1C3" w14:textId="465F9988" w:rsidR="001F02F1" w:rsidRDefault="001F02F1" w:rsidP="001F02F1"/>
    <w:p w14:paraId="5C91DDA8" w14:textId="62F15B68" w:rsidR="001F02F1" w:rsidRDefault="001F02F1" w:rsidP="001F02F1"/>
    <w:p w14:paraId="604C9BC4" w14:textId="77777777" w:rsidR="001F02F1" w:rsidRDefault="001F02F1" w:rsidP="001F02F1"/>
    <w:p w14:paraId="6B92FBE8" w14:textId="00D6E002" w:rsidR="001F02F1" w:rsidRDefault="001F02F1" w:rsidP="001F02F1"/>
    <w:p w14:paraId="4E5C4F6B" w14:textId="77777777" w:rsidR="00277B1E" w:rsidRPr="001F02F1" w:rsidRDefault="00277B1E" w:rsidP="001F02F1">
      <w:pPr>
        <w:sectPr w:rsidR="00277B1E" w:rsidRPr="001F02F1" w:rsidSect="001F02F1">
          <w:pgSz w:w="16840" w:h="11900" w:orient="landscape"/>
          <w:pgMar w:top="1440" w:right="1440" w:bottom="1440" w:left="1440" w:header="720" w:footer="720" w:gutter="0"/>
          <w:cols w:space="720"/>
          <w:docGrid w:linePitch="360"/>
        </w:sectPr>
      </w:pPr>
    </w:p>
    <w:tbl>
      <w:tblPr>
        <w:tblStyle w:val="TableGrid"/>
        <w:tblpPr w:leftFromText="180" w:rightFromText="180" w:horzAnchor="margin" w:tblpY="4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A17A80" w:rsidRPr="004B42A5" w14:paraId="15927F95" w14:textId="77777777" w:rsidTr="006F02A1">
        <w:tc>
          <w:tcPr>
            <w:tcW w:w="9010" w:type="dxa"/>
            <w:gridSpan w:val="3"/>
          </w:tcPr>
          <w:p w14:paraId="2091D484" w14:textId="26BC36D3" w:rsidR="00A17A80" w:rsidRPr="004B42A5" w:rsidRDefault="00A17A80" w:rsidP="006F02A1">
            <w:pPr>
              <w:spacing w:line="360" w:lineRule="auto"/>
            </w:pPr>
            <w:bookmarkStart w:id="1" w:name="_GoBack"/>
            <w:bookmarkEnd w:id="1"/>
          </w:p>
        </w:tc>
      </w:tr>
      <w:tr w:rsidR="00A17A80" w:rsidRPr="00C51B2D" w14:paraId="3035483E" w14:textId="77777777" w:rsidTr="006F02A1">
        <w:tc>
          <w:tcPr>
            <w:tcW w:w="3003" w:type="dxa"/>
            <w:tcBorders>
              <w:bottom w:val="single" w:sz="4" w:space="0" w:color="auto"/>
            </w:tcBorders>
          </w:tcPr>
          <w:p w14:paraId="30353060" w14:textId="77777777" w:rsidR="00A17A80" w:rsidRPr="004B42A5" w:rsidRDefault="00A17A80" w:rsidP="006F02A1">
            <w:pPr>
              <w:spacing w:line="480" w:lineRule="auto"/>
              <w:rPr>
                <w:b/>
              </w:rPr>
            </w:pPr>
            <w:r>
              <w:rPr>
                <w:b/>
              </w:rPr>
              <w:t>Gene</w:t>
            </w:r>
          </w:p>
        </w:tc>
        <w:tc>
          <w:tcPr>
            <w:tcW w:w="3003" w:type="dxa"/>
            <w:tcBorders>
              <w:bottom w:val="single" w:sz="4" w:space="0" w:color="auto"/>
            </w:tcBorders>
          </w:tcPr>
          <w:p w14:paraId="038DA407" w14:textId="5517C3B7" w:rsidR="00A17A80" w:rsidRPr="00C51B2D" w:rsidRDefault="006F02A1" w:rsidP="006F02A1">
            <w:pPr>
              <w:spacing w:line="480" w:lineRule="auto"/>
              <w:rPr>
                <w:b/>
              </w:rPr>
            </w:pPr>
            <w:r>
              <w:rPr>
                <w:b/>
              </w:rPr>
              <w:t>Amino acid changes</w:t>
            </w:r>
          </w:p>
        </w:tc>
        <w:tc>
          <w:tcPr>
            <w:tcW w:w="3004" w:type="dxa"/>
            <w:tcBorders>
              <w:bottom w:val="single" w:sz="4" w:space="0" w:color="auto"/>
            </w:tcBorders>
          </w:tcPr>
          <w:p w14:paraId="6BDA4927" w14:textId="77777777" w:rsidR="00A17A80" w:rsidRPr="00C51B2D" w:rsidRDefault="00A17A80" w:rsidP="006F02A1">
            <w:pPr>
              <w:spacing w:line="480" w:lineRule="auto"/>
              <w:rPr>
                <w:b/>
              </w:rPr>
            </w:pPr>
            <w:proofErr w:type="spellStart"/>
            <w:r w:rsidRPr="00C51B2D">
              <w:rPr>
                <w:b/>
              </w:rPr>
              <w:t>rs</w:t>
            </w:r>
            <w:proofErr w:type="spellEnd"/>
            <w:r w:rsidRPr="00C51B2D">
              <w:rPr>
                <w:b/>
              </w:rPr>
              <w:t xml:space="preserve"> number</w:t>
            </w:r>
          </w:p>
        </w:tc>
      </w:tr>
      <w:tr w:rsidR="00A17A80" w:rsidRPr="00C115D4" w14:paraId="6DF5D466" w14:textId="77777777" w:rsidTr="006F02A1">
        <w:tc>
          <w:tcPr>
            <w:tcW w:w="3003" w:type="dxa"/>
            <w:tcBorders>
              <w:top w:val="single" w:sz="4" w:space="0" w:color="auto"/>
            </w:tcBorders>
          </w:tcPr>
          <w:p w14:paraId="07213BBB" w14:textId="77777777" w:rsidR="00A17A80" w:rsidRPr="00C51B2D" w:rsidRDefault="00A17A80" w:rsidP="006F02A1">
            <w:pPr>
              <w:spacing w:line="480" w:lineRule="auto"/>
              <w:rPr>
                <w:i/>
              </w:rPr>
            </w:pPr>
            <w:r w:rsidRPr="00C51B2D">
              <w:rPr>
                <w:i/>
              </w:rPr>
              <w:t>LRRK2</w:t>
            </w:r>
          </w:p>
        </w:tc>
        <w:tc>
          <w:tcPr>
            <w:tcW w:w="3003" w:type="dxa"/>
            <w:tcBorders>
              <w:top w:val="single" w:sz="4" w:space="0" w:color="auto"/>
            </w:tcBorders>
          </w:tcPr>
          <w:p w14:paraId="20FD3A2B" w14:textId="77777777" w:rsidR="00A17A80" w:rsidRPr="00C51B2D" w:rsidRDefault="00A17A80" w:rsidP="006F02A1">
            <w:pPr>
              <w:spacing w:line="480" w:lineRule="auto"/>
            </w:pPr>
            <w:r w:rsidRPr="00C51B2D">
              <w:t>G2019S</w:t>
            </w:r>
          </w:p>
        </w:tc>
        <w:tc>
          <w:tcPr>
            <w:tcW w:w="3004" w:type="dxa"/>
            <w:tcBorders>
              <w:top w:val="single" w:sz="4" w:space="0" w:color="auto"/>
            </w:tcBorders>
          </w:tcPr>
          <w:p w14:paraId="2DAD572B" w14:textId="77777777" w:rsidR="00A17A80" w:rsidRPr="00C115D4" w:rsidRDefault="00A17A80" w:rsidP="006F02A1">
            <w:pPr>
              <w:spacing w:line="480" w:lineRule="auto"/>
            </w:pPr>
            <w:r w:rsidRPr="00C115D4">
              <w:t>rs34637584</w:t>
            </w:r>
          </w:p>
        </w:tc>
      </w:tr>
      <w:tr w:rsidR="00A17A80" w:rsidRPr="00C115D4" w14:paraId="206A9900" w14:textId="77777777" w:rsidTr="006F02A1">
        <w:tc>
          <w:tcPr>
            <w:tcW w:w="3003" w:type="dxa"/>
          </w:tcPr>
          <w:p w14:paraId="0AE24DB6" w14:textId="77777777" w:rsidR="00A17A80" w:rsidRPr="00C51B2D" w:rsidRDefault="00A17A80" w:rsidP="006F02A1">
            <w:pPr>
              <w:spacing w:line="480" w:lineRule="auto"/>
              <w:rPr>
                <w:i/>
              </w:rPr>
            </w:pPr>
          </w:p>
        </w:tc>
        <w:tc>
          <w:tcPr>
            <w:tcW w:w="3003" w:type="dxa"/>
          </w:tcPr>
          <w:p w14:paraId="26CBEDF3" w14:textId="77777777" w:rsidR="00A17A80" w:rsidRPr="00C51B2D" w:rsidRDefault="00A17A80" w:rsidP="006F02A1">
            <w:pPr>
              <w:spacing w:line="480" w:lineRule="auto"/>
            </w:pPr>
            <w:r w:rsidRPr="00C51B2D">
              <w:t>G2385R</w:t>
            </w:r>
          </w:p>
        </w:tc>
        <w:tc>
          <w:tcPr>
            <w:tcW w:w="3004" w:type="dxa"/>
          </w:tcPr>
          <w:p w14:paraId="78744AE8" w14:textId="77777777" w:rsidR="00A17A80" w:rsidRPr="00C115D4" w:rsidRDefault="00A17A80" w:rsidP="006F02A1">
            <w:pPr>
              <w:spacing w:line="480" w:lineRule="auto"/>
            </w:pPr>
            <w:r w:rsidRPr="00C115D4">
              <w:t>rs34778348</w:t>
            </w:r>
          </w:p>
        </w:tc>
      </w:tr>
      <w:tr w:rsidR="00A17A80" w:rsidRPr="00C115D4" w14:paraId="0816FFB8" w14:textId="77777777" w:rsidTr="006F02A1">
        <w:tc>
          <w:tcPr>
            <w:tcW w:w="3003" w:type="dxa"/>
          </w:tcPr>
          <w:p w14:paraId="347C4C13" w14:textId="77777777" w:rsidR="00A17A80" w:rsidRPr="00C51B2D" w:rsidRDefault="00A17A80" w:rsidP="006F02A1">
            <w:pPr>
              <w:spacing w:line="480" w:lineRule="auto"/>
              <w:rPr>
                <w:i/>
              </w:rPr>
            </w:pPr>
          </w:p>
        </w:tc>
        <w:tc>
          <w:tcPr>
            <w:tcW w:w="3003" w:type="dxa"/>
          </w:tcPr>
          <w:p w14:paraId="1F7F3BC9" w14:textId="77777777" w:rsidR="00A17A80" w:rsidRPr="00C51B2D" w:rsidRDefault="00A17A80" w:rsidP="006F02A1">
            <w:pPr>
              <w:spacing w:line="480" w:lineRule="auto"/>
            </w:pPr>
            <w:r w:rsidRPr="00C51B2D">
              <w:t>R1441C</w:t>
            </w:r>
          </w:p>
        </w:tc>
        <w:tc>
          <w:tcPr>
            <w:tcW w:w="3004" w:type="dxa"/>
          </w:tcPr>
          <w:p w14:paraId="6F25616A" w14:textId="77777777" w:rsidR="00A17A80" w:rsidRPr="00C115D4" w:rsidRDefault="00A17A80" w:rsidP="006F02A1">
            <w:pPr>
              <w:spacing w:line="480" w:lineRule="auto"/>
            </w:pPr>
            <w:r w:rsidRPr="00C115D4">
              <w:t>rs33939927</w:t>
            </w:r>
          </w:p>
        </w:tc>
      </w:tr>
      <w:tr w:rsidR="00A17A80" w:rsidRPr="00C115D4" w14:paraId="5C75F176" w14:textId="77777777" w:rsidTr="006F02A1">
        <w:tc>
          <w:tcPr>
            <w:tcW w:w="3003" w:type="dxa"/>
          </w:tcPr>
          <w:p w14:paraId="755CF202" w14:textId="77777777" w:rsidR="00A17A80" w:rsidRPr="00C51B2D" w:rsidRDefault="00A17A80" w:rsidP="006F02A1">
            <w:pPr>
              <w:spacing w:line="480" w:lineRule="auto"/>
              <w:rPr>
                <w:i/>
              </w:rPr>
            </w:pPr>
          </w:p>
        </w:tc>
        <w:tc>
          <w:tcPr>
            <w:tcW w:w="3003" w:type="dxa"/>
          </w:tcPr>
          <w:p w14:paraId="09BD3176" w14:textId="77777777" w:rsidR="00A17A80" w:rsidRPr="00C51B2D" w:rsidRDefault="00A17A80" w:rsidP="006F02A1">
            <w:pPr>
              <w:spacing w:line="480" w:lineRule="auto"/>
            </w:pPr>
            <w:r w:rsidRPr="00C51B2D">
              <w:t>R1441G</w:t>
            </w:r>
          </w:p>
        </w:tc>
        <w:tc>
          <w:tcPr>
            <w:tcW w:w="3004" w:type="dxa"/>
          </w:tcPr>
          <w:p w14:paraId="3A1F43B9" w14:textId="77777777" w:rsidR="00A17A80" w:rsidRPr="00C115D4" w:rsidRDefault="00A17A80" w:rsidP="006F02A1">
            <w:pPr>
              <w:spacing w:line="480" w:lineRule="auto"/>
            </w:pPr>
            <w:r w:rsidRPr="00C115D4">
              <w:t>rs33939927</w:t>
            </w:r>
          </w:p>
        </w:tc>
      </w:tr>
      <w:tr w:rsidR="00A17A80" w:rsidRPr="00C115D4" w14:paraId="0576801B" w14:textId="77777777" w:rsidTr="006F02A1">
        <w:tc>
          <w:tcPr>
            <w:tcW w:w="3003" w:type="dxa"/>
          </w:tcPr>
          <w:p w14:paraId="33BD333B" w14:textId="77777777" w:rsidR="00A17A80" w:rsidRPr="00C51B2D" w:rsidRDefault="00A17A80" w:rsidP="006F02A1">
            <w:pPr>
              <w:spacing w:line="480" w:lineRule="auto"/>
              <w:rPr>
                <w:i/>
              </w:rPr>
            </w:pPr>
          </w:p>
        </w:tc>
        <w:tc>
          <w:tcPr>
            <w:tcW w:w="3003" w:type="dxa"/>
          </w:tcPr>
          <w:p w14:paraId="7C631F78" w14:textId="77777777" w:rsidR="00A17A80" w:rsidRPr="00C51B2D" w:rsidRDefault="00A17A80" w:rsidP="006F02A1">
            <w:pPr>
              <w:spacing w:line="480" w:lineRule="auto"/>
            </w:pPr>
            <w:r w:rsidRPr="00C51B2D">
              <w:t>S1647T</w:t>
            </w:r>
          </w:p>
        </w:tc>
        <w:tc>
          <w:tcPr>
            <w:tcW w:w="3004" w:type="dxa"/>
          </w:tcPr>
          <w:p w14:paraId="01BB31EA" w14:textId="77777777" w:rsidR="00A17A80" w:rsidRPr="00C115D4" w:rsidRDefault="00A17A80" w:rsidP="006F02A1">
            <w:pPr>
              <w:spacing w:line="480" w:lineRule="auto"/>
            </w:pPr>
            <w:r w:rsidRPr="00C115D4">
              <w:t>rs11564148</w:t>
            </w:r>
          </w:p>
        </w:tc>
      </w:tr>
      <w:tr w:rsidR="00A17A80" w:rsidRPr="00C115D4" w14:paraId="070F5683" w14:textId="77777777" w:rsidTr="006F02A1">
        <w:tc>
          <w:tcPr>
            <w:tcW w:w="3003" w:type="dxa"/>
          </w:tcPr>
          <w:p w14:paraId="2E1D31BA" w14:textId="77777777" w:rsidR="00A17A80" w:rsidRPr="00C51B2D" w:rsidRDefault="00A17A80" w:rsidP="006F02A1">
            <w:pPr>
              <w:spacing w:line="480" w:lineRule="auto"/>
              <w:rPr>
                <w:i/>
              </w:rPr>
            </w:pPr>
          </w:p>
        </w:tc>
        <w:tc>
          <w:tcPr>
            <w:tcW w:w="3003" w:type="dxa"/>
          </w:tcPr>
          <w:p w14:paraId="31097398" w14:textId="77777777" w:rsidR="00A17A80" w:rsidRPr="00C51B2D" w:rsidRDefault="00A17A80" w:rsidP="006F02A1">
            <w:pPr>
              <w:spacing w:line="480" w:lineRule="auto"/>
              <w:rPr>
                <w:b/>
              </w:rPr>
            </w:pPr>
          </w:p>
        </w:tc>
        <w:tc>
          <w:tcPr>
            <w:tcW w:w="3004" w:type="dxa"/>
          </w:tcPr>
          <w:p w14:paraId="52A4604D" w14:textId="77777777" w:rsidR="00A17A80" w:rsidRPr="00C115D4" w:rsidRDefault="00A17A80" w:rsidP="006F02A1">
            <w:pPr>
              <w:spacing w:line="480" w:lineRule="auto"/>
            </w:pPr>
          </w:p>
        </w:tc>
      </w:tr>
      <w:tr w:rsidR="00A17A80" w:rsidRPr="00C115D4" w14:paraId="217E4A0D" w14:textId="77777777" w:rsidTr="006F02A1">
        <w:tc>
          <w:tcPr>
            <w:tcW w:w="3003" w:type="dxa"/>
          </w:tcPr>
          <w:p w14:paraId="72768401" w14:textId="77777777" w:rsidR="00A17A80" w:rsidRPr="00C51B2D" w:rsidRDefault="00A17A80" w:rsidP="006F02A1">
            <w:pPr>
              <w:spacing w:line="480" w:lineRule="auto"/>
              <w:rPr>
                <w:i/>
              </w:rPr>
            </w:pPr>
            <w:r w:rsidRPr="00C51B2D">
              <w:rPr>
                <w:i/>
              </w:rPr>
              <w:t>GBA</w:t>
            </w:r>
          </w:p>
        </w:tc>
        <w:tc>
          <w:tcPr>
            <w:tcW w:w="3003" w:type="dxa"/>
          </w:tcPr>
          <w:p w14:paraId="47B2FED8" w14:textId="77777777" w:rsidR="00A17A80" w:rsidRPr="00C51B2D" w:rsidRDefault="00A17A80" w:rsidP="006F02A1">
            <w:pPr>
              <w:spacing w:line="480" w:lineRule="auto"/>
            </w:pPr>
            <w:r w:rsidRPr="00C51B2D">
              <w:t>84GG</w:t>
            </w:r>
          </w:p>
        </w:tc>
        <w:tc>
          <w:tcPr>
            <w:tcW w:w="3004" w:type="dxa"/>
          </w:tcPr>
          <w:p w14:paraId="38E76E46" w14:textId="77777777" w:rsidR="00A17A80" w:rsidRPr="00C115D4" w:rsidRDefault="00A17A80" w:rsidP="006F02A1">
            <w:pPr>
              <w:spacing w:line="480" w:lineRule="auto"/>
            </w:pPr>
            <w:r w:rsidRPr="00C115D4">
              <w:t>rs387906315</w:t>
            </w:r>
          </w:p>
        </w:tc>
      </w:tr>
      <w:tr w:rsidR="00A17A80" w:rsidRPr="00C115D4" w14:paraId="6FA3FA29" w14:textId="77777777" w:rsidTr="006F02A1">
        <w:tc>
          <w:tcPr>
            <w:tcW w:w="3003" w:type="dxa"/>
          </w:tcPr>
          <w:p w14:paraId="04EB874E" w14:textId="77777777" w:rsidR="00A17A80" w:rsidRPr="00C51B2D" w:rsidRDefault="00A17A80" w:rsidP="006F02A1">
            <w:pPr>
              <w:spacing w:line="480" w:lineRule="auto"/>
              <w:rPr>
                <w:b/>
              </w:rPr>
            </w:pPr>
          </w:p>
        </w:tc>
        <w:tc>
          <w:tcPr>
            <w:tcW w:w="3003" w:type="dxa"/>
          </w:tcPr>
          <w:p w14:paraId="5AB25FC0" w14:textId="77777777" w:rsidR="00A17A80" w:rsidRPr="00C51B2D" w:rsidRDefault="00A17A80" w:rsidP="006F02A1">
            <w:pPr>
              <w:spacing w:line="480" w:lineRule="auto"/>
            </w:pPr>
            <w:r w:rsidRPr="00C51B2D">
              <w:t>E326K</w:t>
            </w:r>
          </w:p>
        </w:tc>
        <w:tc>
          <w:tcPr>
            <w:tcW w:w="3004" w:type="dxa"/>
          </w:tcPr>
          <w:p w14:paraId="08102D3C" w14:textId="77777777" w:rsidR="00A17A80" w:rsidRPr="00C115D4" w:rsidRDefault="00A17A80" w:rsidP="006F02A1">
            <w:pPr>
              <w:spacing w:line="480" w:lineRule="auto"/>
            </w:pPr>
            <w:r w:rsidRPr="00C115D4">
              <w:t>rs2230288</w:t>
            </w:r>
          </w:p>
        </w:tc>
      </w:tr>
      <w:tr w:rsidR="00A17A80" w:rsidRPr="00C115D4" w14:paraId="1E5470E7" w14:textId="77777777" w:rsidTr="006F02A1">
        <w:tc>
          <w:tcPr>
            <w:tcW w:w="3003" w:type="dxa"/>
          </w:tcPr>
          <w:p w14:paraId="00C0ECE9" w14:textId="77777777" w:rsidR="00A17A80" w:rsidRPr="00C51B2D" w:rsidRDefault="00A17A80" w:rsidP="006F02A1">
            <w:pPr>
              <w:spacing w:line="480" w:lineRule="auto"/>
              <w:rPr>
                <w:b/>
              </w:rPr>
            </w:pPr>
          </w:p>
        </w:tc>
        <w:tc>
          <w:tcPr>
            <w:tcW w:w="3003" w:type="dxa"/>
          </w:tcPr>
          <w:p w14:paraId="044D5D6C" w14:textId="77777777" w:rsidR="00A17A80" w:rsidRPr="00C51B2D" w:rsidRDefault="00A17A80" w:rsidP="006F02A1">
            <w:pPr>
              <w:spacing w:line="480" w:lineRule="auto"/>
            </w:pPr>
            <w:r w:rsidRPr="00C51B2D">
              <w:t>L444P</w:t>
            </w:r>
          </w:p>
        </w:tc>
        <w:tc>
          <w:tcPr>
            <w:tcW w:w="3004" w:type="dxa"/>
          </w:tcPr>
          <w:p w14:paraId="2705A33F" w14:textId="77777777" w:rsidR="00A17A80" w:rsidRPr="00C115D4" w:rsidRDefault="00A17A80" w:rsidP="006F02A1">
            <w:pPr>
              <w:spacing w:line="480" w:lineRule="auto"/>
            </w:pPr>
            <w:r w:rsidRPr="00C115D4">
              <w:t>rs421016</w:t>
            </w:r>
          </w:p>
        </w:tc>
      </w:tr>
      <w:tr w:rsidR="00A17A80" w:rsidRPr="00C115D4" w14:paraId="2EAED2AD" w14:textId="77777777" w:rsidTr="006F02A1">
        <w:tc>
          <w:tcPr>
            <w:tcW w:w="3003" w:type="dxa"/>
          </w:tcPr>
          <w:p w14:paraId="287C0D46" w14:textId="77777777" w:rsidR="00A17A80" w:rsidRPr="00C51B2D" w:rsidRDefault="00A17A80" w:rsidP="006F02A1">
            <w:pPr>
              <w:spacing w:line="480" w:lineRule="auto"/>
              <w:rPr>
                <w:b/>
              </w:rPr>
            </w:pPr>
          </w:p>
        </w:tc>
        <w:tc>
          <w:tcPr>
            <w:tcW w:w="3003" w:type="dxa"/>
          </w:tcPr>
          <w:p w14:paraId="3A15ECDE" w14:textId="77777777" w:rsidR="00A17A80" w:rsidRPr="00C51B2D" w:rsidRDefault="00A17A80" w:rsidP="006F02A1">
            <w:pPr>
              <w:spacing w:line="480" w:lineRule="auto"/>
            </w:pPr>
            <w:r w:rsidRPr="00C51B2D">
              <w:t>N370S</w:t>
            </w:r>
          </w:p>
        </w:tc>
        <w:tc>
          <w:tcPr>
            <w:tcW w:w="3004" w:type="dxa"/>
          </w:tcPr>
          <w:p w14:paraId="762CC5D7" w14:textId="77777777" w:rsidR="00A17A80" w:rsidRPr="00C115D4" w:rsidRDefault="00A17A80" w:rsidP="006F02A1">
            <w:pPr>
              <w:spacing w:line="480" w:lineRule="auto"/>
            </w:pPr>
            <w:r w:rsidRPr="00C115D4">
              <w:t>rs76763715</w:t>
            </w:r>
          </w:p>
        </w:tc>
      </w:tr>
      <w:tr w:rsidR="00A17A80" w:rsidRPr="00C115D4" w14:paraId="05EE9A52" w14:textId="77777777" w:rsidTr="006F02A1">
        <w:tc>
          <w:tcPr>
            <w:tcW w:w="3003" w:type="dxa"/>
          </w:tcPr>
          <w:p w14:paraId="03D4FD36" w14:textId="77777777" w:rsidR="00A17A80" w:rsidRPr="00C51B2D" w:rsidRDefault="00A17A80" w:rsidP="006F02A1">
            <w:pPr>
              <w:spacing w:line="480" w:lineRule="auto"/>
              <w:rPr>
                <w:b/>
              </w:rPr>
            </w:pPr>
          </w:p>
        </w:tc>
        <w:tc>
          <w:tcPr>
            <w:tcW w:w="3003" w:type="dxa"/>
          </w:tcPr>
          <w:p w14:paraId="1D02A33D" w14:textId="77777777" w:rsidR="00A17A80" w:rsidRPr="00C51B2D" w:rsidRDefault="00A17A80" w:rsidP="006F02A1">
            <w:pPr>
              <w:spacing w:line="480" w:lineRule="auto"/>
            </w:pPr>
            <w:r w:rsidRPr="00C51B2D">
              <w:t>R496H</w:t>
            </w:r>
          </w:p>
        </w:tc>
        <w:tc>
          <w:tcPr>
            <w:tcW w:w="3004" w:type="dxa"/>
          </w:tcPr>
          <w:p w14:paraId="093D0B7E" w14:textId="77777777" w:rsidR="00A17A80" w:rsidRPr="00C115D4" w:rsidRDefault="00A17A80" w:rsidP="006F02A1">
            <w:pPr>
              <w:spacing w:line="480" w:lineRule="auto"/>
            </w:pPr>
            <w:r w:rsidRPr="00C115D4">
              <w:t>rs80356773</w:t>
            </w:r>
          </w:p>
        </w:tc>
      </w:tr>
      <w:tr w:rsidR="00A17A80" w:rsidRPr="00C115D4" w14:paraId="36A53BD6" w14:textId="77777777" w:rsidTr="006F02A1">
        <w:trPr>
          <w:trHeight w:val="44"/>
        </w:trPr>
        <w:tc>
          <w:tcPr>
            <w:tcW w:w="3003" w:type="dxa"/>
          </w:tcPr>
          <w:p w14:paraId="2DA30273" w14:textId="77777777" w:rsidR="00A17A80" w:rsidRPr="00C51B2D" w:rsidRDefault="00A17A80" w:rsidP="006F02A1">
            <w:pPr>
              <w:spacing w:line="480" w:lineRule="auto"/>
              <w:rPr>
                <w:b/>
              </w:rPr>
            </w:pPr>
          </w:p>
        </w:tc>
        <w:tc>
          <w:tcPr>
            <w:tcW w:w="3003" w:type="dxa"/>
          </w:tcPr>
          <w:p w14:paraId="61A1B444" w14:textId="77777777" w:rsidR="00A17A80" w:rsidRPr="00C51B2D" w:rsidRDefault="00A17A80" w:rsidP="006F02A1">
            <w:pPr>
              <w:spacing w:line="480" w:lineRule="auto"/>
            </w:pPr>
            <w:r w:rsidRPr="00C51B2D">
              <w:t>T369M</w:t>
            </w:r>
          </w:p>
        </w:tc>
        <w:tc>
          <w:tcPr>
            <w:tcW w:w="3004" w:type="dxa"/>
          </w:tcPr>
          <w:p w14:paraId="138D8147" w14:textId="77777777" w:rsidR="00A17A80" w:rsidRPr="00C115D4" w:rsidRDefault="00A17A80" w:rsidP="006F02A1">
            <w:pPr>
              <w:spacing w:line="480" w:lineRule="auto"/>
            </w:pPr>
            <w:r w:rsidRPr="00C115D4">
              <w:t>rs75548401</w:t>
            </w:r>
          </w:p>
        </w:tc>
      </w:tr>
    </w:tbl>
    <w:p w14:paraId="2FD8A26D" w14:textId="0DA67BCE" w:rsidR="006F02A1" w:rsidRDefault="006F02A1" w:rsidP="006F02A1">
      <w:pPr>
        <w:spacing w:line="360" w:lineRule="auto"/>
      </w:pPr>
      <w:r>
        <w:rPr>
          <w:b/>
        </w:rPr>
        <w:t xml:space="preserve">Supplementary Information Table 2: </w:t>
      </w:r>
      <w:r>
        <w:t>Genetic variants and associated amino acid changes</w:t>
      </w:r>
    </w:p>
    <w:p w14:paraId="77CE0B57" w14:textId="69B3BFF9" w:rsidR="00A17A80" w:rsidRDefault="00A17A80" w:rsidP="00280345">
      <w:pPr>
        <w:spacing w:line="360" w:lineRule="auto"/>
        <w:rPr>
          <w:b/>
        </w:rPr>
      </w:pPr>
    </w:p>
    <w:p w14:paraId="010301B4" w14:textId="77777777" w:rsidR="006F02A1" w:rsidRDefault="006F02A1" w:rsidP="00280345">
      <w:pPr>
        <w:spacing w:line="360" w:lineRule="auto"/>
        <w:rPr>
          <w:b/>
        </w:rPr>
      </w:pPr>
    </w:p>
    <w:p w14:paraId="1D1048A5" w14:textId="77777777" w:rsidR="006F02A1" w:rsidRDefault="006F02A1" w:rsidP="00280345">
      <w:pPr>
        <w:spacing w:line="360" w:lineRule="auto"/>
        <w:rPr>
          <w:b/>
        </w:rPr>
      </w:pPr>
    </w:p>
    <w:p w14:paraId="16DF2402" w14:textId="77777777" w:rsidR="006F02A1" w:rsidRDefault="006F02A1" w:rsidP="00280345">
      <w:pPr>
        <w:spacing w:line="360" w:lineRule="auto"/>
        <w:rPr>
          <w:b/>
        </w:rPr>
      </w:pPr>
    </w:p>
    <w:p w14:paraId="6E18C397" w14:textId="77777777" w:rsidR="006F02A1" w:rsidRDefault="006F02A1" w:rsidP="00280345">
      <w:pPr>
        <w:spacing w:line="360" w:lineRule="auto"/>
        <w:rPr>
          <w:b/>
        </w:rPr>
      </w:pPr>
    </w:p>
    <w:p w14:paraId="76E16E1B" w14:textId="77777777" w:rsidR="006F02A1" w:rsidRDefault="006F02A1" w:rsidP="00280345">
      <w:pPr>
        <w:spacing w:line="360" w:lineRule="auto"/>
        <w:rPr>
          <w:b/>
        </w:rPr>
      </w:pPr>
    </w:p>
    <w:p w14:paraId="50AECE14" w14:textId="77777777" w:rsidR="006F02A1" w:rsidRDefault="006F02A1" w:rsidP="00280345">
      <w:pPr>
        <w:spacing w:line="360" w:lineRule="auto"/>
        <w:rPr>
          <w:b/>
        </w:rPr>
      </w:pPr>
    </w:p>
    <w:p w14:paraId="641F07D0" w14:textId="77777777" w:rsidR="006F02A1" w:rsidRDefault="006F02A1" w:rsidP="00280345">
      <w:pPr>
        <w:spacing w:line="360" w:lineRule="auto"/>
        <w:rPr>
          <w:b/>
        </w:rPr>
      </w:pPr>
    </w:p>
    <w:p w14:paraId="44EBBCB6" w14:textId="77777777" w:rsidR="006F02A1" w:rsidRDefault="006F02A1" w:rsidP="00280345">
      <w:pPr>
        <w:spacing w:line="360" w:lineRule="auto"/>
        <w:rPr>
          <w:b/>
        </w:rPr>
      </w:pPr>
    </w:p>
    <w:p w14:paraId="5B0767BB" w14:textId="77777777" w:rsidR="006F02A1" w:rsidRDefault="006F02A1" w:rsidP="00280345">
      <w:pPr>
        <w:spacing w:line="360" w:lineRule="auto"/>
        <w:rPr>
          <w:b/>
        </w:rPr>
      </w:pPr>
    </w:p>
    <w:p w14:paraId="55962178" w14:textId="77777777" w:rsidR="006F02A1" w:rsidRDefault="006F02A1" w:rsidP="00280345">
      <w:pPr>
        <w:spacing w:line="360" w:lineRule="auto"/>
        <w:rPr>
          <w:b/>
        </w:rPr>
      </w:pPr>
    </w:p>
    <w:p w14:paraId="30EF60B7" w14:textId="77777777" w:rsidR="006F02A1" w:rsidRDefault="006F02A1" w:rsidP="00280345">
      <w:pPr>
        <w:spacing w:line="360" w:lineRule="auto"/>
        <w:rPr>
          <w:b/>
        </w:rPr>
      </w:pPr>
    </w:p>
    <w:p w14:paraId="349B5B62" w14:textId="77777777" w:rsidR="006F02A1" w:rsidRDefault="006F02A1" w:rsidP="00280345">
      <w:pPr>
        <w:spacing w:line="360" w:lineRule="auto"/>
        <w:rPr>
          <w:b/>
        </w:rPr>
      </w:pPr>
    </w:p>
    <w:p w14:paraId="6C791CEE" w14:textId="77777777" w:rsidR="006F02A1" w:rsidRDefault="006F02A1" w:rsidP="00280345">
      <w:pPr>
        <w:spacing w:line="360" w:lineRule="auto"/>
        <w:rPr>
          <w:b/>
        </w:rPr>
      </w:pPr>
    </w:p>
    <w:p w14:paraId="2E34C51C" w14:textId="77777777" w:rsidR="006F02A1" w:rsidRDefault="006F02A1" w:rsidP="00280345">
      <w:pPr>
        <w:spacing w:line="360" w:lineRule="auto"/>
        <w:rPr>
          <w:b/>
        </w:rPr>
      </w:pPr>
    </w:p>
    <w:p w14:paraId="2D232D94" w14:textId="77777777" w:rsidR="006F02A1" w:rsidRDefault="006F02A1" w:rsidP="00280345">
      <w:pPr>
        <w:spacing w:line="360" w:lineRule="auto"/>
        <w:rPr>
          <w:b/>
        </w:rPr>
      </w:pPr>
    </w:p>
    <w:p w14:paraId="226092C8" w14:textId="77777777" w:rsidR="006F02A1" w:rsidRDefault="006F02A1" w:rsidP="00280345">
      <w:pPr>
        <w:spacing w:line="360" w:lineRule="auto"/>
        <w:rPr>
          <w:b/>
        </w:rPr>
      </w:pPr>
    </w:p>
    <w:p w14:paraId="07F339CD" w14:textId="77777777" w:rsidR="006F02A1" w:rsidRDefault="006F02A1" w:rsidP="00280345">
      <w:pPr>
        <w:spacing w:line="360" w:lineRule="auto"/>
        <w:rPr>
          <w:b/>
        </w:rPr>
      </w:pPr>
    </w:p>
    <w:p w14:paraId="42E2D092" w14:textId="77777777" w:rsidR="006F02A1" w:rsidRDefault="006F02A1" w:rsidP="00280345">
      <w:pPr>
        <w:spacing w:line="360" w:lineRule="auto"/>
        <w:rPr>
          <w:b/>
        </w:rPr>
      </w:pPr>
    </w:p>
    <w:p w14:paraId="43614A31" w14:textId="77777777" w:rsidR="006F02A1" w:rsidRDefault="006F02A1" w:rsidP="00280345">
      <w:pPr>
        <w:spacing w:line="360" w:lineRule="auto"/>
        <w:rPr>
          <w:b/>
        </w:rPr>
      </w:pPr>
    </w:p>
    <w:p w14:paraId="5F36E9BC" w14:textId="77777777" w:rsidR="006F02A1" w:rsidRDefault="006F02A1" w:rsidP="00280345">
      <w:pPr>
        <w:spacing w:line="360" w:lineRule="auto"/>
        <w:rPr>
          <w:b/>
        </w:rPr>
      </w:pPr>
    </w:p>
    <w:p w14:paraId="36A159FE" w14:textId="0668028F" w:rsidR="00277B1E" w:rsidRPr="007411D2" w:rsidRDefault="00277B1E" w:rsidP="00280345">
      <w:pPr>
        <w:spacing w:line="360" w:lineRule="auto"/>
        <w:rPr>
          <w:b/>
        </w:rPr>
      </w:pPr>
      <w:r w:rsidRPr="007411D2">
        <w:rPr>
          <w:b/>
        </w:rPr>
        <w:lastRenderedPageBreak/>
        <w:t>Supplementary Information</w:t>
      </w:r>
      <w:r w:rsidR="00083989" w:rsidRPr="007411D2">
        <w:rPr>
          <w:b/>
        </w:rPr>
        <w:t xml:space="preserve"> Table </w:t>
      </w:r>
      <w:r w:rsidR="00A17A80">
        <w:rPr>
          <w:b/>
        </w:rPr>
        <w:t>3</w:t>
      </w:r>
      <w:r w:rsidRPr="007411D2">
        <w:rPr>
          <w:b/>
        </w:rPr>
        <w:t xml:space="preserve">:  </w:t>
      </w:r>
      <w:r w:rsidR="00280345" w:rsidRPr="00280345">
        <w:t>S</w:t>
      </w:r>
      <w:r w:rsidRPr="00280345">
        <w:t xml:space="preserve">tudies </w:t>
      </w:r>
      <w:r w:rsidR="00280345" w:rsidRPr="00280345">
        <w:t xml:space="preserve">investigating the genetic associations between </w:t>
      </w:r>
      <w:r w:rsidRPr="00280345">
        <w:t>cog</w:t>
      </w:r>
      <w:r w:rsidR="00280345" w:rsidRPr="00280345">
        <w:t xml:space="preserve">nitive impairment in people with Parkinson’s disease and </w:t>
      </w:r>
      <w:r w:rsidR="00280345">
        <w:t xml:space="preserve">various genetic </w:t>
      </w:r>
      <w:r w:rsidR="00522F96">
        <w:t>variant</w:t>
      </w:r>
      <w:r w:rsidR="00280345">
        <w:t>s</w:t>
      </w:r>
    </w:p>
    <w:tbl>
      <w:tblPr>
        <w:tblStyle w:val="TableGrid"/>
        <w:tblW w:w="15456"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2"/>
        <w:gridCol w:w="1745"/>
        <w:gridCol w:w="1463"/>
        <w:gridCol w:w="1507"/>
        <w:gridCol w:w="1799"/>
        <w:gridCol w:w="1564"/>
        <w:gridCol w:w="997"/>
        <w:gridCol w:w="4539"/>
      </w:tblGrid>
      <w:tr w:rsidR="00277B1E" w:rsidRPr="000E6B7D" w14:paraId="44CEE7BD" w14:textId="77777777" w:rsidTr="002A5176">
        <w:trPr>
          <w:trHeight w:val="764"/>
        </w:trPr>
        <w:tc>
          <w:tcPr>
            <w:tcW w:w="1842" w:type="dxa"/>
            <w:tcBorders>
              <w:bottom w:val="single" w:sz="4" w:space="0" w:color="auto"/>
            </w:tcBorders>
          </w:tcPr>
          <w:p w14:paraId="670627BC" w14:textId="77777777" w:rsidR="00277B1E" w:rsidRPr="000E6B7D" w:rsidRDefault="00277B1E" w:rsidP="00F463CB">
            <w:pPr>
              <w:ind w:left="-959" w:firstLine="959"/>
              <w:jc w:val="center"/>
              <w:rPr>
                <w:b/>
                <w:sz w:val="20"/>
                <w:szCs w:val="20"/>
              </w:rPr>
            </w:pPr>
            <w:r w:rsidRPr="000E6B7D">
              <w:rPr>
                <w:b/>
                <w:sz w:val="20"/>
                <w:szCs w:val="20"/>
              </w:rPr>
              <w:t>Article</w:t>
            </w:r>
          </w:p>
          <w:p w14:paraId="722F358E" w14:textId="77777777" w:rsidR="00277B1E" w:rsidRPr="000E6B7D" w:rsidRDefault="00277B1E" w:rsidP="00F463CB">
            <w:pPr>
              <w:ind w:left="-959" w:firstLine="959"/>
              <w:jc w:val="center"/>
              <w:rPr>
                <w:b/>
                <w:sz w:val="20"/>
                <w:szCs w:val="20"/>
              </w:rPr>
            </w:pPr>
          </w:p>
        </w:tc>
        <w:tc>
          <w:tcPr>
            <w:tcW w:w="1745" w:type="dxa"/>
            <w:tcBorders>
              <w:bottom w:val="single" w:sz="4" w:space="0" w:color="auto"/>
            </w:tcBorders>
          </w:tcPr>
          <w:p w14:paraId="182675C2" w14:textId="77777777" w:rsidR="00277B1E" w:rsidRPr="000E6B7D" w:rsidRDefault="00277B1E" w:rsidP="00F463CB">
            <w:pPr>
              <w:jc w:val="center"/>
              <w:rPr>
                <w:b/>
                <w:sz w:val="20"/>
                <w:szCs w:val="20"/>
              </w:rPr>
            </w:pPr>
            <w:r w:rsidRPr="000E6B7D">
              <w:rPr>
                <w:b/>
                <w:sz w:val="20"/>
                <w:szCs w:val="20"/>
              </w:rPr>
              <w:t>Sample Size</w:t>
            </w:r>
          </w:p>
        </w:tc>
        <w:tc>
          <w:tcPr>
            <w:tcW w:w="1463" w:type="dxa"/>
            <w:tcBorders>
              <w:bottom w:val="single" w:sz="4" w:space="0" w:color="auto"/>
            </w:tcBorders>
          </w:tcPr>
          <w:p w14:paraId="16805FFB" w14:textId="77777777" w:rsidR="00277B1E" w:rsidRPr="000E6B7D" w:rsidRDefault="00277B1E" w:rsidP="00F463CB">
            <w:pPr>
              <w:jc w:val="center"/>
              <w:rPr>
                <w:b/>
                <w:sz w:val="20"/>
                <w:szCs w:val="20"/>
              </w:rPr>
            </w:pPr>
            <w:r w:rsidRPr="000E6B7D">
              <w:rPr>
                <w:b/>
                <w:sz w:val="20"/>
                <w:szCs w:val="20"/>
              </w:rPr>
              <w:t>Mean Age (SD)</w:t>
            </w:r>
          </w:p>
        </w:tc>
        <w:tc>
          <w:tcPr>
            <w:tcW w:w="1507" w:type="dxa"/>
            <w:tcBorders>
              <w:bottom w:val="single" w:sz="4" w:space="0" w:color="auto"/>
            </w:tcBorders>
          </w:tcPr>
          <w:p w14:paraId="55EEE51E" w14:textId="77777777" w:rsidR="00277B1E" w:rsidRPr="000E6B7D" w:rsidRDefault="00277B1E" w:rsidP="00F463CB">
            <w:pPr>
              <w:jc w:val="center"/>
              <w:rPr>
                <w:b/>
                <w:sz w:val="20"/>
                <w:szCs w:val="20"/>
              </w:rPr>
            </w:pPr>
            <w:r w:rsidRPr="000E6B7D">
              <w:rPr>
                <w:b/>
                <w:sz w:val="20"/>
                <w:szCs w:val="20"/>
              </w:rPr>
              <w:t>Mean Severity of PD (SD)</w:t>
            </w:r>
          </w:p>
          <w:p w14:paraId="48D88DEF" w14:textId="77777777" w:rsidR="00277B1E" w:rsidRPr="000E6B7D" w:rsidRDefault="00277B1E" w:rsidP="00F463CB">
            <w:pPr>
              <w:jc w:val="center"/>
              <w:rPr>
                <w:b/>
                <w:sz w:val="20"/>
                <w:szCs w:val="20"/>
              </w:rPr>
            </w:pPr>
          </w:p>
        </w:tc>
        <w:tc>
          <w:tcPr>
            <w:tcW w:w="1799" w:type="dxa"/>
            <w:tcBorders>
              <w:bottom w:val="single" w:sz="4" w:space="0" w:color="auto"/>
            </w:tcBorders>
          </w:tcPr>
          <w:p w14:paraId="36C9E217" w14:textId="058F87DB" w:rsidR="00277B1E" w:rsidRPr="000E6B7D" w:rsidRDefault="00522F96" w:rsidP="00F463CB">
            <w:pPr>
              <w:jc w:val="center"/>
              <w:rPr>
                <w:b/>
                <w:sz w:val="20"/>
                <w:szCs w:val="20"/>
              </w:rPr>
            </w:pPr>
            <w:r>
              <w:rPr>
                <w:b/>
                <w:sz w:val="20"/>
                <w:szCs w:val="20"/>
              </w:rPr>
              <w:t>V</w:t>
            </w:r>
            <w:r w:rsidR="006E7858">
              <w:rPr>
                <w:b/>
                <w:sz w:val="20"/>
                <w:szCs w:val="20"/>
              </w:rPr>
              <w:t>ariants</w:t>
            </w:r>
          </w:p>
        </w:tc>
        <w:tc>
          <w:tcPr>
            <w:tcW w:w="1564" w:type="dxa"/>
            <w:tcBorders>
              <w:bottom w:val="single" w:sz="4" w:space="0" w:color="auto"/>
            </w:tcBorders>
          </w:tcPr>
          <w:p w14:paraId="79F36524" w14:textId="77777777" w:rsidR="00277B1E" w:rsidRPr="000E6B7D" w:rsidRDefault="00277B1E" w:rsidP="00F463CB">
            <w:pPr>
              <w:jc w:val="center"/>
              <w:rPr>
                <w:b/>
                <w:sz w:val="20"/>
                <w:szCs w:val="20"/>
              </w:rPr>
            </w:pPr>
            <w:r w:rsidRPr="000E6B7D">
              <w:rPr>
                <w:b/>
                <w:sz w:val="20"/>
                <w:szCs w:val="20"/>
              </w:rPr>
              <w:t>Outcome</w:t>
            </w:r>
          </w:p>
        </w:tc>
        <w:tc>
          <w:tcPr>
            <w:tcW w:w="997" w:type="dxa"/>
            <w:tcBorders>
              <w:bottom w:val="single" w:sz="4" w:space="0" w:color="auto"/>
            </w:tcBorders>
          </w:tcPr>
          <w:p w14:paraId="097C1FA6" w14:textId="77777777" w:rsidR="00277B1E" w:rsidRPr="000E6B7D" w:rsidRDefault="00990F92" w:rsidP="00F463CB">
            <w:pPr>
              <w:jc w:val="center"/>
              <w:rPr>
                <w:b/>
                <w:sz w:val="20"/>
                <w:szCs w:val="20"/>
              </w:rPr>
            </w:pPr>
            <w:r>
              <w:rPr>
                <w:b/>
                <w:sz w:val="20"/>
                <w:szCs w:val="20"/>
              </w:rPr>
              <w:t>F</w:t>
            </w:r>
            <w:r w:rsidR="00277B1E" w:rsidRPr="000E6B7D">
              <w:rPr>
                <w:b/>
                <w:sz w:val="20"/>
                <w:szCs w:val="20"/>
              </w:rPr>
              <w:t>ollow up</w:t>
            </w:r>
            <w:r>
              <w:rPr>
                <w:b/>
                <w:sz w:val="20"/>
                <w:szCs w:val="20"/>
              </w:rPr>
              <w:t xml:space="preserve"> duration</w:t>
            </w:r>
          </w:p>
        </w:tc>
        <w:tc>
          <w:tcPr>
            <w:tcW w:w="4539" w:type="dxa"/>
            <w:tcBorders>
              <w:bottom w:val="single" w:sz="4" w:space="0" w:color="auto"/>
            </w:tcBorders>
          </w:tcPr>
          <w:p w14:paraId="79D6E9A9" w14:textId="77777777" w:rsidR="00277B1E" w:rsidRPr="000E6B7D" w:rsidRDefault="00277B1E" w:rsidP="00F463CB">
            <w:pPr>
              <w:jc w:val="center"/>
              <w:rPr>
                <w:b/>
                <w:sz w:val="20"/>
                <w:szCs w:val="20"/>
              </w:rPr>
            </w:pPr>
            <w:r w:rsidRPr="000E6B7D">
              <w:rPr>
                <w:b/>
                <w:sz w:val="20"/>
                <w:szCs w:val="20"/>
              </w:rPr>
              <w:t>Findings</w:t>
            </w:r>
          </w:p>
        </w:tc>
      </w:tr>
      <w:tr w:rsidR="00277B1E" w:rsidRPr="000E6B7D" w14:paraId="0CF2F438" w14:textId="77777777" w:rsidTr="002A5176">
        <w:tc>
          <w:tcPr>
            <w:tcW w:w="1842" w:type="dxa"/>
            <w:tcBorders>
              <w:top w:val="single" w:sz="4" w:space="0" w:color="auto"/>
            </w:tcBorders>
          </w:tcPr>
          <w:p w14:paraId="509D1480" w14:textId="6E2DA37C" w:rsidR="00277B1E" w:rsidRPr="000E6B7D" w:rsidRDefault="00277B1E" w:rsidP="00F463CB">
            <w:pPr>
              <w:rPr>
                <w:sz w:val="20"/>
                <w:szCs w:val="20"/>
              </w:rPr>
            </w:pPr>
            <w:proofErr w:type="spellStart"/>
            <w:r w:rsidRPr="000E6B7D">
              <w:rPr>
                <w:color w:val="222222"/>
                <w:sz w:val="20"/>
                <w:szCs w:val="20"/>
                <w:shd w:val="clear" w:color="auto" w:fill="FFFFFF"/>
              </w:rPr>
              <w:t>Tröster</w:t>
            </w:r>
            <w:proofErr w:type="spellEnd"/>
            <w:r w:rsidRPr="000E6B7D">
              <w:rPr>
                <w:color w:val="222222"/>
                <w:sz w:val="20"/>
                <w:szCs w:val="20"/>
                <w:shd w:val="clear" w:color="auto" w:fill="FFFFFF"/>
              </w:rPr>
              <w:t xml:space="preserve"> et al. (2006)</w:t>
            </w:r>
            <w:r w:rsidR="00B25184">
              <w:rPr>
                <w:color w:val="222222"/>
                <w:sz w:val="20"/>
                <w:szCs w:val="20"/>
                <w:shd w:val="clear" w:color="auto" w:fill="FFFFFF"/>
              </w:rPr>
              <w:t xml:space="preserve"> </w:t>
            </w:r>
            <w:r w:rsidR="00280345">
              <w:rPr>
                <w:color w:val="222222"/>
                <w:sz w:val="20"/>
                <w:szCs w:val="20"/>
                <w:shd w:val="clear" w:color="auto" w:fill="FFFFFF"/>
              </w:rPr>
              <w:fldChar w:fldCharType="begin"/>
            </w:r>
            <w:r w:rsidR="00B9417C">
              <w:rPr>
                <w:color w:val="222222"/>
                <w:sz w:val="20"/>
                <w:szCs w:val="20"/>
                <w:shd w:val="clear" w:color="auto" w:fill="FFFFFF"/>
              </w:rPr>
              <w:instrText xml:space="preserve"> ADDIN EN.CITE &lt;EndNote&gt;&lt;Cite&gt;&lt;Author&gt;Troster&lt;/Author&gt;&lt;Year&gt;2006&lt;/Year&gt;&lt;RecNum&gt;5423&lt;/RecNum&gt;&lt;DisplayText&gt;(10)&lt;/DisplayText&gt;&lt;record&gt;&lt;rec-number&gt;5423&lt;/rec-number&gt;&lt;foreign-keys&gt;&lt;key app="EN" db-id="s9x05fe2apwfduef02mpvfa99tx9esexf2xf" timestamp="1538487428"&gt;5423&lt;/key&gt;&lt;/foreign-keys&gt;&lt;ref-type name="Journal Article"&gt;17&lt;/ref-type&gt;&lt;contributors&gt;&lt;authors&gt;&lt;author&gt;Troster, A. I.&lt;/author&gt;&lt;author&gt;Fields, J. A.&lt;/author&gt;&lt;author&gt;Paolo, A. M.&lt;/author&gt;&lt;author&gt;Koller, W. C.&lt;/author&gt;&lt;/authors&gt;&lt;/contributors&gt;&lt;auth-address&gt;Department of Neurology, University of North Carolina School of Medicine, Chapel Hill, NC 27599, USA. trostera@neurology.unc.edu&lt;/auth-address&gt;&lt;titles&gt;&lt;title&gt;Absence of the apolipoprotein E epsilon4 allele is associated with working memory impairment in Parkinson&amp;apos;s disease&lt;/title&gt;&lt;secondary-title&gt;J Neurol Sci&lt;/secondary-title&gt;&lt;/titles&gt;&lt;periodical&gt;&lt;full-title&gt;J Neurol Sci&lt;/full-title&gt;&lt;abbr-1&gt;Journal of the neurological sciences&lt;/abbr-1&gt;&lt;/periodical&gt;&lt;pages&gt;62-7&lt;/pages&gt;&lt;volume&gt;248&lt;/volume&gt;&lt;number&gt;1-2&lt;/number&gt;&lt;edition&gt;2006/06/14&lt;/edition&gt;&lt;keywords&gt;&lt;keyword&gt;Aged&lt;/keyword&gt;&lt;keyword&gt;Analysis of Variance&lt;/keyword&gt;&lt;keyword&gt;Apolipoprotein E4/*genetics&lt;/keyword&gt;&lt;keyword&gt;Female&lt;/keyword&gt;&lt;keyword&gt;Gene Frequency&lt;/keyword&gt;&lt;keyword&gt;Genotype&lt;/keyword&gt;&lt;keyword&gt;Humans&lt;/keyword&gt;&lt;keyword&gt;Male&lt;/keyword&gt;&lt;keyword&gt;Memory Disorders/etiology/*genetics&lt;/keyword&gt;&lt;keyword&gt;Memory, Short-Term/*physiology&lt;/keyword&gt;&lt;keyword&gt;Middle Aged&lt;/keyword&gt;&lt;keyword&gt;Neuropsychological Tests&lt;/keyword&gt;&lt;keyword&gt;Parkinson Disease/complications/*genetics&lt;/keyword&gt;&lt;/keywords&gt;&lt;dates&gt;&lt;year&gt;2006&lt;/year&gt;&lt;pub-dates&gt;&lt;date&gt;Oct 25&lt;/date&gt;&lt;/pub-dates&gt;&lt;/dates&gt;&lt;isbn&gt;0022-510X (Print)&amp;#xD;0022-510X (Linking)&lt;/isbn&gt;&lt;accession-num&gt;16769085&lt;/accession-num&gt;&lt;urls&gt;&lt;related-urls&gt;&lt;url&gt;https://www.ncbi.nlm.nih.gov/pubmed/16769085&lt;/url&gt;&lt;/related-urls&gt;&lt;/urls&gt;&lt;electronic-resource-num&gt;10.1016/j.jns.2006.05.032&lt;/electronic-resource-num&gt;&lt;/record&gt;&lt;/Cite&gt;&lt;/EndNote&gt;</w:instrText>
            </w:r>
            <w:r w:rsidR="00280345">
              <w:rPr>
                <w:color w:val="222222"/>
                <w:sz w:val="20"/>
                <w:szCs w:val="20"/>
                <w:shd w:val="clear" w:color="auto" w:fill="FFFFFF"/>
              </w:rPr>
              <w:fldChar w:fldCharType="separate"/>
            </w:r>
            <w:r w:rsidR="00B9417C">
              <w:rPr>
                <w:noProof/>
                <w:color w:val="222222"/>
                <w:sz w:val="20"/>
                <w:szCs w:val="20"/>
                <w:shd w:val="clear" w:color="auto" w:fill="FFFFFF"/>
              </w:rPr>
              <w:t>(10)</w:t>
            </w:r>
            <w:r w:rsidR="00280345">
              <w:rPr>
                <w:color w:val="222222"/>
                <w:sz w:val="20"/>
                <w:szCs w:val="20"/>
                <w:shd w:val="clear" w:color="auto" w:fill="FFFFFF"/>
              </w:rPr>
              <w:fldChar w:fldCharType="end"/>
            </w:r>
            <w:r w:rsidRPr="000E6B7D">
              <w:rPr>
                <w:color w:val="222222"/>
                <w:sz w:val="20"/>
                <w:szCs w:val="20"/>
                <w:shd w:val="clear" w:color="auto" w:fill="FFFFFF"/>
              </w:rPr>
              <w:t xml:space="preserve"> </w:t>
            </w:r>
          </w:p>
        </w:tc>
        <w:tc>
          <w:tcPr>
            <w:tcW w:w="1745" w:type="dxa"/>
            <w:tcBorders>
              <w:top w:val="single" w:sz="4" w:space="0" w:color="auto"/>
            </w:tcBorders>
          </w:tcPr>
          <w:p w14:paraId="35286059" w14:textId="50B808C7" w:rsidR="00277B1E" w:rsidRPr="000E6B7D" w:rsidRDefault="00277B1E" w:rsidP="00F463CB">
            <w:pPr>
              <w:rPr>
                <w:sz w:val="20"/>
                <w:szCs w:val="20"/>
              </w:rPr>
            </w:pPr>
            <w:r w:rsidRPr="000E6B7D">
              <w:rPr>
                <w:sz w:val="20"/>
                <w:szCs w:val="20"/>
              </w:rPr>
              <w:t>208 (20</w:t>
            </w:r>
            <w:r w:rsidRPr="000E6B7D">
              <w:rPr>
                <w:i/>
                <w:sz w:val="20"/>
                <w:szCs w:val="20"/>
              </w:rPr>
              <w:t xml:space="preserve"> APOE</w:t>
            </w:r>
            <w:r>
              <w:rPr>
                <w:sz w:val="20"/>
                <w:szCs w:val="20"/>
              </w:rPr>
              <w:t>)</w:t>
            </w:r>
            <w:r w:rsidRPr="000E6B7D">
              <w:rPr>
                <w:i/>
                <w:sz w:val="20"/>
                <w:szCs w:val="20"/>
              </w:rPr>
              <w:t xml:space="preserve"> </w:t>
            </w:r>
          </w:p>
        </w:tc>
        <w:tc>
          <w:tcPr>
            <w:tcW w:w="1463" w:type="dxa"/>
            <w:tcBorders>
              <w:top w:val="single" w:sz="4" w:space="0" w:color="auto"/>
            </w:tcBorders>
          </w:tcPr>
          <w:p w14:paraId="6904F4BF" w14:textId="77777777" w:rsidR="00277B1E" w:rsidRPr="000E6B7D" w:rsidRDefault="00277B1E" w:rsidP="00F463CB">
            <w:pPr>
              <w:rPr>
                <w:sz w:val="20"/>
                <w:szCs w:val="20"/>
              </w:rPr>
            </w:pPr>
            <w:r w:rsidRPr="000E6B7D">
              <w:rPr>
                <w:color w:val="000000"/>
                <w:sz w:val="20"/>
                <w:szCs w:val="20"/>
              </w:rPr>
              <w:t>65.6 (8.2)</w:t>
            </w:r>
          </w:p>
        </w:tc>
        <w:tc>
          <w:tcPr>
            <w:tcW w:w="1507" w:type="dxa"/>
            <w:tcBorders>
              <w:top w:val="single" w:sz="4" w:space="0" w:color="auto"/>
            </w:tcBorders>
          </w:tcPr>
          <w:p w14:paraId="7E2E28FC" w14:textId="77777777" w:rsidR="00277B1E" w:rsidRPr="000E6B7D" w:rsidRDefault="00277B1E" w:rsidP="00F463CB">
            <w:pPr>
              <w:rPr>
                <w:sz w:val="20"/>
                <w:szCs w:val="20"/>
              </w:rPr>
            </w:pPr>
            <w:r w:rsidRPr="000E6B7D">
              <w:rPr>
                <w:sz w:val="20"/>
                <w:szCs w:val="20"/>
              </w:rPr>
              <w:t>n/s</w:t>
            </w:r>
          </w:p>
        </w:tc>
        <w:tc>
          <w:tcPr>
            <w:tcW w:w="1799" w:type="dxa"/>
            <w:tcBorders>
              <w:top w:val="single" w:sz="4" w:space="0" w:color="auto"/>
            </w:tcBorders>
          </w:tcPr>
          <w:p w14:paraId="4BE75770" w14:textId="77777777" w:rsidR="00277B1E" w:rsidRPr="000E6B7D" w:rsidRDefault="00277B1E" w:rsidP="00F463CB">
            <w:pPr>
              <w:widowControl w:val="0"/>
              <w:autoSpaceDE w:val="0"/>
              <w:autoSpaceDN w:val="0"/>
              <w:adjustRightInd w:val="0"/>
              <w:rPr>
                <w:color w:val="000000"/>
                <w:sz w:val="20"/>
                <w:szCs w:val="20"/>
              </w:rPr>
            </w:pPr>
            <w:r w:rsidRPr="000E6B7D">
              <w:rPr>
                <w:i/>
                <w:sz w:val="20"/>
                <w:szCs w:val="20"/>
              </w:rPr>
              <w:t>APOE</w:t>
            </w:r>
            <w:r>
              <w:rPr>
                <w:i/>
                <w:sz w:val="20"/>
                <w:szCs w:val="20"/>
              </w:rPr>
              <w:t xml:space="preserve"> (</w:t>
            </w:r>
            <w:r w:rsidRPr="000E6B7D">
              <w:rPr>
                <w:color w:val="000000"/>
                <w:sz w:val="20"/>
                <w:szCs w:val="20"/>
              </w:rPr>
              <w:t>ε4 allele</w:t>
            </w:r>
            <w:r>
              <w:rPr>
                <w:color w:val="000000"/>
                <w:sz w:val="20"/>
                <w:szCs w:val="20"/>
              </w:rPr>
              <w:t>)</w:t>
            </w:r>
          </w:p>
        </w:tc>
        <w:tc>
          <w:tcPr>
            <w:tcW w:w="1564" w:type="dxa"/>
            <w:tcBorders>
              <w:top w:val="single" w:sz="4" w:space="0" w:color="auto"/>
            </w:tcBorders>
          </w:tcPr>
          <w:p w14:paraId="05124253" w14:textId="56CD40B7" w:rsidR="00277B1E" w:rsidRPr="00615EE9" w:rsidRDefault="00277B1E" w:rsidP="00F463CB">
            <w:pPr>
              <w:rPr>
                <w:sz w:val="20"/>
                <w:szCs w:val="20"/>
              </w:rPr>
            </w:pPr>
            <w:r w:rsidRPr="00615EE9">
              <w:rPr>
                <w:color w:val="000000"/>
                <w:sz w:val="20"/>
                <w:szCs w:val="20"/>
              </w:rPr>
              <w:t xml:space="preserve">MDRS; </w:t>
            </w:r>
            <w:r w:rsidR="001677E6">
              <w:rPr>
                <w:color w:val="000000"/>
                <w:sz w:val="20"/>
                <w:szCs w:val="20"/>
              </w:rPr>
              <w:t>WMS</w:t>
            </w:r>
            <w:r w:rsidRPr="00615EE9">
              <w:rPr>
                <w:color w:val="000000"/>
                <w:sz w:val="20"/>
                <w:szCs w:val="20"/>
              </w:rPr>
              <w:t>—Revised; WCST</w:t>
            </w:r>
          </w:p>
        </w:tc>
        <w:tc>
          <w:tcPr>
            <w:tcW w:w="997" w:type="dxa"/>
            <w:tcBorders>
              <w:top w:val="single" w:sz="4" w:space="0" w:color="auto"/>
            </w:tcBorders>
          </w:tcPr>
          <w:p w14:paraId="28872D71"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n/s</w:t>
            </w:r>
          </w:p>
        </w:tc>
        <w:tc>
          <w:tcPr>
            <w:tcW w:w="4539" w:type="dxa"/>
            <w:tcBorders>
              <w:top w:val="single" w:sz="4" w:space="0" w:color="auto"/>
            </w:tcBorders>
          </w:tcPr>
          <w:p w14:paraId="3D5936CD" w14:textId="5B64717C" w:rsidR="00277B1E" w:rsidRPr="00D559E2" w:rsidRDefault="00C8495A" w:rsidP="00D559E2">
            <w:pPr>
              <w:widowControl w:val="0"/>
              <w:autoSpaceDE w:val="0"/>
              <w:autoSpaceDN w:val="0"/>
              <w:adjustRightInd w:val="0"/>
              <w:jc w:val="both"/>
              <w:rPr>
                <w:color w:val="000000"/>
                <w:sz w:val="20"/>
                <w:szCs w:val="20"/>
              </w:rPr>
            </w:pPr>
            <w:r w:rsidRPr="00D559E2">
              <w:rPr>
                <w:color w:val="000000"/>
                <w:sz w:val="20"/>
                <w:szCs w:val="20"/>
              </w:rPr>
              <w:t>C</w:t>
            </w:r>
            <w:r w:rsidR="00277B1E" w:rsidRPr="00D559E2">
              <w:rPr>
                <w:color w:val="000000"/>
                <w:sz w:val="20"/>
                <w:szCs w:val="20"/>
              </w:rPr>
              <w:t>arriers and non-carriers differ</w:t>
            </w:r>
            <w:r w:rsidRPr="00D559E2">
              <w:rPr>
                <w:color w:val="000000"/>
                <w:sz w:val="20"/>
                <w:szCs w:val="20"/>
              </w:rPr>
              <w:t>ed</w:t>
            </w:r>
            <w:r w:rsidR="00277B1E" w:rsidRPr="00D559E2">
              <w:rPr>
                <w:color w:val="000000"/>
                <w:sz w:val="20"/>
                <w:szCs w:val="20"/>
              </w:rPr>
              <w:t xml:space="preserve"> in </w:t>
            </w:r>
            <w:r w:rsidR="002A5176" w:rsidRPr="00D559E2">
              <w:rPr>
                <w:color w:val="000000"/>
                <w:sz w:val="20"/>
                <w:szCs w:val="20"/>
              </w:rPr>
              <w:t xml:space="preserve">their </w:t>
            </w:r>
            <w:r w:rsidR="00277B1E" w:rsidRPr="00D559E2">
              <w:rPr>
                <w:color w:val="000000"/>
                <w:sz w:val="20"/>
                <w:szCs w:val="20"/>
              </w:rPr>
              <w:t xml:space="preserve">cognitive performance (BNT: carriers = 49.7 (11.7), non-carriers = 52.0 (6.4), </w:t>
            </w:r>
            <w:r w:rsidR="00277B1E" w:rsidRPr="00D559E2">
              <w:rPr>
                <w:i/>
                <w:color w:val="000000"/>
                <w:sz w:val="20"/>
                <w:szCs w:val="20"/>
              </w:rPr>
              <w:t>p</w:t>
            </w:r>
            <w:r w:rsidR="00277B1E" w:rsidRPr="00D559E2">
              <w:rPr>
                <w:color w:val="000000"/>
                <w:sz w:val="20"/>
                <w:szCs w:val="20"/>
              </w:rPr>
              <w:t xml:space="preserve">=0.001,  WCST: carriers = 3.4 (2.4),  non-carriers = 3.1 (2.6), </w:t>
            </w:r>
            <w:r w:rsidR="00277B1E" w:rsidRPr="00D559E2">
              <w:rPr>
                <w:i/>
                <w:color w:val="000000"/>
                <w:sz w:val="20"/>
                <w:szCs w:val="20"/>
              </w:rPr>
              <w:t>p</w:t>
            </w:r>
            <w:r w:rsidR="00277B1E" w:rsidRPr="00D559E2">
              <w:rPr>
                <w:color w:val="000000"/>
                <w:sz w:val="20"/>
                <w:szCs w:val="20"/>
              </w:rPr>
              <w:t>=0.001)</w:t>
            </w:r>
            <w:r w:rsidRPr="00D559E2">
              <w:rPr>
                <w:color w:val="000000"/>
                <w:sz w:val="20"/>
                <w:szCs w:val="20"/>
              </w:rPr>
              <w:t>, however this was no</w:t>
            </w:r>
            <w:r w:rsidR="00C46667">
              <w:rPr>
                <w:color w:val="000000"/>
                <w:sz w:val="20"/>
                <w:szCs w:val="20"/>
              </w:rPr>
              <w:t>t</w:t>
            </w:r>
            <w:r w:rsidRPr="00D559E2">
              <w:rPr>
                <w:color w:val="000000"/>
                <w:sz w:val="20"/>
                <w:szCs w:val="20"/>
              </w:rPr>
              <w:t xml:space="preserve"> significant after controlling for age.</w:t>
            </w:r>
          </w:p>
          <w:p w14:paraId="64E6FFDF" w14:textId="0FC2C055" w:rsidR="00036A72" w:rsidRPr="00D559E2" w:rsidRDefault="00036A72" w:rsidP="00D559E2">
            <w:pPr>
              <w:widowControl w:val="0"/>
              <w:autoSpaceDE w:val="0"/>
              <w:autoSpaceDN w:val="0"/>
              <w:adjustRightInd w:val="0"/>
              <w:jc w:val="both"/>
              <w:rPr>
                <w:color w:val="000000"/>
                <w:sz w:val="20"/>
                <w:szCs w:val="20"/>
              </w:rPr>
            </w:pPr>
          </w:p>
        </w:tc>
      </w:tr>
      <w:tr w:rsidR="00277B1E" w:rsidRPr="000E6B7D" w14:paraId="3AEBC491" w14:textId="77777777" w:rsidTr="002A5176">
        <w:tc>
          <w:tcPr>
            <w:tcW w:w="1842" w:type="dxa"/>
          </w:tcPr>
          <w:p w14:paraId="5F8FB287" w14:textId="7B7D6368" w:rsidR="00277B1E" w:rsidRPr="000E6B7D" w:rsidRDefault="00277B1E" w:rsidP="00F463CB">
            <w:pPr>
              <w:rPr>
                <w:color w:val="222222"/>
                <w:sz w:val="20"/>
                <w:szCs w:val="20"/>
                <w:shd w:val="clear" w:color="auto" w:fill="FFFFFF"/>
              </w:rPr>
            </w:pPr>
            <w:r w:rsidRPr="000E6B7D">
              <w:rPr>
                <w:sz w:val="20"/>
                <w:szCs w:val="20"/>
              </w:rPr>
              <w:t>Williams-Gray et al. (2008)</w:t>
            </w:r>
            <w:r w:rsidR="00B56F9C">
              <w:rPr>
                <w:sz w:val="20"/>
                <w:szCs w:val="20"/>
              </w:rPr>
              <w:t xml:space="preserve"> </w:t>
            </w:r>
            <w:r w:rsidR="00280345">
              <w:rPr>
                <w:sz w:val="20"/>
                <w:szCs w:val="20"/>
              </w:rPr>
              <w:fldChar w:fldCharType="begin">
                <w:fldData xml:space="preserve">PEVuZE5vdGU+PENpdGU+PEF1dGhvcj5XaWxsaWFtcy1HcmF5PC9BdXRob3I+PFllYXI+MjAwODwv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</w:fldData>
              </w:fldChar>
            </w:r>
            <w:r w:rsidR="00B9417C">
              <w:rPr>
                <w:sz w:val="20"/>
                <w:szCs w:val="20"/>
              </w:rPr>
              <w:instrText xml:space="preserve"> ADDIN EN.CITE </w:instrText>
            </w:r>
            <w:r w:rsidR="00B9417C">
              <w:rPr>
                <w:sz w:val="20"/>
                <w:szCs w:val="20"/>
              </w:rPr>
              <w:fldChar w:fldCharType="begin">
                <w:fldData xml:space="preserve">PEVuZE5vdGU+PENpdGU+PEF1dGhvcj5XaWxsaWFtcy1HcmF5PC9BdXRob3I+PFllYXI+MjAwODwv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22)</w:t>
            </w:r>
            <w:r w:rsidR="00280345">
              <w:rPr>
                <w:sz w:val="20"/>
                <w:szCs w:val="20"/>
              </w:rPr>
              <w:fldChar w:fldCharType="end"/>
            </w:r>
            <w:r w:rsidRPr="000E6B7D">
              <w:rPr>
                <w:sz w:val="20"/>
                <w:szCs w:val="20"/>
              </w:rPr>
              <w:t xml:space="preserve"> </w:t>
            </w:r>
          </w:p>
        </w:tc>
        <w:tc>
          <w:tcPr>
            <w:tcW w:w="1745" w:type="dxa"/>
          </w:tcPr>
          <w:p w14:paraId="26C0C900" w14:textId="3F35A43E" w:rsidR="00277B1E" w:rsidRPr="000E6B7D" w:rsidRDefault="00277B1E" w:rsidP="00F463CB">
            <w:pPr>
              <w:rPr>
                <w:sz w:val="20"/>
                <w:szCs w:val="20"/>
              </w:rPr>
            </w:pPr>
            <w:r w:rsidRPr="000E6B7D">
              <w:rPr>
                <w:sz w:val="20"/>
                <w:szCs w:val="20"/>
              </w:rPr>
              <w:t>29</w:t>
            </w:r>
          </w:p>
        </w:tc>
        <w:tc>
          <w:tcPr>
            <w:tcW w:w="1463" w:type="dxa"/>
          </w:tcPr>
          <w:p w14:paraId="4CEBC450" w14:textId="77777777" w:rsidR="00277B1E" w:rsidRPr="000E6B7D" w:rsidRDefault="00277B1E" w:rsidP="00F463CB">
            <w:pPr>
              <w:rPr>
                <w:sz w:val="20"/>
                <w:szCs w:val="20"/>
              </w:rPr>
            </w:pPr>
            <w:r w:rsidRPr="000E6B7D">
              <w:rPr>
                <w:sz w:val="20"/>
                <w:szCs w:val="20"/>
              </w:rPr>
              <w:t xml:space="preserve">Val = </w:t>
            </w:r>
            <w:r w:rsidRPr="000E6B7D">
              <w:rPr>
                <w:color w:val="000000"/>
                <w:sz w:val="20"/>
                <w:szCs w:val="20"/>
              </w:rPr>
              <w:t xml:space="preserve">64.8 (10.4), Met = 64.0 (9.4) </w:t>
            </w:r>
          </w:p>
        </w:tc>
        <w:tc>
          <w:tcPr>
            <w:tcW w:w="1507" w:type="dxa"/>
          </w:tcPr>
          <w:p w14:paraId="0BD71D90" w14:textId="77777777" w:rsidR="00277B1E" w:rsidRPr="000E6B7D" w:rsidRDefault="00277B1E" w:rsidP="00F463CB">
            <w:pPr>
              <w:rPr>
                <w:sz w:val="20"/>
                <w:szCs w:val="20"/>
              </w:rPr>
            </w:pPr>
            <w:r w:rsidRPr="000E6B7D">
              <w:rPr>
                <w:sz w:val="20"/>
                <w:szCs w:val="20"/>
              </w:rPr>
              <w:t>n/s</w:t>
            </w:r>
          </w:p>
        </w:tc>
        <w:tc>
          <w:tcPr>
            <w:tcW w:w="1799" w:type="dxa"/>
          </w:tcPr>
          <w:p w14:paraId="5695D163" w14:textId="4DAF2D77" w:rsidR="00277B1E" w:rsidRPr="000E6B7D" w:rsidRDefault="00277B1E" w:rsidP="00F463CB">
            <w:pPr>
              <w:widowControl w:val="0"/>
              <w:autoSpaceDE w:val="0"/>
              <w:autoSpaceDN w:val="0"/>
              <w:adjustRightInd w:val="0"/>
              <w:rPr>
                <w:i/>
                <w:sz w:val="20"/>
                <w:szCs w:val="20"/>
              </w:rPr>
            </w:pPr>
            <w:r w:rsidRPr="000E6B7D">
              <w:rPr>
                <w:i/>
                <w:sz w:val="20"/>
                <w:szCs w:val="20"/>
              </w:rPr>
              <w:t xml:space="preserve">COMT </w:t>
            </w:r>
            <w:r w:rsidRPr="000E6B7D">
              <w:rPr>
                <w:sz w:val="20"/>
                <w:szCs w:val="20"/>
              </w:rPr>
              <w:t>(</w:t>
            </w:r>
            <w:r w:rsidR="001F02F1" w:rsidRPr="001F02F1">
              <w:rPr>
                <w:color w:val="000000"/>
                <w:sz w:val="20"/>
                <w:szCs w:val="20"/>
              </w:rPr>
              <w:t>rs6265</w:t>
            </w:r>
            <w:r w:rsidRPr="000E6B7D">
              <w:rPr>
                <w:sz w:val="20"/>
                <w:szCs w:val="20"/>
              </w:rPr>
              <w:t>)</w:t>
            </w:r>
          </w:p>
        </w:tc>
        <w:tc>
          <w:tcPr>
            <w:tcW w:w="1564" w:type="dxa"/>
          </w:tcPr>
          <w:p w14:paraId="4C8EA605" w14:textId="77777777" w:rsidR="00277B1E" w:rsidRPr="00615EE9" w:rsidRDefault="00990F92" w:rsidP="00F463CB">
            <w:pPr>
              <w:rPr>
                <w:sz w:val="20"/>
                <w:szCs w:val="20"/>
              </w:rPr>
            </w:pPr>
            <w:r w:rsidRPr="00615EE9">
              <w:rPr>
                <w:sz w:val="20"/>
                <w:szCs w:val="20"/>
              </w:rPr>
              <w:t>Modified CANTAB ID/ED task</w:t>
            </w:r>
          </w:p>
        </w:tc>
        <w:tc>
          <w:tcPr>
            <w:tcW w:w="997" w:type="dxa"/>
          </w:tcPr>
          <w:p w14:paraId="1783EC9A" w14:textId="77777777" w:rsidR="00277B1E" w:rsidRPr="000E6B7D" w:rsidRDefault="00277B1E" w:rsidP="00F463CB">
            <w:pPr>
              <w:widowControl w:val="0"/>
              <w:autoSpaceDE w:val="0"/>
              <w:autoSpaceDN w:val="0"/>
              <w:adjustRightInd w:val="0"/>
              <w:rPr>
                <w:color w:val="000000"/>
                <w:sz w:val="20"/>
                <w:szCs w:val="20"/>
              </w:rPr>
            </w:pPr>
            <w:r w:rsidRPr="000E6B7D">
              <w:rPr>
                <w:sz w:val="20"/>
                <w:szCs w:val="20"/>
              </w:rPr>
              <w:t>n/s</w:t>
            </w:r>
          </w:p>
        </w:tc>
        <w:tc>
          <w:tcPr>
            <w:tcW w:w="4539" w:type="dxa"/>
          </w:tcPr>
          <w:p w14:paraId="401B45EC" w14:textId="77777777" w:rsidR="00277B1E" w:rsidRPr="00D559E2" w:rsidRDefault="00277B1E" w:rsidP="00D559E2">
            <w:pPr>
              <w:widowControl w:val="0"/>
              <w:autoSpaceDE w:val="0"/>
              <w:autoSpaceDN w:val="0"/>
              <w:adjustRightInd w:val="0"/>
              <w:jc w:val="both"/>
              <w:rPr>
                <w:sz w:val="20"/>
                <w:szCs w:val="20"/>
              </w:rPr>
            </w:pPr>
            <w:r w:rsidRPr="00D559E2">
              <w:rPr>
                <w:sz w:val="20"/>
                <w:szCs w:val="20"/>
              </w:rPr>
              <w:t>People with high activity COM</w:t>
            </w:r>
            <w:r w:rsidR="00F04378" w:rsidRPr="00D559E2">
              <w:rPr>
                <w:sz w:val="20"/>
                <w:szCs w:val="20"/>
              </w:rPr>
              <w:t>T genotypes (</w:t>
            </w:r>
            <w:proofErr w:type="spellStart"/>
            <w:r w:rsidR="00F04378" w:rsidRPr="00D559E2">
              <w:rPr>
                <w:sz w:val="20"/>
                <w:szCs w:val="20"/>
              </w:rPr>
              <w:t>val</w:t>
            </w:r>
            <w:proofErr w:type="spellEnd"/>
            <w:r w:rsidR="00F04378" w:rsidRPr="00D559E2">
              <w:rPr>
                <w:sz w:val="20"/>
                <w:szCs w:val="20"/>
              </w:rPr>
              <w:t>/</w:t>
            </w:r>
            <w:proofErr w:type="spellStart"/>
            <w:r w:rsidR="00F04378" w:rsidRPr="00D559E2">
              <w:rPr>
                <w:sz w:val="20"/>
                <w:szCs w:val="20"/>
              </w:rPr>
              <w:t>val</w:t>
            </w:r>
            <w:proofErr w:type="spellEnd"/>
            <w:r w:rsidR="00F04378" w:rsidRPr="00D559E2">
              <w:rPr>
                <w:sz w:val="20"/>
                <w:szCs w:val="20"/>
              </w:rPr>
              <w:t xml:space="preserve">) adopted an </w:t>
            </w:r>
            <w:r w:rsidRPr="00D559E2">
              <w:rPr>
                <w:sz w:val="20"/>
                <w:szCs w:val="20"/>
              </w:rPr>
              <w:t>approach of preferentially shifting attention within dimensions rather than between. Those with low activity genotypes (met/met) did</w:t>
            </w:r>
            <w:r w:rsidR="00F04378" w:rsidRPr="00D559E2">
              <w:rPr>
                <w:sz w:val="20"/>
                <w:szCs w:val="20"/>
              </w:rPr>
              <w:t xml:space="preserve"> not</w:t>
            </w:r>
            <w:r w:rsidR="00C8495A" w:rsidRPr="00D559E2">
              <w:rPr>
                <w:sz w:val="20"/>
                <w:szCs w:val="20"/>
              </w:rPr>
              <w:t>,</w:t>
            </w:r>
            <w:r w:rsidR="00F04378" w:rsidRPr="00D559E2">
              <w:rPr>
                <w:sz w:val="20"/>
                <w:szCs w:val="20"/>
              </w:rPr>
              <w:t xml:space="preserve"> </w:t>
            </w:r>
            <w:r w:rsidR="00C8495A" w:rsidRPr="00D559E2">
              <w:rPr>
                <w:sz w:val="20"/>
                <w:szCs w:val="20"/>
              </w:rPr>
              <w:t>which suggests</w:t>
            </w:r>
            <w:r w:rsidRPr="00D559E2">
              <w:rPr>
                <w:sz w:val="20"/>
                <w:szCs w:val="20"/>
              </w:rPr>
              <w:t xml:space="preserve"> an inability to form an attentional ‘set’. </w:t>
            </w:r>
          </w:p>
          <w:p w14:paraId="3B18A12B" w14:textId="2298199C" w:rsidR="00036A72" w:rsidRPr="00D559E2" w:rsidRDefault="00036A72" w:rsidP="00D559E2">
            <w:pPr>
              <w:widowControl w:val="0"/>
              <w:autoSpaceDE w:val="0"/>
              <w:autoSpaceDN w:val="0"/>
              <w:adjustRightInd w:val="0"/>
              <w:jc w:val="both"/>
              <w:rPr>
                <w:color w:val="000000"/>
                <w:sz w:val="20"/>
                <w:szCs w:val="20"/>
              </w:rPr>
            </w:pPr>
          </w:p>
        </w:tc>
      </w:tr>
      <w:tr w:rsidR="00277B1E" w:rsidRPr="000E6B7D" w14:paraId="37D6D9B8" w14:textId="77777777" w:rsidTr="002A5176">
        <w:trPr>
          <w:trHeight w:val="1187"/>
        </w:trPr>
        <w:tc>
          <w:tcPr>
            <w:tcW w:w="1842" w:type="dxa"/>
          </w:tcPr>
          <w:p w14:paraId="01E0AF45" w14:textId="145B8964" w:rsidR="00277B1E" w:rsidRPr="000E6B7D" w:rsidRDefault="00277B1E" w:rsidP="00F463CB">
            <w:pPr>
              <w:rPr>
                <w:sz w:val="20"/>
                <w:szCs w:val="20"/>
              </w:rPr>
            </w:pPr>
            <w:r w:rsidRPr="000E6B7D">
              <w:rPr>
                <w:sz w:val="20"/>
                <w:szCs w:val="20"/>
              </w:rPr>
              <w:t>Williams-Gray et al. (2009)</w:t>
            </w:r>
            <w:r w:rsidR="00B56F9C">
              <w:rPr>
                <w:sz w:val="20"/>
                <w:szCs w:val="20"/>
              </w:rPr>
              <w:t xml:space="preserve"> </w:t>
            </w:r>
            <w:r w:rsidR="00280345">
              <w:rPr>
                <w:sz w:val="20"/>
                <w:szCs w:val="20"/>
              </w:rPr>
              <w:fldChar w:fldCharType="begin">
                <w:fldData xml:space="preserve">PEVuZE5vdGU+PENpdGU+PEF1dGhvcj5XaWxsaWFtcy1HcmF5PC9BdXRob3I+PFllYXI+MjAwOTwv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</w:fldData>
              </w:fldChar>
            </w:r>
            <w:r w:rsidR="00B9417C">
              <w:rPr>
                <w:sz w:val="20"/>
                <w:szCs w:val="20"/>
              </w:rPr>
              <w:instrText xml:space="preserve"> ADDIN EN.CITE </w:instrText>
            </w:r>
            <w:r w:rsidR="00B9417C">
              <w:rPr>
                <w:sz w:val="20"/>
                <w:szCs w:val="20"/>
              </w:rPr>
              <w:fldChar w:fldCharType="begin">
                <w:fldData xml:space="preserve">PEVuZE5vdGU+PENpdGU+PEF1dGhvcj5XaWxsaWFtcy1HcmF5PC9BdXRob3I+PFllYXI+MjAwOTwv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6)</w:t>
            </w:r>
            <w:r w:rsidR="00280345">
              <w:rPr>
                <w:sz w:val="20"/>
                <w:szCs w:val="20"/>
              </w:rPr>
              <w:fldChar w:fldCharType="end"/>
            </w:r>
            <w:r w:rsidRPr="000E6B7D">
              <w:rPr>
                <w:sz w:val="20"/>
                <w:szCs w:val="20"/>
              </w:rPr>
              <w:t xml:space="preserve"> </w:t>
            </w:r>
          </w:p>
        </w:tc>
        <w:tc>
          <w:tcPr>
            <w:tcW w:w="1745" w:type="dxa"/>
          </w:tcPr>
          <w:p w14:paraId="23B08D36" w14:textId="07EAB239" w:rsidR="00277B1E" w:rsidRPr="000E6B7D" w:rsidRDefault="00F723A8" w:rsidP="00F463CB">
            <w:pPr>
              <w:rPr>
                <w:sz w:val="20"/>
                <w:szCs w:val="20"/>
              </w:rPr>
            </w:pPr>
            <w:r>
              <w:rPr>
                <w:sz w:val="20"/>
                <w:szCs w:val="20"/>
              </w:rPr>
              <w:t>528</w:t>
            </w:r>
            <w:r w:rsidR="00277B1E" w:rsidRPr="000E6B7D">
              <w:rPr>
                <w:sz w:val="20"/>
                <w:szCs w:val="20"/>
              </w:rPr>
              <w:t xml:space="preserve"> </w:t>
            </w:r>
            <w:r>
              <w:rPr>
                <w:sz w:val="20"/>
                <w:szCs w:val="20"/>
              </w:rPr>
              <w:t>(107 from incident cohort)</w:t>
            </w:r>
          </w:p>
        </w:tc>
        <w:tc>
          <w:tcPr>
            <w:tcW w:w="1463" w:type="dxa"/>
          </w:tcPr>
          <w:p w14:paraId="47260B5D" w14:textId="12531943" w:rsidR="00277B1E" w:rsidRPr="000E6B7D" w:rsidRDefault="00F723A8" w:rsidP="00F463CB">
            <w:pPr>
              <w:rPr>
                <w:sz w:val="20"/>
                <w:szCs w:val="20"/>
              </w:rPr>
            </w:pPr>
            <w:r>
              <w:rPr>
                <w:sz w:val="20"/>
                <w:szCs w:val="20"/>
              </w:rPr>
              <w:t>62.5 (11.8)</w:t>
            </w:r>
            <w:r w:rsidR="00277B1E" w:rsidRPr="000E6B7D">
              <w:rPr>
                <w:color w:val="000000"/>
                <w:sz w:val="20"/>
                <w:szCs w:val="20"/>
              </w:rPr>
              <w:t xml:space="preserve"> </w:t>
            </w:r>
          </w:p>
        </w:tc>
        <w:tc>
          <w:tcPr>
            <w:tcW w:w="1507" w:type="dxa"/>
          </w:tcPr>
          <w:p w14:paraId="198EC8DA" w14:textId="77777777" w:rsidR="00277B1E" w:rsidRPr="000E6B7D" w:rsidRDefault="00277B1E" w:rsidP="00F463CB">
            <w:pPr>
              <w:rPr>
                <w:sz w:val="20"/>
                <w:szCs w:val="20"/>
              </w:rPr>
            </w:pPr>
            <w:r w:rsidRPr="000E6B7D">
              <w:rPr>
                <w:sz w:val="20"/>
                <w:szCs w:val="20"/>
              </w:rPr>
              <w:t>n/s</w:t>
            </w:r>
          </w:p>
        </w:tc>
        <w:tc>
          <w:tcPr>
            <w:tcW w:w="1799" w:type="dxa"/>
          </w:tcPr>
          <w:p w14:paraId="15BC1369" w14:textId="2A2A5619" w:rsidR="00277B1E" w:rsidRPr="000E6B7D" w:rsidRDefault="00F723A8" w:rsidP="00F463CB">
            <w:pPr>
              <w:widowControl w:val="0"/>
              <w:autoSpaceDE w:val="0"/>
              <w:autoSpaceDN w:val="0"/>
              <w:adjustRightInd w:val="0"/>
              <w:rPr>
                <w:i/>
                <w:sz w:val="20"/>
                <w:szCs w:val="20"/>
              </w:rPr>
            </w:pPr>
            <w:r w:rsidRPr="000E6B7D">
              <w:rPr>
                <w:i/>
                <w:sz w:val="20"/>
                <w:szCs w:val="20"/>
              </w:rPr>
              <w:t>APOE</w:t>
            </w:r>
            <w:r>
              <w:rPr>
                <w:i/>
                <w:sz w:val="20"/>
                <w:szCs w:val="20"/>
              </w:rPr>
              <w:t xml:space="preserve"> (</w:t>
            </w:r>
            <w:r w:rsidRPr="000E6B7D">
              <w:rPr>
                <w:color w:val="000000"/>
                <w:sz w:val="20"/>
                <w:szCs w:val="20"/>
              </w:rPr>
              <w:t>ε4</w:t>
            </w:r>
            <w:r w:rsidR="00AC3B7C">
              <w:rPr>
                <w:color w:val="000000"/>
                <w:sz w:val="20"/>
                <w:szCs w:val="20"/>
              </w:rPr>
              <w:t xml:space="preserve"> and</w:t>
            </w:r>
            <w:r w:rsidRPr="000E6B7D">
              <w:rPr>
                <w:color w:val="000000"/>
                <w:sz w:val="20"/>
                <w:szCs w:val="20"/>
              </w:rPr>
              <w:t xml:space="preserve"> </w:t>
            </w:r>
            <w:r w:rsidR="00AC3B7C">
              <w:rPr>
                <w:color w:val="000000"/>
                <w:sz w:val="20"/>
                <w:szCs w:val="20"/>
              </w:rPr>
              <w:t xml:space="preserve">ε2 </w:t>
            </w:r>
            <w:r w:rsidRPr="000E6B7D">
              <w:rPr>
                <w:color w:val="000000"/>
                <w:sz w:val="20"/>
                <w:szCs w:val="20"/>
              </w:rPr>
              <w:t>allele</w:t>
            </w:r>
            <w:r>
              <w:rPr>
                <w:color w:val="000000"/>
                <w:sz w:val="20"/>
                <w:szCs w:val="20"/>
              </w:rPr>
              <w:t>)</w:t>
            </w:r>
          </w:p>
        </w:tc>
        <w:tc>
          <w:tcPr>
            <w:tcW w:w="1564" w:type="dxa"/>
          </w:tcPr>
          <w:p w14:paraId="6B41702B" w14:textId="01AABA89" w:rsidR="00277B1E" w:rsidRPr="00615EE9" w:rsidRDefault="00277B1E" w:rsidP="00F463CB">
            <w:pPr>
              <w:widowControl w:val="0"/>
              <w:autoSpaceDE w:val="0"/>
              <w:autoSpaceDN w:val="0"/>
              <w:adjustRightInd w:val="0"/>
              <w:rPr>
                <w:color w:val="000000"/>
                <w:sz w:val="20"/>
                <w:szCs w:val="20"/>
              </w:rPr>
            </w:pPr>
            <w:r w:rsidRPr="00615EE9">
              <w:rPr>
                <w:color w:val="000000"/>
                <w:sz w:val="20"/>
                <w:szCs w:val="20"/>
              </w:rPr>
              <w:t>MMSE</w:t>
            </w:r>
          </w:p>
        </w:tc>
        <w:tc>
          <w:tcPr>
            <w:tcW w:w="997" w:type="dxa"/>
          </w:tcPr>
          <w:p w14:paraId="48791755" w14:textId="539622FB" w:rsidR="00277B1E" w:rsidRPr="000E6B7D" w:rsidRDefault="00F723A8" w:rsidP="00F463CB">
            <w:pPr>
              <w:widowControl w:val="0"/>
              <w:autoSpaceDE w:val="0"/>
              <w:autoSpaceDN w:val="0"/>
              <w:adjustRightInd w:val="0"/>
              <w:rPr>
                <w:sz w:val="20"/>
                <w:szCs w:val="20"/>
              </w:rPr>
            </w:pPr>
            <w:r>
              <w:rPr>
                <w:sz w:val="20"/>
                <w:szCs w:val="20"/>
              </w:rPr>
              <w:t xml:space="preserve">Incident cohort = </w:t>
            </w:r>
            <w:r w:rsidR="00277B1E" w:rsidRPr="000E6B7D">
              <w:rPr>
                <w:sz w:val="20"/>
                <w:szCs w:val="20"/>
              </w:rPr>
              <w:t>5 years</w:t>
            </w:r>
            <w:r>
              <w:rPr>
                <w:sz w:val="20"/>
                <w:szCs w:val="20"/>
              </w:rPr>
              <w:t xml:space="preserve"> (</w:t>
            </w:r>
            <w:r>
              <w:rPr>
                <w:sz w:val="20"/>
                <w:szCs w:val="20"/>
              </w:rPr>
              <w:sym w:font="Symbol" w:char="F0B1"/>
            </w:r>
            <w:r>
              <w:rPr>
                <w:sz w:val="20"/>
                <w:szCs w:val="20"/>
              </w:rPr>
              <w:t>0.7)</w:t>
            </w:r>
          </w:p>
        </w:tc>
        <w:tc>
          <w:tcPr>
            <w:tcW w:w="4539" w:type="dxa"/>
          </w:tcPr>
          <w:p w14:paraId="1381BFBA" w14:textId="32778A9E" w:rsidR="00277B1E" w:rsidRPr="00D559E2" w:rsidRDefault="00AC3B7C" w:rsidP="00D559E2">
            <w:pPr>
              <w:widowControl w:val="0"/>
              <w:autoSpaceDE w:val="0"/>
              <w:autoSpaceDN w:val="0"/>
              <w:adjustRightInd w:val="0"/>
              <w:jc w:val="both"/>
              <w:rPr>
                <w:sz w:val="20"/>
                <w:szCs w:val="20"/>
              </w:rPr>
            </w:pPr>
            <w:r w:rsidRPr="00D559E2">
              <w:rPr>
                <w:sz w:val="20"/>
                <w:szCs w:val="20"/>
              </w:rPr>
              <w:t>A case-control study comparing PD patients and healthy controls found no significant difference between the two groups in relation genotype distribution of APOE.</w:t>
            </w:r>
            <w:r w:rsidR="00C46667">
              <w:rPr>
                <w:sz w:val="20"/>
                <w:szCs w:val="20"/>
              </w:rPr>
              <w:t xml:space="preserve"> N</w:t>
            </w:r>
            <w:r w:rsidRPr="00D559E2">
              <w:rPr>
                <w:sz w:val="20"/>
                <w:szCs w:val="20"/>
              </w:rPr>
              <w:t>o significant difference in  “change in MMSE per year” was found (Mann-Whitney U test, p=0.27).</w:t>
            </w:r>
          </w:p>
          <w:p w14:paraId="6880FF81" w14:textId="715636D0" w:rsidR="00036A72" w:rsidRPr="00D559E2" w:rsidRDefault="00036A72" w:rsidP="00D559E2">
            <w:pPr>
              <w:widowControl w:val="0"/>
              <w:autoSpaceDE w:val="0"/>
              <w:autoSpaceDN w:val="0"/>
              <w:adjustRightInd w:val="0"/>
              <w:jc w:val="both"/>
              <w:rPr>
                <w:sz w:val="20"/>
                <w:szCs w:val="20"/>
              </w:rPr>
            </w:pPr>
          </w:p>
        </w:tc>
      </w:tr>
      <w:tr w:rsidR="00277B1E" w:rsidRPr="000E6B7D" w14:paraId="2C69C737" w14:textId="77777777" w:rsidTr="002A5176">
        <w:tc>
          <w:tcPr>
            <w:tcW w:w="1842" w:type="dxa"/>
          </w:tcPr>
          <w:p w14:paraId="486B4A39" w14:textId="4EBEC859" w:rsidR="00277B1E" w:rsidRPr="000E6B7D" w:rsidRDefault="00277B1E" w:rsidP="00F463CB">
            <w:pPr>
              <w:rPr>
                <w:sz w:val="20"/>
                <w:szCs w:val="20"/>
              </w:rPr>
            </w:pPr>
            <w:r w:rsidRPr="000E6B7D">
              <w:rPr>
                <w:sz w:val="20"/>
                <w:szCs w:val="20"/>
              </w:rPr>
              <w:t>Morley et al. (2012)</w:t>
            </w:r>
            <w:r w:rsidR="00B56F9C">
              <w:rPr>
                <w:sz w:val="20"/>
                <w:szCs w:val="20"/>
              </w:rPr>
              <w:t xml:space="preserve"> </w:t>
            </w:r>
            <w:r w:rsidR="00280345">
              <w:rPr>
                <w:sz w:val="20"/>
                <w:szCs w:val="20"/>
              </w:rPr>
              <w:fldChar w:fldCharType="begin">
                <w:fldData xml:space="preserve">PEVuZE5vdGU+PENpdGU+PEF1dGhvcj5Nb3JsZXk8L0F1dGhvcj48WWVhcj4yMDEyPC9ZZWFyPjxS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==
</w:fldData>
              </w:fldChar>
            </w:r>
            <w:r w:rsidR="00B9417C">
              <w:rPr>
                <w:sz w:val="20"/>
                <w:szCs w:val="20"/>
              </w:rPr>
              <w:instrText xml:space="preserve"> ADDIN EN.CITE </w:instrText>
            </w:r>
            <w:r w:rsidR="00B9417C">
              <w:rPr>
                <w:sz w:val="20"/>
                <w:szCs w:val="20"/>
              </w:rPr>
              <w:fldChar w:fldCharType="begin">
                <w:fldData xml:space="preserve">PEVuZE5vdGU+PENpdGU+PEF1dGhvcj5Nb3JsZXk8L0F1dGhvcj48WWVhcj4yMDEyPC9ZZWFyPjxS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==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17)</w:t>
            </w:r>
            <w:r w:rsidR="00280345">
              <w:rPr>
                <w:sz w:val="20"/>
                <w:szCs w:val="20"/>
              </w:rPr>
              <w:fldChar w:fldCharType="end"/>
            </w:r>
            <w:r w:rsidRPr="000E6B7D">
              <w:rPr>
                <w:sz w:val="20"/>
                <w:szCs w:val="20"/>
              </w:rPr>
              <w:t xml:space="preserve"> </w:t>
            </w:r>
          </w:p>
        </w:tc>
        <w:tc>
          <w:tcPr>
            <w:tcW w:w="1745" w:type="dxa"/>
          </w:tcPr>
          <w:p w14:paraId="570B5980" w14:textId="51C3E410" w:rsidR="00277B1E" w:rsidRPr="000E6B7D" w:rsidRDefault="00277B1E" w:rsidP="00F463CB">
            <w:pPr>
              <w:rPr>
                <w:sz w:val="20"/>
                <w:szCs w:val="20"/>
              </w:rPr>
            </w:pPr>
            <w:r w:rsidRPr="000E6B7D">
              <w:rPr>
                <w:sz w:val="20"/>
                <w:szCs w:val="20"/>
              </w:rPr>
              <w:t>269</w:t>
            </w:r>
          </w:p>
        </w:tc>
        <w:tc>
          <w:tcPr>
            <w:tcW w:w="1463" w:type="dxa"/>
          </w:tcPr>
          <w:p w14:paraId="697579CF" w14:textId="77777777" w:rsidR="00277B1E" w:rsidRPr="000E6B7D" w:rsidRDefault="00277B1E" w:rsidP="00F463CB">
            <w:pPr>
              <w:rPr>
                <w:sz w:val="20"/>
                <w:szCs w:val="20"/>
              </w:rPr>
            </w:pPr>
            <w:r w:rsidRPr="000E6B7D">
              <w:rPr>
                <w:sz w:val="20"/>
                <w:szCs w:val="20"/>
              </w:rPr>
              <w:t>71.0 (7.4)</w:t>
            </w:r>
          </w:p>
        </w:tc>
        <w:tc>
          <w:tcPr>
            <w:tcW w:w="1507" w:type="dxa"/>
          </w:tcPr>
          <w:p w14:paraId="5ACEF322" w14:textId="77777777" w:rsidR="00277B1E" w:rsidRPr="000E6B7D" w:rsidRDefault="00277B1E" w:rsidP="00F463CB">
            <w:pPr>
              <w:rPr>
                <w:sz w:val="20"/>
                <w:szCs w:val="20"/>
              </w:rPr>
            </w:pPr>
            <w:r w:rsidRPr="000E6B7D">
              <w:rPr>
                <w:sz w:val="20"/>
                <w:szCs w:val="20"/>
              </w:rPr>
              <w:t>UPDRS-III</w:t>
            </w:r>
          </w:p>
          <w:p w14:paraId="50523FA2" w14:textId="77777777" w:rsidR="00277B1E" w:rsidRPr="000E6B7D" w:rsidRDefault="00277B1E" w:rsidP="00F463CB">
            <w:pPr>
              <w:rPr>
                <w:sz w:val="20"/>
                <w:szCs w:val="20"/>
              </w:rPr>
            </w:pPr>
            <w:r w:rsidRPr="000E6B7D">
              <w:rPr>
                <w:sz w:val="20"/>
                <w:szCs w:val="20"/>
              </w:rPr>
              <w:t>23.0 (11.0)</w:t>
            </w:r>
          </w:p>
        </w:tc>
        <w:tc>
          <w:tcPr>
            <w:tcW w:w="1799" w:type="dxa"/>
          </w:tcPr>
          <w:p w14:paraId="7E601359" w14:textId="77777777" w:rsidR="00277B1E" w:rsidRPr="000E6B7D" w:rsidRDefault="00277B1E" w:rsidP="00F463CB">
            <w:pPr>
              <w:widowControl w:val="0"/>
              <w:autoSpaceDE w:val="0"/>
              <w:autoSpaceDN w:val="0"/>
              <w:adjustRightInd w:val="0"/>
              <w:rPr>
                <w:i/>
                <w:sz w:val="20"/>
                <w:szCs w:val="20"/>
              </w:rPr>
            </w:pPr>
            <w:r w:rsidRPr="000E6B7D">
              <w:rPr>
                <w:i/>
                <w:sz w:val="20"/>
                <w:szCs w:val="20"/>
              </w:rPr>
              <w:t>APOE</w:t>
            </w:r>
            <w:r>
              <w:rPr>
                <w:i/>
                <w:sz w:val="20"/>
                <w:szCs w:val="20"/>
              </w:rPr>
              <w:t xml:space="preserve"> (</w:t>
            </w:r>
            <w:r w:rsidRPr="000E6B7D">
              <w:rPr>
                <w:color w:val="000000"/>
                <w:sz w:val="20"/>
                <w:szCs w:val="20"/>
              </w:rPr>
              <w:t>ε4 allele</w:t>
            </w:r>
            <w:r>
              <w:rPr>
                <w:color w:val="000000"/>
                <w:sz w:val="20"/>
                <w:szCs w:val="20"/>
              </w:rPr>
              <w:t>)</w:t>
            </w:r>
          </w:p>
        </w:tc>
        <w:tc>
          <w:tcPr>
            <w:tcW w:w="1564" w:type="dxa"/>
          </w:tcPr>
          <w:p w14:paraId="46D333F2" w14:textId="107F1A0B" w:rsidR="00277B1E" w:rsidRPr="00615EE9" w:rsidRDefault="001677E6" w:rsidP="00F463CB">
            <w:pPr>
              <w:widowControl w:val="0"/>
              <w:autoSpaceDE w:val="0"/>
              <w:autoSpaceDN w:val="0"/>
              <w:adjustRightInd w:val="0"/>
              <w:rPr>
                <w:sz w:val="20"/>
                <w:szCs w:val="20"/>
              </w:rPr>
            </w:pPr>
            <w:r>
              <w:rPr>
                <w:color w:val="000000"/>
                <w:sz w:val="20"/>
                <w:szCs w:val="20"/>
              </w:rPr>
              <w:t>MDRS</w:t>
            </w:r>
            <w:r w:rsidR="00277B1E" w:rsidRPr="00615EE9">
              <w:rPr>
                <w:color w:val="000000"/>
                <w:sz w:val="20"/>
                <w:szCs w:val="20"/>
              </w:rPr>
              <w:t xml:space="preserve"> version II</w:t>
            </w:r>
          </w:p>
        </w:tc>
        <w:tc>
          <w:tcPr>
            <w:tcW w:w="997" w:type="dxa"/>
          </w:tcPr>
          <w:p w14:paraId="2F7C9312" w14:textId="77777777" w:rsidR="00277B1E" w:rsidRPr="000E6B7D" w:rsidRDefault="00277B1E" w:rsidP="00F463CB">
            <w:pPr>
              <w:widowControl w:val="0"/>
              <w:autoSpaceDE w:val="0"/>
              <w:autoSpaceDN w:val="0"/>
              <w:adjustRightInd w:val="0"/>
              <w:rPr>
                <w:sz w:val="20"/>
                <w:szCs w:val="20"/>
              </w:rPr>
            </w:pPr>
            <w:r w:rsidRPr="000E6B7D">
              <w:rPr>
                <w:color w:val="000000"/>
                <w:sz w:val="20"/>
                <w:szCs w:val="20"/>
              </w:rPr>
              <w:t>1 year</w:t>
            </w:r>
          </w:p>
        </w:tc>
        <w:tc>
          <w:tcPr>
            <w:tcW w:w="4539" w:type="dxa"/>
          </w:tcPr>
          <w:p w14:paraId="1D151E4A" w14:textId="3A75B715" w:rsidR="00277B1E" w:rsidRPr="00D559E2" w:rsidRDefault="00277B1E" w:rsidP="00D559E2">
            <w:pPr>
              <w:widowControl w:val="0"/>
              <w:autoSpaceDE w:val="0"/>
              <w:autoSpaceDN w:val="0"/>
              <w:adjustRightInd w:val="0"/>
              <w:jc w:val="both"/>
              <w:rPr>
                <w:color w:val="000000"/>
                <w:sz w:val="20"/>
                <w:szCs w:val="20"/>
              </w:rPr>
            </w:pPr>
            <w:r w:rsidRPr="00D559E2">
              <w:rPr>
                <w:color w:val="000000"/>
                <w:sz w:val="20"/>
                <w:szCs w:val="20"/>
              </w:rPr>
              <w:t xml:space="preserve">The ε4 allele of </w:t>
            </w:r>
            <w:r w:rsidRPr="00D559E2">
              <w:rPr>
                <w:i/>
                <w:color w:val="000000"/>
                <w:sz w:val="20"/>
                <w:szCs w:val="20"/>
              </w:rPr>
              <w:t>APOE</w:t>
            </w:r>
            <w:r w:rsidRPr="00D559E2">
              <w:rPr>
                <w:color w:val="000000"/>
                <w:sz w:val="20"/>
                <w:szCs w:val="20"/>
              </w:rPr>
              <w:t xml:space="preserve"> was associated with more rapid decline (loss of 2.9 more points/year, p&lt;0.001) in total score and an increased risk of a ≥10 point</w:t>
            </w:r>
            <w:r w:rsidR="00A57B8D" w:rsidRPr="00D559E2">
              <w:rPr>
                <w:color w:val="000000"/>
                <w:sz w:val="20"/>
                <w:szCs w:val="20"/>
              </w:rPr>
              <w:t xml:space="preserve">s </w:t>
            </w:r>
            <w:r w:rsidRPr="00D559E2">
              <w:rPr>
                <w:color w:val="000000"/>
                <w:sz w:val="20"/>
                <w:szCs w:val="20"/>
              </w:rPr>
              <w:t>drop during the follow-up period (HR</w:t>
            </w:r>
            <w:r w:rsidR="00C46667">
              <w:rPr>
                <w:color w:val="000000"/>
                <w:sz w:val="20"/>
                <w:szCs w:val="20"/>
              </w:rPr>
              <w:t>=</w:t>
            </w:r>
            <w:r w:rsidRPr="00D559E2">
              <w:rPr>
                <w:color w:val="000000"/>
                <w:sz w:val="20"/>
                <w:szCs w:val="20"/>
              </w:rPr>
              <w:t xml:space="preserve">2.8, </w:t>
            </w:r>
            <w:r w:rsidRPr="00D559E2">
              <w:rPr>
                <w:i/>
                <w:color w:val="000000"/>
                <w:sz w:val="20"/>
                <w:szCs w:val="20"/>
              </w:rPr>
              <w:t>p</w:t>
            </w:r>
            <w:r w:rsidRPr="00D559E2">
              <w:rPr>
                <w:color w:val="000000"/>
                <w:sz w:val="20"/>
                <w:szCs w:val="20"/>
              </w:rPr>
              <w:t xml:space="preserve">=0.003). </w:t>
            </w:r>
          </w:p>
          <w:p w14:paraId="5922F04E" w14:textId="73A50747" w:rsidR="00036A72" w:rsidRPr="00D559E2" w:rsidRDefault="00036A72" w:rsidP="00D559E2">
            <w:pPr>
              <w:widowControl w:val="0"/>
              <w:autoSpaceDE w:val="0"/>
              <w:autoSpaceDN w:val="0"/>
              <w:adjustRightInd w:val="0"/>
              <w:jc w:val="both"/>
              <w:rPr>
                <w:sz w:val="20"/>
                <w:szCs w:val="20"/>
              </w:rPr>
            </w:pPr>
          </w:p>
        </w:tc>
      </w:tr>
      <w:tr w:rsidR="00277B1E" w:rsidRPr="000E6B7D" w14:paraId="2C48EF04" w14:textId="77777777" w:rsidTr="002A5176">
        <w:trPr>
          <w:trHeight w:val="494"/>
        </w:trPr>
        <w:tc>
          <w:tcPr>
            <w:tcW w:w="1842" w:type="dxa"/>
          </w:tcPr>
          <w:p w14:paraId="710C4B84" w14:textId="0818D5ED" w:rsidR="00277B1E" w:rsidRPr="000E6B7D" w:rsidRDefault="00277B1E" w:rsidP="00F463CB">
            <w:pPr>
              <w:rPr>
                <w:sz w:val="20"/>
                <w:szCs w:val="20"/>
              </w:rPr>
            </w:pPr>
            <w:r w:rsidRPr="000E6B7D">
              <w:rPr>
                <w:sz w:val="20"/>
                <w:szCs w:val="20"/>
              </w:rPr>
              <w:t>Mata et al. (2014)</w:t>
            </w:r>
            <w:r w:rsidR="00B56F9C">
              <w:rPr>
                <w:sz w:val="20"/>
                <w:szCs w:val="20"/>
              </w:rPr>
              <w:t xml:space="preserve"> </w:t>
            </w:r>
            <w:r w:rsidR="00280345">
              <w:rPr>
                <w:sz w:val="20"/>
                <w:szCs w:val="20"/>
              </w:rPr>
              <w:fldChar w:fldCharType="begin">
                <w:fldData xml:space="preserve">PEVuZE5vdGU+PENpdGU+PEF1dGhvcj5NYXRhPC9BdXRob3I+PFllYXI+MjAxNDwvWWVhcj48UmVj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</w:fldData>
              </w:fldChar>
            </w:r>
            <w:r w:rsidR="00B9417C">
              <w:rPr>
                <w:sz w:val="20"/>
                <w:szCs w:val="20"/>
              </w:rPr>
              <w:instrText xml:space="preserve"> ADDIN EN.CITE </w:instrText>
            </w:r>
            <w:r w:rsidR="00B9417C">
              <w:rPr>
                <w:sz w:val="20"/>
                <w:szCs w:val="20"/>
              </w:rPr>
              <w:fldChar w:fldCharType="begin">
                <w:fldData xml:space="preserve">PEVuZE5vdGU+PENpdGU+PEF1dGhvcj5NYXRhPC9BdXRob3I+PFllYXI+MjAxNDwvWWVhcj48UmVj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16)</w:t>
            </w:r>
            <w:r w:rsidR="00280345">
              <w:rPr>
                <w:sz w:val="20"/>
                <w:szCs w:val="20"/>
              </w:rPr>
              <w:fldChar w:fldCharType="end"/>
            </w:r>
            <w:r w:rsidRPr="000E6B7D">
              <w:rPr>
                <w:sz w:val="20"/>
                <w:szCs w:val="20"/>
              </w:rPr>
              <w:t xml:space="preserve"> </w:t>
            </w:r>
          </w:p>
        </w:tc>
        <w:tc>
          <w:tcPr>
            <w:tcW w:w="1745" w:type="dxa"/>
          </w:tcPr>
          <w:p w14:paraId="7FB9EC2D" w14:textId="63110BDB" w:rsidR="00277B1E" w:rsidRPr="000E6B7D" w:rsidRDefault="00277B1E" w:rsidP="00F463CB">
            <w:pPr>
              <w:rPr>
                <w:sz w:val="20"/>
                <w:szCs w:val="20"/>
              </w:rPr>
            </w:pPr>
            <w:r w:rsidRPr="000E6B7D">
              <w:rPr>
                <w:sz w:val="20"/>
                <w:szCs w:val="20"/>
              </w:rPr>
              <w:t xml:space="preserve">1079 </w:t>
            </w:r>
          </w:p>
        </w:tc>
        <w:tc>
          <w:tcPr>
            <w:tcW w:w="1463" w:type="dxa"/>
          </w:tcPr>
          <w:p w14:paraId="1AA689D7" w14:textId="77777777" w:rsidR="00277B1E" w:rsidRPr="000E6B7D" w:rsidRDefault="00277B1E" w:rsidP="00F463CB">
            <w:pPr>
              <w:rPr>
                <w:sz w:val="20"/>
                <w:szCs w:val="20"/>
              </w:rPr>
            </w:pPr>
            <w:r w:rsidRPr="000E6B7D">
              <w:rPr>
                <w:sz w:val="20"/>
                <w:szCs w:val="20"/>
              </w:rPr>
              <w:t>68.8 (9.1)</w:t>
            </w:r>
          </w:p>
        </w:tc>
        <w:tc>
          <w:tcPr>
            <w:tcW w:w="1507" w:type="dxa"/>
          </w:tcPr>
          <w:p w14:paraId="0202AA97" w14:textId="77777777" w:rsidR="00277B1E" w:rsidRPr="000E6B7D" w:rsidRDefault="00277B1E" w:rsidP="00F463CB">
            <w:pPr>
              <w:rPr>
                <w:sz w:val="20"/>
                <w:szCs w:val="20"/>
              </w:rPr>
            </w:pPr>
            <w:r w:rsidRPr="000E6B7D">
              <w:rPr>
                <w:sz w:val="20"/>
                <w:szCs w:val="20"/>
              </w:rPr>
              <w:t>n/s</w:t>
            </w:r>
          </w:p>
        </w:tc>
        <w:tc>
          <w:tcPr>
            <w:tcW w:w="1799" w:type="dxa"/>
          </w:tcPr>
          <w:p w14:paraId="3B572026" w14:textId="51447325" w:rsidR="00277B1E" w:rsidRPr="00200F55" w:rsidRDefault="00277B1E" w:rsidP="00F463CB">
            <w:pPr>
              <w:widowControl w:val="0"/>
              <w:autoSpaceDE w:val="0"/>
              <w:autoSpaceDN w:val="0"/>
              <w:adjustRightInd w:val="0"/>
              <w:spacing w:after="240" w:line="260" w:lineRule="atLeast"/>
              <w:rPr>
                <w:rFonts w:ascii="Times" w:hAnsi="Times" w:cs="Times"/>
                <w:color w:val="000000"/>
              </w:rPr>
            </w:pPr>
            <w:r w:rsidRPr="000E6B7D">
              <w:rPr>
                <w:i/>
                <w:sz w:val="20"/>
                <w:szCs w:val="20"/>
              </w:rPr>
              <w:t>APOE</w:t>
            </w:r>
            <w:r>
              <w:rPr>
                <w:i/>
                <w:sz w:val="20"/>
                <w:szCs w:val="20"/>
              </w:rPr>
              <w:t xml:space="preserve"> (</w:t>
            </w:r>
            <w:r w:rsidRPr="000E6B7D">
              <w:rPr>
                <w:color w:val="000000"/>
                <w:sz w:val="20"/>
                <w:szCs w:val="20"/>
              </w:rPr>
              <w:t>ε4 allele</w:t>
            </w:r>
            <w:r>
              <w:rPr>
                <w:color w:val="000000"/>
                <w:sz w:val="20"/>
                <w:szCs w:val="20"/>
              </w:rPr>
              <w:t>)</w:t>
            </w:r>
            <w:r w:rsidRPr="000E6B7D">
              <w:rPr>
                <w:sz w:val="20"/>
                <w:szCs w:val="20"/>
              </w:rPr>
              <w:t xml:space="preserve">, </w:t>
            </w:r>
            <w:r w:rsidRPr="000E6B7D">
              <w:rPr>
                <w:i/>
                <w:sz w:val="20"/>
                <w:szCs w:val="20"/>
              </w:rPr>
              <w:t>MAPT</w:t>
            </w:r>
            <w:r w:rsidR="00D559E2">
              <w:rPr>
                <w:sz w:val="20"/>
                <w:szCs w:val="20"/>
              </w:rPr>
              <w:t xml:space="preserve"> variants</w:t>
            </w:r>
            <w:r w:rsidRPr="000E6B7D">
              <w:rPr>
                <w:sz w:val="20"/>
                <w:szCs w:val="20"/>
              </w:rPr>
              <w:t xml:space="preserve">, </w:t>
            </w:r>
            <w:r w:rsidRPr="000E6B7D">
              <w:rPr>
                <w:i/>
                <w:sz w:val="20"/>
                <w:szCs w:val="20"/>
              </w:rPr>
              <w:t>SNCA</w:t>
            </w:r>
            <w:r>
              <w:rPr>
                <w:i/>
                <w:sz w:val="20"/>
                <w:szCs w:val="20"/>
              </w:rPr>
              <w:t xml:space="preserve"> (</w:t>
            </w:r>
            <w:r>
              <w:rPr>
                <w:rFonts w:ascii="Times" w:hAnsi="Times" w:cs="Times"/>
                <w:color w:val="141215"/>
                <w:sz w:val="21"/>
                <w:szCs w:val="21"/>
              </w:rPr>
              <w:t>rs356219)</w:t>
            </w:r>
          </w:p>
        </w:tc>
        <w:tc>
          <w:tcPr>
            <w:tcW w:w="1564" w:type="dxa"/>
          </w:tcPr>
          <w:p w14:paraId="18791B9D" w14:textId="77777777" w:rsidR="00277B1E" w:rsidRPr="00615EE9" w:rsidRDefault="00277B1E" w:rsidP="00F463CB">
            <w:pPr>
              <w:widowControl w:val="0"/>
              <w:autoSpaceDE w:val="0"/>
              <w:autoSpaceDN w:val="0"/>
              <w:adjustRightInd w:val="0"/>
              <w:rPr>
                <w:color w:val="000000"/>
                <w:sz w:val="20"/>
                <w:szCs w:val="20"/>
              </w:rPr>
            </w:pPr>
            <w:r w:rsidRPr="00615EE9">
              <w:rPr>
                <w:color w:val="141215"/>
                <w:sz w:val="20"/>
                <w:szCs w:val="20"/>
              </w:rPr>
              <w:t xml:space="preserve">HVLT-R; Letter-Number Sequencing Test and </w:t>
            </w:r>
            <w:r w:rsidR="00615EE9">
              <w:rPr>
                <w:color w:val="141215"/>
                <w:sz w:val="20"/>
                <w:szCs w:val="20"/>
              </w:rPr>
              <w:t xml:space="preserve">Trail Making Test; </w:t>
            </w:r>
            <w:proofErr w:type="spellStart"/>
            <w:r w:rsidR="00615EE9">
              <w:rPr>
                <w:color w:val="141215"/>
                <w:sz w:val="20"/>
                <w:szCs w:val="20"/>
              </w:rPr>
              <w:t>MoCA</w:t>
            </w:r>
            <w:proofErr w:type="spellEnd"/>
          </w:p>
        </w:tc>
        <w:tc>
          <w:tcPr>
            <w:tcW w:w="997" w:type="dxa"/>
          </w:tcPr>
          <w:p w14:paraId="79251D4A" w14:textId="77777777" w:rsidR="00277B1E" w:rsidRPr="000E6B7D" w:rsidRDefault="00277B1E" w:rsidP="00F463CB">
            <w:pPr>
              <w:widowControl w:val="0"/>
              <w:autoSpaceDE w:val="0"/>
              <w:autoSpaceDN w:val="0"/>
              <w:adjustRightInd w:val="0"/>
              <w:rPr>
                <w:color w:val="000000"/>
                <w:sz w:val="20"/>
                <w:szCs w:val="20"/>
              </w:rPr>
            </w:pPr>
            <w:r w:rsidRPr="000E6B7D">
              <w:rPr>
                <w:color w:val="141215"/>
                <w:sz w:val="20"/>
                <w:szCs w:val="20"/>
              </w:rPr>
              <w:t>n/s</w:t>
            </w:r>
          </w:p>
        </w:tc>
        <w:tc>
          <w:tcPr>
            <w:tcW w:w="4539" w:type="dxa"/>
          </w:tcPr>
          <w:p w14:paraId="1FE1961F" w14:textId="58D6E0F9" w:rsidR="00277B1E" w:rsidRPr="00D559E2" w:rsidRDefault="00277B1E" w:rsidP="00D559E2">
            <w:pPr>
              <w:widowControl w:val="0"/>
              <w:autoSpaceDE w:val="0"/>
              <w:autoSpaceDN w:val="0"/>
              <w:adjustRightInd w:val="0"/>
              <w:jc w:val="both"/>
              <w:rPr>
                <w:color w:val="000000"/>
                <w:sz w:val="20"/>
                <w:szCs w:val="20"/>
              </w:rPr>
            </w:pPr>
            <w:r w:rsidRPr="00D559E2">
              <w:rPr>
                <w:color w:val="141215"/>
                <w:sz w:val="20"/>
                <w:szCs w:val="20"/>
              </w:rPr>
              <w:t xml:space="preserve">The </w:t>
            </w:r>
            <w:r w:rsidRPr="00D559E2">
              <w:rPr>
                <w:i/>
                <w:iCs/>
                <w:color w:val="141215"/>
                <w:sz w:val="20"/>
                <w:szCs w:val="20"/>
              </w:rPr>
              <w:t xml:space="preserve">APOE </w:t>
            </w:r>
            <w:r w:rsidRPr="00D559E2">
              <w:rPr>
                <w:color w:val="141215"/>
                <w:sz w:val="20"/>
                <w:szCs w:val="20"/>
              </w:rPr>
              <w:t>ε4 allele was associated with l</w:t>
            </w:r>
            <w:r w:rsidR="00A54BF7" w:rsidRPr="00D559E2">
              <w:rPr>
                <w:color w:val="141215"/>
                <w:sz w:val="20"/>
                <w:szCs w:val="20"/>
              </w:rPr>
              <w:t>ower performance on the HVLT-R total r</w:t>
            </w:r>
            <w:r w:rsidRPr="00D559E2">
              <w:rPr>
                <w:color w:val="141215"/>
                <w:sz w:val="20"/>
                <w:szCs w:val="20"/>
              </w:rPr>
              <w:t>ecall (</w:t>
            </w:r>
            <w:r w:rsidRPr="00D559E2">
              <w:rPr>
                <w:i/>
                <w:iCs/>
                <w:color w:val="141215"/>
                <w:sz w:val="20"/>
                <w:szCs w:val="20"/>
              </w:rPr>
              <w:t>p</w:t>
            </w:r>
            <w:r w:rsidRPr="00D559E2">
              <w:rPr>
                <w:color w:val="141215"/>
                <w:sz w:val="20"/>
                <w:szCs w:val="20"/>
              </w:rPr>
              <w:t>=6.7 × 10</w:t>
            </w:r>
            <w:r w:rsidRPr="00D559E2">
              <w:rPr>
                <w:color w:val="141215"/>
                <w:position w:val="8"/>
                <w:sz w:val="20"/>
                <w:szCs w:val="20"/>
              </w:rPr>
              <w:t>−6</w:t>
            </w:r>
            <w:r w:rsidRPr="00D559E2">
              <w:rPr>
                <w:color w:val="141215"/>
                <w:sz w:val="20"/>
                <w:szCs w:val="20"/>
              </w:rPr>
              <w:t xml:space="preserve">; corrected </w:t>
            </w:r>
            <w:r w:rsidRPr="00D559E2">
              <w:rPr>
                <w:i/>
                <w:iCs/>
                <w:color w:val="141215"/>
                <w:sz w:val="20"/>
                <w:szCs w:val="20"/>
              </w:rPr>
              <w:t>p</w:t>
            </w:r>
            <w:r w:rsidRPr="00D559E2">
              <w:rPr>
                <w:i/>
                <w:iCs/>
                <w:color w:val="141215"/>
                <w:position w:val="-6"/>
                <w:sz w:val="20"/>
                <w:szCs w:val="20"/>
              </w:rPr>
              <w:t>c</w:t>
            </w:r>
            <w:r w:rsidRPr="00D559E2">
              <w:rPr>
                <w:color w:val="141215"/>
                <w:sz w:val="20"/>
                <w:szCs w:val="20"/>
              </w:rPr>
              <w:t>=6.0 × 10</w:t>
            </w:r>
            <w:r w:rsidRPr="00D559E2">
              <w:rPr>
                <w:color w:val="141215"/>
                <w:position w:val="8"/>
                <w:sz w:val="20"/>
                <w:szCs w:val="20"/>
              </w:rPr>
              <w:t>−5</w:t>
            </w:r>
            <w:r w:rsidR="00A54BF7" w:rsidRPr="00D559E2">
              <w:rPr>
                <w:color w:val="141215"/>
                <w:sz w:val="20"/>
                <w:szCs w:val="20"/>
              </w:rPr>
              <w:t>), delayed r</w:t>
            </w:r>
            <w:r w:rsidRPr="00D559E2">
              <w:rPr>
                <w:color w:val="141215"/>
                <w:sz w:val="20"/>
                <w:szCs w:val="20"/>
              </w:rPr>
              <w:t>ecall (</w:t>
            </w:r>
            <w:r w:rsidRPr="00D559E2">
              <w:rPr>
                <w:i/>
                <w:iCs/>
                <w:color w:val="141215"/>
                <w:sz w:val="20"/>
                <w:szCs w:val="20"/>
              </w:rPr>
              <w:t xml:space="preserve">p </w:t>
            </w:r>
            <w:r w:rsidRPr="00D559E2">
              <w:rPr>
                <w:color w:val="141215"/>
                <w:sz w:val="20"/>
                <w:szCs w:val="20"/>
              </w:rPr>
              <w:t xml:space="preserve">= .001; </w:t>
            </w:r>
            <w:r w:rsidRPr="00D559E2">
              <w:rPr>
                <w:i/>
                <w:iCs/>
                <w:color w:val="141215"/>
                <w:sz w:val="20"/>
                <w:szCs w:val="20"/>
              </w:rPr>
              <w:t>p</w:t>
            </w:r>
            <w:r w:rsidRPr="00D559E2">
              <w:rPr>
                <w:i/>
                <w:iCs/>
                <w:color w:val="141215"/>
                <w:position w:val="-6"/>
                <w:sz w:val="20"/>
                <w:szCs w:val="20"/>
              </w:rPr>
              <w:t>c</w:t>
            </w:r>
            <w:r w:rsidR="00A54BF7" w:rsidRPr="00D559E2">
              <w:rPr>
                <w:color w:val="141215"/>
                <w:sz w:val="20"/>
                <w:szCs w:val="20"/>
              </w:rPr>
              <w:t>=.009), and recognition d</w:t>
            </w:r>
            <w:r w:rsidRPr="00D559E2">
              <w:rPr>
                <w:color w:val="141215"/>
                <w:sz w:val="20"/>
                <w:szCs w:val="20"/>
              </w:rPr>
              <w:t>iscrimination Index (</w:t>
            </w:r>
            <w:r w:rsidRPr="00D559E2">
              <w:rPr>
                <w:i/>
                <w:iCs/>
                <w:color w:val="141215"/>
                <w:sz w:val="20"/>
                <w:szCs w:val="20"/>
              </w:rPr>
              <w:t>p</w:t>
            </w:r>
            <w:r w:rsidRPr="00D559E2">
              <w:rPr>
                <w:color w:val="141215"/>
                <w:sz w:val="20"/>
                <w:szCs w:val="20"/>
              </w:rPr>
              <w:t xml:space="preserve">=.004; </w:t>
            </w:r>
            <w:r w:rsidRPr="00D559E2">
              <w:rPr>
                <w:i/>
                <w:iCs/>
                <w:color w:val="141215"/>
                <w:sz w:val="20"/>
                <w:szCs w:val="20"/>
              </w:rPr>
              <w:t>p</w:t>
            </w:r>
            <w:r w:rsidRPr="00D559E2">
              <w:rPr>
                <w:i/>
                <w:iCs/>
                <w:color w:val="141215"/>
                <w:position w:val="-6"/>
                <w:sz w:val="20"/>
                <w:szCs w:val="20"/>
              </w:rPr>
              <w:t>c</w:t>
            </w:r>
            <w:r w:rsidRPr="00D559E2">
              <w:rPr>
                <w:color w:val="141215"/>
                <w:sz w:val="20"/>
                <w:szCs w:val="20"/>
              </w:rPr>
              <w:t>=.04).</w:t>
            </w:r>
          </w:p>
        </w:tc>
      </w:tr>
      <w:tr w:rsidR="00277B1E" w:rsidRPr="000E6B7D" w14:paraId="6CFCD5D4" w14:textId="77777777" w:rsidTr="002A5176">
        <w:tc>
          <w:tcPr>
            <w:tcW w:w="1842" w:type="dxa"/>
          </w:tcPr>
          <w:p w14:paraId="0506386F" w14:textId="3BD3A589" w:rsidR="00277B1E" w:rsidRPr="000E6B7D" w:rsidRDefault="00277B1E" w:rsidP="00F463CB">
            <w:pPr>
              <w:rPr>
                <w:sz w:val="20"/>
                <w:szCs w:val="20"/>
              </w:rPr>
            </w:pPr>
            <w:proofErr w:type="spellStart"/>
            <w:r w:rsidRPr="000E6B7D">
              <w:rPr>
                <w:sz w:val="20"/>
                <w:szCs w:val="20"/>
              </w:rPr>
              <w:lastRenderedPageBreak/>
              <w:t>Nombela</w:t>
            </w:r>
            <w:proofErr w:type="spellEnd"/>
            <w:r w:rsidRPr="000E6B7D">
              <w:rPr>
                <w:sz w:val="20"/>
                <w:szCs w:val="20"/>
              </w:rPr>
              <w:t xml:space="preserve"> et al. (2014)</w:t>
            </w:r>
            <w:r w:rsidR="00B56F9C">
              <w:rPr>
                <w:sz w:val="20"/>
                <w:szCs w:val="20"/>
              </w:rPr>
              <w:t xml:space="preserve"> </w:t>
            </w:r>
            <w:r w:rsidR="00280345">
              <w:rPr>
                <w:sz w:val="20"/>
                <w:szCs w:val="20"/>
              </w:rPr>
              <w:fldChar w:fldCharType="begin">
                <w:fldData xml:space="preserve">PEVuZE5vdGU+PENpdGU+PEF1dGhvcj5Ob21iZWxhPC9BdXRob3I+PFllYXI+MjAxNDwvWWVhcj48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</w:fldData>
              </w:fldChar>
            </w:r>
            <w:r w:rsidR="00B9417C">
              <w:rPr>
                <w:sz w:val="20"/>
                <w:szCs w:val="20"/>
              </w:rPr>
              <w:instrText xml:space="preserve"> ADDIN EN.CITE </w:instrText>
            </w:r>
            <w:r w:rsidR="00B9417C">
              <w:rPr>
                <w:sz w:val="20"/>
                <w:szCs w:val="20"/>
              </w:rPr>
              <w:fldChar w:fldCharType="begin">
                <w:fldData xml:space="preserve">PEVuZE5vdGU+PENpdGU+PEF1dGhvcj5Ob21iZWxhPC9BdXRob3I+PFllYXI+MjAxNDwvWWVhcj48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4)</w:t>
            </w:r>
            <w:r w:rsidR="00280345">
              <w:rPr>
                <w:sz w:val="20"/>
                <w:szCs w:val="20"/>
              </w:rPr>
              <w:fldChar w:fldCharType="end"/>
            </w:r>
            <w:r w:rsidRPr="000E6B7D">
              <w:rPr>
                <w:sz w:val="20"/>
                <w:szCs w:val="20"/>
              </w:rPr>
              <w:t xml:space="preserve"> </w:t>
            </w:r>
          </w:p>
        </w:tc>
        <w:tc>
          <w:tcPr>
            <w:tcW w:w="1745" w:type="dxa"/>
          </w:tcPr>
          <w:p w14:paraId="5AAFB4D8" w14:textId="2000CCCB" w:rsidR="00277B1E" w:rsidRPr="000E6B7D" w:rsidRDefault="00277B1E" w:rsidP="00F463CB">
            <w:pPr>
              <w:rPr>
                <w:sz w:val="20"/>
                <w:szCs w:val="20"/>
              </w:rPr>
            </w:pPr>
            <w:r w:rsidRPr="000E6B7D">
              <w:rPr>
                <w:sz w:val="20"/>
                <w:szCs w:val="20"/>
              </w:rPr>
              <w:t>235 (49 PD from cohort 1</w:t>
            </w:r>
            <w:r w:rsidR="00C8495A">
              <w:rPr>
                <w:sz w:val="20"/>
                <w:szCs w:val="20"/>
              </w:rPr>
              <w:t xml:space="preserve"> (C1)</w:t>
            </w:r>
            <w:r w:rsidRPr="000E6B7D">
              <w:rPr>
                <w:sz w:val="20"/>
                <w:szCs w:val="20"/>
              </w:rPr>
              <w:t xml:space="preserve"> and 102 from cohort 2</w:t>
            </w:r>
            <w:r w:rsidR="00C8495A">
              <w:rPr>
                <w:sz w:val="20"/>
                <w:szCs w:val="20"/>
              </w:rPr>
              <w:t xml:space="preserve"> (C2)</w:t>
            </w:r>
            <w:r w:rsidRPr="000E6B7D">
              <w:rPr>
                <w:sz w:val="20"/>
                <w:szCs w:val="20"/>
              </w:rPr>
              <w:t xml:space="preserve"> and 49 controls from </w:t>
            </w:r>
            <w:r w:rsidR="00C8495A">
              <w:rPr>
                <w:sz w:val="20"/>
                <w:szCs w:val="20"/>
              </w:rPr>
              <w:t>C1 and 35 from C2</w:t>
            </w:r>
            <w:r w:rsidRPr="000E6B7D">
              <w:rPr>
                <w:sz w:val="20"/>
                <w:szCs w:val="20"/>
              </w:rPr>
              <w:t>)</w:t>
            </w:r>
          </w:p>
        </w:tc>
        <w:tc>
          <w:tcPr>
            <w:tcW w:w="1463" w:type="dxa"/>
          </w:tcPr>
          <w:p w14:paraId="21B996FD" w14:textId="1F342F6D" w:rsidR="00277B1E" w:rsidRPr="000E6B7D" w:rsidRDefault="001476DC" w:rsidP="00F463CB">
            <w:pPr>
              <w:rPr>
                <w:sz w:val="20"/>
                <w:szCs w:val="20"/>
              </w:rPr>
            </w:pPr>
            <w:r>
              <w:rPr>
                <w:sz w:val="20"/>
                <w:szCs w:val="20"/>
              </w:rPr>
              <w:t xml:space="preserve">PD </w:t>
            </w:r>
            <w:r w:rsidR="00277B1E" w:rsidRPr="000E6B7D">
              <w:rPr>
                <w:sz w:val="20"/>
                <w:szCs w:val="20"/>
              </w:rPr>
              <w:t xml:space="preserve">C1 = </w:t>
            </w:r>
            <w:r w:rsidR="00277B1E" w:rsidRPr="000E6B7D">
              <w:rPr>
                <w:color w:val="000000"/>
                <w:sz w:val="20"/>
                <w:szCs w:val="20"/>
              </w:rPr>
              <w:t xml:space="preserve">65.36 (7.9), </w:t>
            </w:r>
            <w:r w:rsidR="00277B1E" w:rsidRPr="000E6B7D">
              <w:rPr>
                <w:sz w:val="20"/>
                <w:szCs w:val="20"/>
              </w:rPr>
              <w:t>PD C2 =</w:t>
            </w:r>
            <w:r w:rsidR="00277B1E" w:rsidRPr="000E6B7D">
              <w:rPr>
                <w:color w:val="000000"/>
                <w:sz w:val="20"/>
                <w:szCs w:val="20"/>
              </w:rPr>
              <w:t xml:space="preserve"> 64.81 (11.1), </w:t>
            </w:r>
            <w:r w:rsidR="00277B1E" w:rsidRPr="000E6B7D">
              <w:rPr>
                <w:sz w:val="20"/>
                <w:szCs w:val="20"/>
              </w:rPr>
              <w:t xml:space="preserve">Controls C1 = </w:t>
            </w:r>
            <w:r w:rsidR="00277B1E" w:rsidRPr="000E6B7D">
              <w:rPr>
                <w:color w:val="000000"/>
                <w:sz w:val="20"/>
                <w:szCs w:val="20"/>
              </w:rPr>
              <w:t xml:space="preserve">63.83 (5.8), </w:t>
            </w:r>
            <w:r w:rsidR="00277B1E" w:rsidRPr="000E6B7D">
              <w:rPr>
                <w:sz w:val="20"/>
                <w:szCs w:val="20"/>
              </w:rPr>
              <w:t xml:space="preserve">Controls C2 = </w:t>
            </w:r>
            <w:r w:rsidR="00277B1E" w:rsidRPr="000E6B7D">
              <w:rPr>
                <w:color w:val="000000"/>
                <w:sz w:val="20"/>
                <w:szCs w:val="20"/>
              </w:rPr>
              <w:t>66.23 (8.4)</w:t>
            </w:r>
          </w:p>
        </w:tc>
        <w:tc>
          <w:tcPr>
            <w:tcW w:w="1507" w:type="dxa"/>
          </w:tcPr>
          <w:p w14:paraId="67E23D8D"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 xml:space="preserve">UPDRS-III </w:t>
            </w:r>
          </w:p>
          <w:p w14:paraId="6D603BA9" w14:textId="77777777" w:rsidR="00277B1E" w:rsidRPr="000E6B7D" w:rsidRDefault="00277B1E" w:rsidP="00F463CB">
            <w:pPr>
              <w:widowControl w:val="0"/>
              <w:autoSpaceDE w:val="0"/>
              <w:autoSpaceDN w:val="0"/>
              <w:adjustRightInd w:val="0"/>
              <w:rPr>
                <w:color w:val="000000"/>
                <w:sz w:val="20"/>
                <w:szCs w:val="20"/>
              </w:rPr>
            </w:pPr>
            <w:r w:rsidRPr="000E6B7D">
              <w:rPr>
                <w:sz w:val="20"/>
                <w:szCs w:val="20"/>
              </w:rPr>
              <w:t xml:space="preserve">PD C1 = </w:t>
            </w:r>
            <w:r w:rsidRPr="000E6B7D">
              <w:rPr>
                <w:color w:val="000000"/>
                <w:sz w:val="20"/>
                <w:szCs w:val="20"/>
              </w:rPr>
              <w:t>29.28 (11.02 )</w:t>
            </w:r>
          </w:p>
          <w:p w14:paraId="1FDDC2C0" w14:textId="77777777" w:rsidR="00277B1E" w:rsidRPr="000E6B7D" w:rsidRDefault="00277B1E" w:rsidP="00F463CB">
            <w:pPr>
              <w:rPr>
                <w:sz w:val="20"/>
                <w:szCs w:val="20"/>
              </w:rPr>
            </w:pPr>
            <w:r w:rsidRPr="000E6B7D">
              <w:rPr>
                <w:sz w:val="20"/>
                <w:szCs w:val="20"/>
              </w:rPr>
              <w:t xml:space="preserve">PD C2 = </w:t>
            </w:r>
            <w:r w:rsidRPr="000E6B7D">
              <w:rPr>
                <w:color w:val="000000"/>
                <w:sz w:val="20"/>
                <w:szCs w:val="20"/>
              </w:rPr>
              <w:t>25.36 (10.7)</w:t>
            </w:r>
          </w:p>
        </w:tc>
        <w:tc>
          <w:tcPr>
            <w:tcW w:w="1799" w:type="dxa"/>
          </w:tcPr>
          <w:p w14:paraId="1984F913" w14:textId="56177E58" w:rsidR="00277B1E" w:rsidRPr="000E6B7D" w:rsidRDefault="00277B1E" w:rsidP="00F463CB">
            <w:pPr>
              <w:widowControl w:val="0"/>
              <w:autoSpaceDE w:val="0"/>
              <w:autoSpaceDN w:val="0"/>
              <w:adjustRightInd w:val="0"/>
              <w:rPr>
                <w:i/>
                <w:sz w:val="20"/>
                <w:szCs w:val="20"/>
              </w:rPr>
            </w:pPr>
            <w:r w:rsidRPr="000E6B7D">
              <w:rPr>
                <w:i/>
                <w:sz w:val="20"/>
                <w:szCs w:val="20"/>
              </w:rPr>
              <w:t>COMT</w:t>
            </w:r>
            <w:r w:rsidR="00D559E2">
              <w:rPr>
                <w:i/>
                <w:sz w:val="20"/>
                <w:szCs w:val="20"/>
              </w:rPr>
              <w:t xml:space="preserve"> </w:t>
            </w:r>
            <w:r w:rsidR="00D559E2">
              <w:rPr>
                <w:sz w:val="20"/>
                <w:szCs w:val="20"/>
              </w:rPr>
              <w:t xml:space="preserve"> and </w:t>
            </w:r>
            <w:r w:rsidRPr="000E6B7D">
              <w:rPr>
                <w:i/>
                <w:sz w:val="20"/>
                <w:szCs w:val="20"/>
              </w:rPr>
              <w:t>MAPT</w:t>
            </w:r>
            <w:r w:rsidR="00D559E2">
              <w:rPr>
                <w:i/>
                <w:sz w:val="20"/>
                <w:szCs w:val="20"/>
              </w:rPr>
              <w:t xml:space="preserve"> </w:t>
            </w:r>
            <w:r w:rsidR="00D559E2">
              <w:rPr>
                <w:sz w:val="20"/>
                <w:szCs w:val="20"/>
              </w:rPr>
              <w:t>variants</w:t>
            </w:r>
            <w:r w:rsidRPr="000E6B7D">
              <w:rPr>
                <w:i/>
                <w:sz w:val="20"/>
                <w:szCs w:val="20"/>
              </w:rPr>
              <w:t xml:space="preserve">, </w:t>
            </w:r>
            <w:r w:rsidR="00D559E2">
              <w:rPr>
                <w:sz w:val="20"/>
                <w:szCs w:val="20"/>
              </w:rPr>
              <w:t xml:space="preserve">and </w:t>
            </w:r>
            <w:r w:rsidRPr="000E6B7D">
              <w:rPr>
                <w:i/>
                <w:sz w:val="20"/>
                <w:szCs w:val="20"/>
              </w:rPr>
              <w:t>APOE</w:t>
            </w:r>
            <w:r>
              <w:rPr>
                <w:i/>
                <w:sz w:val="20"/>
                <w:szCs w:val="20"/>
              </w:rPr>
              <w:t xml:space="preserve"> (</w:t>
            </w:r>
            <w:r w:rsidRPr="000E6B7D">
              <w:rPr>
                <w:color w:val="000000"/>
                <w:sz w:val="20"/>
                <w:szCs w:val="20"/>
              </w:rPr>
              <w:t>ε4 allele</w:t>
            </w:r>
            <w:r>
              <w:rPr>
                <w:color w:val="000000"/>
                <w:sz w:val="20"/>
                <w:szCs w:val="20"/>
              </w:rPr>
              <w:t>)</w:t>
            </w:r>
          </w:p>
        </w:tc>
        <w:tc>
          <w:tcPr>
            <w:tcW w:w="1564" w:type="dxa"/>
          </w:tcPr>
          <w:p w14:paraId="1D53FFA8" w14:textId="77777777" w:rsidR="00277B1E" w:rsidRPr="00615EE9" w:rsidRDefault="00277B1E" w:rsidP="00F463CB">
            <w:pPr>
              <w:widowControl w:val="0"/>
              <w:autoSpaceDE w:val="0"/>
              <w:autoSpaceDN w:val="0"/>
              <w:adjustRightInd w:val="0"/>
              <w:rPr>
                <w:sz w:val="20"/>
                <w:szCs w:val="20"/>
              </w:rPr>
            </w:pPr>
            <w:r w:rsidRPr="00615EE9">
              <w:rPr>
                <w:sz w:val="20"/>
                <w:szCs w:val="20"/>
              </w:rPr>
              <w:t>Tower of London task; Spatial Rotations Task; MMSE</w:t>
            </w:r>
          </w:p>
        </w:tc>
        <w:tc>
          <w:tcPr>
            <w:tcW w:w="997" w:type="dxa"/>
          </w:tcPr>
          <w:p w14:paraId="3A839AE3" w14:textId="77777777" w:rsidR="00277B1E" w:rsidRPr="000E6B7D" w:rsidRDefault="00277B1E" w:rsidP="00F463CB">
            <w:pPr>
              <w:widowControl w:val="0"/>
              <w:autoSpaceDE w:val="0"/>
              <w:autoSpaceDN w:val="0"/>
              <w:adjustRightInd w:val="0"/>
              <w:rPr>
                <w:color w:val="141215"/>
                <w:sz w:val="20"/>
                <w:szCs w:val="20"/>
              </w:rPr>
            </w:pPr>
            <w:r w:rsidRPr="000E6B7D">
              <w:rPr>
                <w:color w:val="000000"/>
                <w:sz w:val="20"/>
                <w:szCs w:val="20"/>
              </w:rPr>
              <w:t>n/s</w:t>
            </w:r>
          </w:p>
        </w:tc>
        <w:tc>
          <w:tcPr>
            <w:tcW w:w="4539" w:type="dxa"/>
          </w:tcPr>
          <w:p w14:paraId="65D9BB8C" w14:textId="269547AC" w:rsidR="00277B1E" w:rsidRPr="00D559E2" w:rsidRDefault="00EB2D4C" w:rsidP="00D559E2">
            <w:pPr>
              <w:autoSpaceDE w:val="0"/>
              <w:autoSpaceDN w:val="0"/>
              <w:adjustRightInd w:val="0"/>
              <w:spacing w:after="240" w:line="260" w:lineRule="atLeast"/>
              <w:jc w:val="both"/>
              <w:rPr>
                <w:color w:val="000000"/>
                <w:sz w:val="20"/>
                <w:szCs w:val="20"/>
              </w:rPr>
            </w:pPr>
            <w:r w:rsidRPr="00D559E2">
              <w:rPr>
                <w:color w:val="000000"/>
                <w:sz w:val="20"/>
                <w:szCs w:val="20"/>
              </w:rPr>
              <w:t xml:space="preserve">A </w:t>
            </w:r>
            <w:r w:rsidR="00C8495A" w:rsidRPr="00D559E2">
              <w:rPr>
                <w:color w:val="000000"/>
                <w:sz w:val="20"/>
                <w:szCs w:val="20"/>
              </w:rPr>
              <w:t>repeated measures ANCOVA</w:t>
            </w:r>
            <w:r w:rsidR="00277B1E" w:rsidRPr="00D559E2">
              <w:rPr>
                <w:color w:val="000000"/>
                <w:sz w:val="20"/>
                <w:szCs w:val="20"/>
              </w:rPr>
              <w:t xml:space="preserve"> revealed </w:t>
            </w:r>
            <w:r w:rsidR="00C8495A" w:rsidRPr="00D559E2">
              <w:rPr>
                <w:color w:val="000000"/>
                <w:sz w:val="20"/>
                <w:szCs w:val="20"/>
              </w:rPr>
              <w:t>no effect of disease or interaction between disease and site</w:t>
            </w:r>
            <w:r w:rsidRPr="00D559E2">
              <w:rPr>
                <w:color w:val="000000"/>
                <w:sz w:val="20"/>
                <w:szCs w:val="20"/>
              </w:rPr>
              <w:t xml:space="preserve"> on accuracy in the Tower of London Task</w:t>
            </w:r>
            <w:r w:rsidR="00C8495A" w:rsidRPr="00D559E2">
              <w:rPr>
                <w:color w:val="000000"/>
                <w:sz w:val="20"/>
                <w:szCs w:val="20"/>
              </w:rPr>
              <w:t>.</w:t>
            </w:r>
            <w:r w:rsidRPr="00D559E2">
              <w:rPr>
                <w:color w:val="000000"/>
                <w:sz w:val="20"/>
                <w:szCs w:val="20"/>
              </w:rPr>
              <w:t xml:space="preserve"> For the Spatial Rotations Task, there was a trend towards a disease effect [F(1,207) = 3.319, </w:t>
            </w:r>
            <w:r w:rsidRPr="00D559E2">
              <w:rPr>
                <w:i/>
                <w:color w:val="000000"/>
                <w:sz w:val="20"/>
                <w:szCs w:val="20"/>
              </w:rPr>
              <w:t>p</w:t>
            </w:r>
            <w:r w:rsidRPr="00D559E2">
              <w:rPr>
                <w:color w:val="000000"/>
                <w:sz w:val="20"/>
                <w:szCs w:val="20"/>
              </w:rPr>
              <w:t xml:space="preserve">&lt;0.07, lower score in patients] but no significant interaction. </w:t>
            </w:r>
          </w:p>
        </w:tc>
      </w:tr>
      <w:tr w:rsidR="00277B1E" w:rsidRPr="000E6B7D" w14:paraId="33E49BBE" w14:textId="77777777" w:rsidTr="002A5176">
        <w:tc>
          <w:tcPr>
            <w:tcW w:w="1842" w:type="dxa"/>
          </w:tcPr>
          <w:p w14:paraId="3AA41C67" w14:textId="41825AB3" w:rsidR="00277B1E" w:rsidRPr="000E6B7D" w:rsidRDefault="00277B1E" w:rsidP="00F463CB">
            <w:pPr>
              <w:rPr>
                <w:sz w:val="20"/>
                <w:szCs w:val="20"/>
              </w:rPr>
            </w:pPr>
            <w:r w:rsidRPr="000E6B7D">
              <w:rPr>
                <w:sz w:val="20"/>
                <w:szCs w:val="20"/>
              </w:rPr>
              <w:t>Altmann et al. (2016)</w:t>
            </w:r>
            <w:r w:rsidR="00B56F9C">
              <w:rPr>
                <w:sz w:val="20"/>
                <w:szCs w:val="20"/>
              </w:rPr>
              <w:t xml:space="preserve"> </w:t>
            </w:r>
            <w:r w:rsidR="00280345">
              <w:rPr>
                <w:sz w:val="20"/>
                <w:szCs w:val="20"/>
              </w:rPr>
              <w:fldChar w:fldCharType="begin">
                <w:fldData xml:space="preserve">PEVuZE5vdGU+PENpdGU+PEF1dGhvcj5BbHRtYW5uPC9BdXRob3I+PFllYXI+MjAxNjwvWWVhcj48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==
</w:fldData>
              </w:fldChar>
            </w:r>
            <w:r w:rsidR="00B9417C">
              <w:rPr>
                <w:sz w:val="20"/>
                <w:szCs w:val="20"/>
              </w:rPr>
              <w:instrText xml:space="preserve"> ADDIN EN.CITE </w:instrText>
            </w:r>
            <w:r w:rsidR="00B9417C">
              <w:rPr>
                <w:sz w:val="20"/>
                <w:szCs w:val="20"/>
              </w:rPr>
              <w:fldChar w:fldCharType="begin">
                <w:fldData xml:space="preserve">PEVuZE5vdGU+PENpdGU+PEF1dGhvcj5BbHRtYW5uPC9BdXRob3I+PFllYXI+MjAxNjwvWWVhcj48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==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33)</w:t>
            </w:r>
            <w:r w:rsidR="00280345">
              <w:rPr>
                <w:sz w:val="20"/>
                <w:szCs w:val="20"/>
              </w:rPr>
              <w:fldChar w:fldCharType="end"/>
            </w:r>
            <w:r w:rsidRPr="000E6B7D">
              <w:rPr>
                <w:sz w:val="20"/>
                <w:szCs w:val="20"/>
              </w:rPr>
              <w:t xml:space="preserve"> </w:t>
            </w:r>
          </w:p>
        </w:tc>
        <w:tc>
          <w:tcPr>
            <w:tcW w:w="1745" w:type="dxa"/>
          </w:tcPr>
          <w:p w14:paraId="44E274F5" w14:textId="59BD415D" w:rsidR="00277B1E" w:rsidRPr="000E6B7D" w:rsidRDefault="00277B1E" w:rsidP="00F463CB">
            <w:pPr>
              <w:rPr>
                <w:sz w:val="20"/>
                <w:szCs w:val="20"/>
              </w:rPr>
            </w:pPr>
            <w:r w:rsidRPr="000E6B7D">
              <w:rPr>
                <w:sz w:val="20"/>
                <w:szCs w:val="20"/>
              </w:rPr>
              <w:t>175</w:t>
            </w:r>
          </w:p>
        </w:tc>
        <w:tc>
          <w:tcPr>
            <w:tcW w:w="1463" w:type="dxa"/>
          </w:tcPr>
          <w:p w14:paraId="3EADB72B" w14:textId="77777777" w:rsidR="00277B1E" w:rsidRPr="000E6B7D" w:rsidRDefault="00277B1E" w:rsidP="00F463CB">
            <w:pPr>
              <w:rPr>
                <w:sz w:val="20"/>
                <w:szCs w:val="20"/>
              </w:rPr>
            </w:pPr>
            <w:r w:rsidRPr="000E6B7D">
              <w:rPr>
                <w:sz w:val="20"/>
                <w:szCs w:val="20"/>
              </w:rPr>
              <w:t>68.8. (9.3)</w:t>
            </w:r>
          </w:p>
        </w:tc>
        <w:tc>
          <w:tcPr>
            <w:tcW w:w="1507" w:type="dxa"/>
          </w:tcPr>
          <w:p w14:paraId="2958B022" w14:textId="77777777" w:rsidR="00277B1E" w:rsidRPr="000E6B7D" w:rsidRDefault="00277B1E" w:rsidP="00F463CB">
            <w:pPr>
              <w:rPr>
                <w:sz w:val="20"/>
                <w:szCs w:val="20"/>
              </w:rPr>
            </w:pPr>
            <w:r w:rsidRPr="000E6B7D">
              <w:rPr>
                <w:sz w:val="20"/>
                <w:szCs w:val="20"/>
              </w:rPr>
              <w:t>n/s</w:t>
            </w:r>
          </w:p>
        </w:tc>
        <w:tc>
          <w:tcPr>
            <w:tcW w:w="1799" w:type="dxa"/>
          </w:tcPr>
          <w:p w14:paraId="4A69D514" w14:textId="2B35E8FE" w:rsidR="00277B1E" w:rsidRPr="000E6B7D" w:rsidRDefault="00277B1E" w:rsidP="00F463CB">
            <w:pPr>
              <w:widowControl w:val="0"/>
              <w:autoSpaceDE w:val="0"/>
              <w:autoSpaceDN w:val="0"/>
              <w:adjustRightInd w:val="0"/>
              <w:rPr>
                <w:color w:val="000000"/>
                <w:sz w:val="20"/>
                <w:szCs w:val="20"/>
              </w:rPr>
            </w:pPr>
            <w:r w:rsidRPr="000E6B7D">
              <w:rPr>
                <w:i/>
                <w:color w:val="000000"/>
                <w:sz w:val="20"/>
                <w:szCs w:val="20"/>
              </w:rPr>
              <w:t>BDNF</w:t>
            </w:r>
            <w:r w:rsidR="001F02F1">
              <w:rPr>
                <w:i/>
                <w:color w:val="000000"/>
                <w:sz w:val="20"/>
                <w:szCs w:val="20"/>
              </w:rPr>
              <w:t xml:space="preserve"> </w:t>
            </w:r>
            <w:r w:rsidR="001F02F1">
              <w:rPr>
                <w:color w:val="000000"/>
                <w:sz w:val="20"/>
                <w:szCs w:val="20"/>
              </w:rPr>
              <w:t>(</w:t>
            </w:r>
            <w:r w:rsidR="001F02F1" w:rsidRPr="001F02F1">
              <w:rPr>
                <w:color w:val="000000"/>
                <w:sz w:val="20"/>
                <w:szCs w:val="20"/>
              </w:rPr>
              <w:t>rs6265</w:t>
            </w:r>
            <w:r w:rsidR="001F02F1">
              <w:rPr>
                <w:color w:val="000000"/>
                <w:sz w:val="20"/>
                <w:szCs w:val="20"/>
              </w:rPr>
              <w:t>)</w:t>
            </w:r>
            <w:r w:rsidRPr="000E6B7D">
              <w:rPr>
                <w:i/>
                <w:color w:val="000000"/>
                <w:sz w:val="20"/>
                <w:szCs w:val="20"/>
              </w:rPr>
              <w:t xml:space="preserve"> </w:t>
            </w:r>
          </w:p>
          <w:p w14:paraId="59203A1A" w14:textId="77777777" w:rsidR="00277B1E" w:rsidRPr="000E6B7D" w:rsidRDefault="00277B1E" w:rsidP="00F463CB">
            <w:pPr>
              <w:rPr>
                <w:sz w:val="20"/>
                <w:szCs w:val="20"/>
              </w:rPr>
            </w:pPr>
          </w:p>
        </w:tc>
        <w:tc>
          <w:tcPr>
            <w:tcW w:w="1564" w:type="dxa"/>
          </w:tcPr>
          <w:p w14:paraId="4461EF7B" w14:textId="77777777" w:rsidR="00277B1E" w:rsidRPr="00615EE9" w:rsidRDefault="00615EE9" w:rsidP="00F463CB">
            <w:pPr>
              <w:rPr>
                <w:sz w:val="20"/>
                <w:szCs w:val="20"/>
              </w:rPr>
            </w:pPr>
            <w:r w:rsidRPr="00615EE9">
              <w:rPr>
                <w:sz w:val="20"/>
                <w:szCs w:val="20"/>
              </w:rPr>
              <w:t>MMSE</w:t>
            </w:r>
          </w:p>
        </w:tc>
        <w:tc>
          <w:tcPr>
            <w:tcW w:w="997" w:type="dxa"/>
          </w:tcPr>
          <w:p w14:paraId="7C2D1B12"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n/s</w:t>
            </w:r>
          </w:p>
        </w:tc>
        <w:tc>
          <w:tcPr>
            <w:tcW w:w="4539" w:type="dxa"/>
          </w:tcPr>
          <w:p w14:paraId="4B137878" w14:textId="77777777" w:rsidR="00277B1E" w:rsidRPr="00D559E2" w:rsidRDefault="00277B1E" w:rsidP="00D559E2">
            <w:pPr>
              <w:widowControl w:val="0"/>
              <w:autoSpaceDE w:val="0"/>
              <w:autoSpaceDN w:val="0"/>
              <w:adjustRightInd w:val="0"/>
              <w:jc w:val="both"/>
              <w:rPr>
                <w:color w:val="000000"/>
                <w:sz w:val="20"/>
                <w:szCs w:val="20"/>
              </w:rPr>
            </w:pPr>
            <w:r w:rsidRPr="00D559E2">
              <w:rPr>
                <w:color w:val="000000"/>
                <w:sz w:val="20"/>
                <w:szCs w:val="20"/>
              </w:rPr>
              <w:t xml:space="preserve">Carriers of at least one BDNF Met allele presented </w:t>
            </w:r>
            <w:r w:rsidR="00A54BF7" w:rsidRPr="00D559E2">
              <w:rPr>
                <w:color w:val="000000"/>
                <w:sz w:val="20"/>
                <w:szCs w:val="20"/>
              </w:rPr>
              <w:t>with more</w:t>
            </w:r>
            <w:r w:rsidRPr="00D559E2">
              <w:rPr>
                <w:color w:val="000000"/>
                <w:sz w:val="20"/>
                <w:szCs w:val="20"/>
              </w:rPr>
              <w:t xml:space="preserve"> cognitive impairment</w:t>
            </w:r>
            <w:r w:rsidR="002A03E7" w:rsidRPr="00D559E2">
              <w:rPr>
                <w:color w:val="000000"/>
                <w:sz w:val="20"/>
                <w:szCs w:val="20"/>
              </w:rPr>
              <w:t xml:space="preserve"> (</w:t>
            </w:r>
            <w:r w:rsidR="002A03E7" w:rsidRPr="00D559E2">
              <w:rPr>
                <w:i/>
                <w:color w:val="000000"/>
                <w:sz w:val="20"/>
                <w:szCs w:val="20"/>
              </w:rPr>
              <w:t>p</w:t>
            </w:r>
            <w:r w:rsidR="002A03E7" w:rsidRPr="00D559E2">
              <w:rPr>
                <w:color w:val="000000"/>
                <w:sz w:val="20"/>
                <w:szCs w:val="20"/>
              </w:rPr>
              <w:t>=0.005)</w:t>
            </w:r>
            <w:r w:rsidRPr="00D559E2">
              <w:rPr>
                <w:color w:val="000000"/>
                <w:sz w:val="20"/>
                <w:szCs w:val="20"/>
              </w:rPr>
              <w:t xml:space="preserve">. </w:t>
            </w:r>
          </w:p>
          <w:p w14:paraId="69747620" w14:textId="4E37BB26" w:rsidR="00036A72" w:rsidRPr="00D559E2" w:rsidRDefault="00036A72" w:rsidP="00D559E2">
            <w:pPr>
              <w:widowControl w:val="0"/>
              <w:autoSpaceDE w:val="0"/>
              <w:autoSpaceDN w:val="0"/>
              <w:adjustRightInd w:val="0"/>
              <w:jc w:val="both"/>
              <w:rPr>
                <w:color w:val="000000"/>
                <w:sz w:val="20"/>
                <w:szCs w:val="20"/>
              </w:rPr>
            </w:pPr>
          </w:p>
        </w:tc>
      </w:tr>
      <w:tr w:rsidR="00277B1E" w:rsidRPr="000E6B7D" w14:paraId="108C923E" w14:textId="77777777" w:rsidTr="002A5176">
        <w:tc>
          <w:tcPr>
            <w:tcW w:w="1842" w:type="dxa"/>
          </w:tcPr>
          <w:p w14:paraId="64379400" w14:textId="40DE6E60" w:rsidR="00277B1E" w:rsidRPr="000E6B7D" w:rsidRDefault="00277B1E" w:rsidP="00F463CB">
            <w:pPr>
              <w:rPr>
                <w:sz w:val="20"/>
                <w:szCs w:val="20"/>
              </w:rPr>
            </w:pPr>
            <w:r w:rsidRPr="000E6B7D">
              <w:rPr>
                <w:sz w:val="20"/>
                <w:szCs w:val="20"/>
              </w:rPr>
              <w:t>Barrett et al. (2016)</w:t>
            </w:r>
            <w:r w:rsidR="00B56F9C">
              <w:rPr>
                <w:sz w:val="20"/>
                <w:szCs w:val="20"/>
              </w:rPr>
              <w:t xml:space="preserve"> </w:t>
            </w:r>
            <w:r w:rsidR="00280345">
              <w:rPr>
                <w:sz w:val="20"/>
                <w:szCs w:val="20"/>
              </w:rPr>
              <w:fldChar w:fldCharType="begin">
                <w:fldData xml:space="preserve">PEVuZE5vdGU+PENpdGU+PEF1dGhvcj5CYXJyZXR0PC9BdXRob3I+PFllYXI+MjAxNjwvWWVhcj48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</w:fldData>
              </w:fldChar>
            </w:r>
            <w:r w:rsidR="00B9417C">
              <w:rPr>
                <w:sz w:val="20"/>
                <w:szCs w:val="20"/>
              </w:rPr>
              <w:instrText xml:space="preserve"> ADDIN EN.CITE </w:instrText>
            </w:r>
            <w:r w:rsidR="00B9417C">
              <w:rPr>
                <w:sz w:val="20"/>
                <w:szCs w:val="20"/>
              </w:rPr>
              <w:fldChar w:fldCharType="begin">
                <w:fldData xml:space="preserve">PEVuZE5vdGU+PENpdGU+PEF1dGhvcj5CYXJyZXR0PC9BdXRob3I+PFllYXI+MjAxNjwvWWVhcj48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12)</w:t>
            </w:r>
            <w:r w:rsidR="00280345">
              <w:rPr>
                <w:sz w:val="20"/>
                <w:szCs w:val="20"/>
              </w:rPr>
              <w:fldChar w:fldCharType="end"/>
            </w:r>
            <w:r w:rsidRPr="000E6B7D">
              <w:rPr>
                <w:sz w:val="20"/>
                <w:szCs w:val="20"/>
              </w:rPr>
              <w:t xml:space="preserve"> </w:t>
            </w:r>
          </w:p>
        </w:tc>
        <w:tc>
          <w:tcPr>
            <w:tcW w:w="1745" w:type="dxa"/>
          </w:tcPr>
          <w:p w14:paraId="4335A4E2" w14:textId="4C8180C6" w:rsidR="00277B1E" w:rsidRPr="000E6B7D" w:rsidRDefault="00277B1E" w:rsidP="00F463CB">
            <w:pPr>
              <w:rPr>
                <w:sz w:val="20"/>
                <w:szCs w:val="20"/>
              </w:rPr>
            </w:pPr>
            <w:r w:rsidRPr="000E6B7D">
              <w:rPr>
                <w:sz w:val="20"/>
                <w:szCs w:val="20"/>
              </w:rPr>
              <w:t xml:space="preserve">1468 (471 from the </w:t>
            </w:r>
            <w:proofErr w:type="spellStart"/>
            <w:r w:rsidRPr="000E6B7D">
              <w:rPr>
                <w:sz w:val="20"/>
                <w:szCs w:val="20"/>
              </w:rPr>
              <w:t>GenePD</w:t>
            </w:r>
            <w:proofErr w:type="spellEnd"/>
            <w:r w:rsidRPr="000E6B7D">
              <w:rPr>
                <w:sz w:val="20"/>
                <w:szCs w:val="20"/>
              </w:rPr>
              <w:t xml:space="preserve"> cohort and 997 for the NGRC cohort)</w:t>
            </w:r>
          </w:p>
        </w:tc>
        <w:tc>
          <w:tcPr>
            <w:tcW w:w="1463" w:type="dxa"/>
          </w:tcPr>
          <w:p w14:paraId="7C03469E" w14:textId="77777777" w:rsidR="00277B1E" w:rsidRPr="000E6B7D" w:rsidRDefault="00277B1E" w:rsidP="00F463CB">
            <w:pPr>
              <w:widowControl w:val="0"/>
              <w:autoSpaceDE w:val="0"/>
              <w:autoSpaceDN w:val="0"/>
              <w:adjustRightInd w:val="0"/>
              <w:rPr>
                <w:color w:val="000000"/>
                <w:sz w:val="20"/>
                <w:szCs w:val="20"/>
              </w:rPr>
            </w:pPr>
            <w:proofErr w:type="spellStart"/>
            <w:r w:rsidRPr="000E6B7D">
              <w:rPr>
                <w:sz w:val="20"/>
                <w:szCs w:val="20"/>
              </w:rPr>
              <w:t>GenePD</w:t>
            </w:r>
            <w:proofErr w:type="spellEnd"/>
            <w:r w:rsidRPr="000E6B7D">
              <w:rPr>
                <w:sz w:val="20"/>
                <w:szCs w:val="20"/>
              </w:rPr>
              <w:t xml:space="preserve"> = </w:t>
            </w:r>
            <w:r w:rsidRPr="000E6B7D">
              <w:rPr>
                <w:color w:val="000000"/>
                <w:sz w:val="20"/>
                <w:szCs w:val="20"/>
              </w:rPr>
              <w:t>62.0 (10.5)</w:t>
            </w:r>
          </w:p>
          <w:p w14:paraId="24B91768" w14:textId="77777777" w:rsidR="00277B1E" w:rsidRPr="000E6B7D" w:rsidRDefault="00277B1E" w:rsidP="00F463CB">
            <w:pPr>
              <w:widowControl w:val="0"/>
              <w:autoSpaceDE w:val="0"/>
              <w:autoSpaceDN w:val="0"/>
              <w:adjustRightInd w:val="0"/>
              <w:rPr>
                <w:color w:val="000000"/>
                <w:sz w:val="20"/>
                <w:szCs w:val="20"/>
              </w:rPr>
            </w:pPr>
            <w:r w:rsidRPr="000E6B7D">
              <w:rPr>
                <w:sz w:val="20"/>
                <w:szCs w:val="20"/>
              </w:rPr>
              <w:t xml:space="preserve">NGRC = </w:t>
            </w:r>
            <w:r w:rsidRPr="000E6B7D">
              <w:rPr>
                <w:color w:val="000000"/>
                <w:sz w:val="20"/>
                <w:szCs w:val="20"/>
              </w:rPr>
              <w:t xml:space="preserve">58.5 (11.9) </w:t>
            </w:r>
          </w:p>
          <w:p w14:paraId="6BC3BBEF" w14:textId="77777777" w:rsidR="00277B1E" w:rsidRPr="000E6B7D" w:rsidRDefault="00277B1E" w:rsidP="00F463CB">
            <w:pPr>
              <w:rPr>
                <w:sz w:val="20"/>
                <w:szCs w:val="20"/>
              </w:rPr>
            </w:pPr>
          </w:p>
        </w:tc>
        <w:tc>
          <w:tcPr>
            <w:tcW w:w="1507" w:type="dxa"/>
          </w:tcPr>
          <w:p w14:paraId="4F0DA0C8" w14:textId="77777777" w:rsidR="00277B1E" w:rsidRPr="000E6B7D" w:rsidRDefault="00277B1E" w:rsidP="00F463CB">
            <w:pPr>
              <w:rPr>
                <w:sz w:val="20"/>
                <w:szCs w:val="20"/>
              </w:rPr>
            </w:pPr>
            <w:r w:rsidRPr="000E6B7D">
              <w:rPr>
                <w:sz w:val="20"/>
                <w:szCs w:val="20"/>
              </w:rPr>
              <w:t>n/s</w:t>
            </w:r>
          </w:p>
        </w:tc>
        <w:tc>
          <w:tcPr>
            <w:tcW w:w="1799" w:type="dxa"/>
          </w:tcPr>
          <w:p w14:paraId="65CCAA98" w14:textId="458A2633" w:rsidR="00036A72" w:rsidRDefault="00D559E2" w:rsidP="00F463CB">
            <w:pPr>
              <w:rPr>
                <w:i/>
                <w:iCs/>
                <w:sz w:val="20"/>
                <w:szCs w:val="20"/>
              </w:rPr>
            </w:pPr>
            <w:r>
              <w:rPr>
                <w:iCs/>
                <w:sz w:val="20"/>
                <w:szCs w:val="20"/>
              </w:rPr>
              <w:t xml:space="preserve">Variants in </w:t>
            </w:r>
            <w:r w:rsidR="00277B1E" w:rsidRPr="000E6B7D">
              <w:rPr>
                <w:i/>
                <w:iCs/>
                <w:sz w:val="20"/>
                <w:szCs w:val="20"/>
              </w:rPr>
              <w:t>BIN1</w:t>
            </w:r>
            <w:r w:rsidR="00277B1E" w:rsidRPr="000E6B7D">
              <w:rPr>
                <w:sz w:val="20"/>
                <w:szCs w:val="20"/>
              </w:rPr>
              <w:t xml:space="preserve">, </w:t>
            </w:r>
            <w:r w:rsidR="00277B1E" w:rsidRPr="000E6B7D">
              <w:rPr>
                <w:i/>
                <w:iCs/>
                <w:sz w:val="20"/>
                <w:szCs w:val="20"/>
              </w:rPr>
              <w:t>CLU</w:t>
            </w:r>
            <w:r w:rsidR="00277B1E" w:rsidRPr="000E6B7D">
              <w:rPr>
                <w:sz w:val="20"/>
                <w:szCs w:val="20"/>
              </w:rPr>
              <w:t xml:space="preserve">, </w:t>
            </w:r>
            <w:r w:rsidR="00277B1E" w:rsidRPr="000E6B7D">
              <w:rPr>
                <w:i/>
                <w:iCs/>
                <w:sz w:val="20"/>
                <w:szCs w:val="20"/>
              </w:rPr>
              <w:t>ABCA7</w:t>
            </w:r>
            <w:r w:rsidR="00277B1E" w:rsidRPr="000E6B7D">
              <w:rPr>
                <w:sz w:val="20"/>
                <w:szCs w:val="20"/>
              </w:rPr>
              <w:t xml:space="preserve">, </w:t>
            </w:r>
            <w:r w:rsidR="00277B1E" w:rsidRPr="000E6B7D">
              <w:rPr>
                <w:i/>
                <w:iCs/>
                <w:sz w:val="20"/>
                <w:szCs w:val="20"/>
              </w:rPr>
              <w:t>CR1</w:t>
            </w:r>
            <w:r w:rsidR="00277B1E" w:rsidRPr="000E6B7D">
              <w:rPr>
                <w:sz w:val="20"/>
                <w:szCs w:val="20"/>
              </w:rPr>
              <w:t xml:space="preserve">, </w:t>
            </w:r>
            <w:r w:rsidR="00277B1E" w:rsidRPr="000E6B7D">
              <w:rPr>
                <w:i/>
                <w:iCs/>
                <w:sz w:val="20"/>
                <w:szCs w:val="20"/>
              </w:rPr>
              <w:t>PICALM</w:t>
            </w:r>
            <w:r w:rsidR="00277B1E" w:rsidRPr="000E6B7D">
              <w:rPr>
                <w:sz w:val="20"/>
                <w:szCs w:val="20"/>
              </w:rPr>
              <w:t xml:space="preserve">, </w:t>
            </w:r>
            <w:r w:rsidR="00277B1E" w:rsidRPr="000E6B7D">
              <w:rPr>
                <w:i/>
                <w:iCs/>
                <w:sz w:val="20"/>
                <w:szCs w:val="20"/>
              </w:rPr>
              <w:t>MS4A6A</w:t>
            </w:r>
            <w:r w:rsidR="00277B1E" w:rsidRPr="000E6B7D">
              <w:rPr>
                <w:sz w:val="20"/>
                <w:szCs w:val="20"/>
              </w:rPr>
              <w:t xml:space="preserve">, </w:t>
            </w:r>
            <w:r w:rsidR="00277B1E" w:rsidRPr="000E6B7D">
              <w:rPr>
                <w:i/>
                <w:iCs/>
                <w:sz w:val="20"/>
                <w:szCs w:val="20"/>
              </w:rPr>
              <w:t>CD33</w:t>
            </w:r>
            <w:r w:rsidR="00277B1E" w:rsidRPr="000E6B7D">
              <w:rPr>
                <w:sz w:val="20"/>
                <w:szCs w:val="20"/>
              </w:rPr>
              <w:t xml:space="preserve">, </w:t>
            </w:r>
            <w:r w:rsidR="00277B1E" w:rsidRPr="000E6B7D">
              <w:rPr>
                <w:i/>
                <w:iCs/>
                <w:sz w:val="20"/>
                <w:szCs w:val="20"/>
              </w:rPr>
              <w:t>MS4A4E</w:t>
            </w:r>
            <w:r w:rsidR="00277B1E" w:rsidRPr="000E6B7D">
              <w:rPr>
                <w:sz w:val="20"/>
                <w:szCs w:val="20"/>
              </w:rPr>
              <w:t xml:space="preserve">, </w:t>
            </w:r>
            <w:r w:rsidR="00277B1E" w:rsidRPr="000E6B7D">
              <w:rPr>
                <w:i/>
                <w:iCs/>
                <w:sz w:val="20"/>
                <w:szCs w:val="20"/>
              </w:rPr>
              <w:t>CD2AP</w:t>
            </w:r>
          </w:p>
          <w:p w14:paraId="58DDF44B" w14:textId="4501815D" w:rsidR="00277B1E" w:rsidRPr="000E6B7D" w:rsidRDefault="00277B1E" w:rsidP="00F463CB">
            <w:pPr>
              <w:rPr>
                <w:sz w:val="20"/>
                <w:szCs w:val="20"/>
              </w:rPr>
            </w:pPr>
            <w:r w:rsidRPr="000E6B7D">
              <w:rPr>
                <w:i/>
                <w:iCs/>
                <w:sz w:val="20"/>
                <w:szCs w:val="20"/>
              </w:rPr>
              <w:t xml:space="preserve"> </w:t>
            </w:r>
          </w:p>
        </w:tc>
        <w:tc>
          <w:tcPr>
            <w:tcW w:w="1564" w:type="dxa"/>
          </w:tcPr>
          <w:p w14:paraId="55F1C0B4" w14:textId="77777777" w:rsidR="00277B1E" w:rsidRPr="00615EE9" w:rsidRDefault="00615EE9" w:rsidP="00F463CB">
            <w:pPr>
              <w:rPr>
                <w:sz w:val="20"/>
                <w:szCs w:val="20"/>
              </w:rPr>
            </w:pPr>
            <w:r w:rsidRPr="00615EE9">
              <w:rPr>
                <w:sz w:val="20"/>
                <w:szCs w:val="20"/>
              </w:rPr>
              <w:t>MMSE</w:t>
            </w:r>
          </w:p>
        </w:tc>
        <w:tc>
          <w:tcPr>
            <w:tcW w:w="997" w:type="dxa"/>
          </w:tcPr>
          <w:p w14:paraId="367AA2F7" w14:textId="77777777" w:rsidR="00277B1E" w:rsidRPr="000E6B7D" w:rsidRDefault="00277B1E" w:rsidP="00F463CB">
            <w:pPr>
              <w:widowControl w:val="0"/>
              <w:autoSpaceDE w:val="0"/>
              <w:autoSpaceDN w:val="0"/>
              <w:adjustRightInd w:val="0"/>
              <w:rPr>
                <w:iCs/>
                <w:sz w:val="20"/>
                <w:szCs w:val="20"/>
              </w:rPr>
            </w:pPr>
            <w:r w:rsidRPr="000E6B7D">
              <w:rPr>
                <w:iCs/>
                <w:sz w:val="20"/>
                <w:szCs w:val="20"/>
              </w:rPr>
              <w:t>n/s</w:t>
            </w:r>
          </w:p>
        </w:tc>
        <w:tc>
          <w:tcPr>
            <w:tcW w:w="4539" w:type="dxa"/>
          </w:tcPr>
          <w:p w14:paraId="19CAB4F3" w14:textId="518F792E" w:rsidR="00277B1E" w:rsidRPr="00D559E2" w:rsidRDefault="00277B1E" w:rsidP="00D559E2">
            <w:pPr>
              <w:widowControl w:val="0"/>
              <w:autoSpaceDE w:val="0"/>
              <w:autoSpaceDN w:val="0"/>
              <w:adjustRightInd w:val="0"/>
              <w:jc w:val="both"/>
              <w:rPr>
                <w:sz w:val="20"/>
                <w:szCs w:val="20"/>
              </w:rPr>
            </w:pPr>
            <w:r w:rsidRPr="00D559E2">
              <w:rPr>
                <w:i/>
                <w:iCs/>
                <w:sz w:val="20"/>
                <w:szCs w:val="20"/>
              </w:rPr>
              <w:t xml:space="preserve">PICALM </w:t>
            </w:r>
            <w:r w:rsidRPr="00D559E2">
              <w:rPr>
                <w:sz w:val="20"/>
                <w:szCs w:val="20"/>
              </w:rPr>
              <w:t>rs3851179 was associated with cognitive impairment (MMSE &lt; 24) in PD subjects&gt;70 years old but not in PD subjects≤70 years old.</w:t>
            </w:r>
          </w:p>
        </w:tc>
      </w:tr>
      <w:tr w:rsidR="00277B1E" w:rsidRPr="000E6B7D" w14:paraId="1192EF0C" w14:textId="77777777" w:rsidTr="002A5176">
        <w:tc>
          <w:tcPr>
            <w:tcW w:w="1842" w:type="dxa"/>
          </w:tcPr>
          <w:p w14:paraId="7BD2FE55" w14:textId="303D418D" w:rsidR="00277B1E" w:rsidRPr="000E6B7D" w:rsidRDefault="00277B1E" w:rsidP="00F463CB">
            <w:pPr>
              <w:rPr>
                <w:sz w:val="20"/>
                <w:szCs w:val="20"/>
              </w:rPr>
            </w:pPr>
            <w:r w:rsidRPr="000E6B7D">
              <w:rPr>
                <w:sz w:val="20"/>
                <w:szCs w:val="20"/>
              </w:rPr>
              <w:t>Wang et al. (2016)</w:t>
            </w:r>
            <w:r w:rsidR="00B56F9C">
              <w:rPr>
                <w:sz w:val="20"/>
                <w:szCs w:val="20"/>
              </w:rPr>
              <w:t xml:space="preserve"> </w:t>
            </w:r>
            <w:r w:rsidR="00280345">
              <w:rPr>
                <w:sz w:val="20"/>
                <w:szCs w:val="20"/>
              </w:rPr>
              <w:fldChar w:fldCharType="begin">
                <w:fldData xml:space="preserve">PEVuZE5vdGU+PENpdGU+PEF1dGhvcj5XYW5nPC9BdXRob3I+PFllYXI+MjAxNjwvWWVhcj48UmVj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</w:fldData>
              </w:fldChar>
            </w:r>
            <w:r w:rsidR="00B9417C">
              <w:rPr>
                <w:sz w:val="20"/>
                <w:szCs w:val="20"/>
              </w:rPr>
              <w:instrText xml:space="preserve"> ADDIN EN.CITE </w:instrText>
            </w:r>
            <w:r w:rsidR="00B9417C">
              <w:rPr>
                <w:sz w:val="20"/>
                <w:szCs w:val="20"/>
              </w:rPr>
              <w:fldChar w:fldCharType="begin">
                <w:fldData xml:space="preserve">PEVuZE5vdGU+PENpdGU+PEF1dGhvcj5XYW5nPC9BdXRob3I+PFllYXI+MjAxNjwvWWVhcj48UmVj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3)</w:t>
            </w:r>
            <w:r w:rsidR="00280345">
              <w:rPr>
                <w:sz w:val="20"/>
                <w:szCs w:val="20"/>
              </w:rPr>
              <w:fldChar w:fldCharType="end"/>
            </w:r>
            <w:r w:rsidRPr="000E6B7D">
              <w:rPr>
                <w:sz w:val="20"/>
                <w:szCs w:val="20"/>
              </w:rPr>
              <w:t xml:space="preserve"> </w:t>
            </w:r>
          </w:p>
        </w:tc>
        <w:tc>
          <w:tcPr>
            <w:tcW w:w="1745" w:type="dxa"/>
          </w:tcPr>
          <w:p w14:paraId="6873EA5A" w14:textId="1F360CAA" w:rsidR="00277B1E" w:rsidRPr="000E6B7D" w:rsidRDefault="00277B1E" w:rsidP="00F463CB">
            <w:pPr>
              <w:rPr>
                <w:sz w:val="20"/>
                <w:szCs w:val="20"/>
              </w:rPr>
            </w:pPr>
            <w:r w:rsidRPr="000E6B7D">
              <w:rPr>
                <w:sz w:val="20"/>
                <w:szCs w:val="20"/>
              </w:rPr>
              <w:t xml:space="preserve">296 </w:t>
            </w:r>
          </w:p>
        </w:tc>
        <w:tc>
          <w:tcPr>
            <w:tcW w:w="1463" w:type="dxa"/>
          </w:tcPr>
          <w:p w14:paraId="41F2790E" w14:textId="77777777" w:rsidR="00277B1E" w:rsidRPr="000E6B7D" w:rsidRDefault="00277B1E" w:rsidP="00F463CB">
            <w:pPr>
              <w:rPr>
                <w:sz w:val="20"/>
                <w:szCs w:val="20"/>
              </w:rPr>
            </w:pPr>
            <w:r w:rsidRPr="000E6B7D">
              <w:rPr>
                <w:sz w:val="20"/>
                <w:szCs w:val="20"/>
              </w:rPr>
              <w:t>62.60 (9.40)</w:t>
            </w:r>
          </w:p>
        </w:tc>
        <w:tc>
          <w:tcPr>
            <w:tcW w:w="1507" w:type="dxa"/>
          </w:tcPr>
          <w:p w14:paraId="0E1AD951" w14:textId="77777777" w:rsidR="00277B1E" w:rsidRPr="000E6B7D" w:rsidRDefault="00277B1E" w:rsidP="00F463CB">
            <w:pPr>
              <w:rPr>
                <w:sz w:val="20"/>
                <w:szCs w:val="20"/>
              </w:rPr>
            </w:pPr>
            <w:r w:rsidRPr="000E6B7D">
              <w:rPr>
                <w:sz w:val="20"/>
                <w:szCs w:val="20"/>
              </w:rPr>
              <w:t>UPDRS-III</w:t>
            </w:r>
          </w:p>
          <w:p w14:paraId="370FB9FD" w14:textId="77777777" w:rsidR="00277B1E" w:rsidRPr="000E6B7D" w:rsidRDefault="00277B1E" w:rsidP="00F463CB">
            <w:pPr>
              <w:rPr>
                <w:sz w:val="20"/>
                <w:szCs w:val="20"/>
              </w:rPr>
            </w:pPr>
            <w:r w:rsidRPr="000E6B7D">
              <w:rPr>
                <w:sz w:val="20"/>
                <w:szCs w:val="20"/>
              </w:rPr>
              <w:t>22.62 (13.83)</w:t>
            </w:r>
          </w:p>
        </w:tc>
        <w:tc>
          <w:tcPr>
            <w:tcW w:w="1799" w:type="dxa"/>
          </w:tcPr>
          <w:p w14:paraId="715EF646" w14:textId="77777777" w:rsidR="00277B1E" w:rsidRPr="000E6B7D" w:rsidRDefault="00277B1E" w:rsidP="00F463CB">
            <w:pPr>
              <w:widowControl w:val="0"/>
              <w:autoSpaceDE w:val="0"/>
              <w:autoSpaceDN w:val="0"/>
              <w:adjustRightInd w:val="0"/>
              <w:rPr>
                <w:color w:val="000000"/>
                <w:sz w:val="20"/>
                <w:szCs w:val="20"/>
              </w:rPr>
            </w:pPr>
            <w:r w:rsidRPr="000E6B7D">
              <w:rPr>
                <w:i/>
                <w:color w:val="000000"/>
                <w:sz w:val="20"/>
                <w:szCs w:val="20"/>
              </w:rPr>
              <w:t>SNCA</w:t>
            </w:r>
            <w:r w:rsidRPr="000E6B7D">
              <w:rPr>
                <w:color w:val="000000"/>
                <w:sz w:val="20"/>
                <w:szCs w:val="20"/>
              </w:rPr>
              <w:t xml:space="preserve"> (rs11931074, rs894278)</w:t>
            </w:r>
          </w:p>
          <w:p w14:paraId="6D4A2DFB" w14:textId="54856E23" w:rsidR="00277B1E" w:rsidRDefault="00277B1E" w:rsidP="00F463CB">
            <w:pPr>
              <w:widowControl w:val="0"/>
              <w:autoSpaceDE w:val="0"/>
              <w:autoSpaceDN w:val="0"/>
              <w:adjustRightInd w:val="0"/>
              <w:rPr>
                <w:color w:val="000000"/>
                <w:sz w:val="20"/>
                <w:szCs w:val="20"/>
              </w:rPr>
            </w:pPr>
            <w:r w:rsidRPr="000E6B7D">
              <w:rPr>
                <w:color w:val="000000"/>
                <w:sz w:val="20"/>
                <w:szCs w:val="20"/>
              </w:rPr>
              <w:t>MAPT (rs242557</w:t>
            </w:r>
            <w:r w:rsidR="001F02F1">
              <w:rPr>
                <w:color w:val="000000"/>
                <w:sz w:val="20"/>
                <w:szCs w:val="20"/>
              </w:rPr>
              <w:t xml:space="preserve">, </w:t>
            </w:r>
            <w:r w:rsidRPr="000E6B7D">
              <w:rPr>
                <w:color w:val="000000"/>
                <w:sz w:val="20"/>
                <w:szCs w:val="20"/>
              </w:rPr>
              <w:t xml:space="preserve">rs3744456) </w:t>
            </w:r>
          </w:p>
          <w:p w14:paraId="631AD3B0" w14:textId="0BEF101F" w:rsidR="001F02F1" w:rsidRPr="000E6B7D" w:rsidRDefault="001F02F1" w:rsidP="00F463CB">
            <w:pPr>
              <w:widowControl w:val="0"/>
              <w:autoSpaceDE w:val="0"/>
              <w:autoSpaceDN w:val="0"/>
              <w:adjustRightInd w:val="0"/>
              <w:rPr>
                <w:color w:val="000000"/>
                <w:sz w:val="20"/>
                <w:szCs w:val="20"/>
              </w:rPr>
            </w:pPr>
          </w:p>
        </w:tc>
        <w:tc>
          <w:tcPr>
            <w:tcW w:w="1564" w:type="dxa"/>
          </w:tcPr>
          <w:p w14:paraId="1737F54F" w14:textId="77777777" w:rsidR="00277B1E" w:rsidRPr="00615EE9" w:rsidRDefault="00277B1E" w:rsidP="00F463CB">
            <w:pPr>
              <w:rPr>
                <w:sz w:val="20"/>
                <w:szCs w:val="20"/>
              </w:rPr>
            </w:pPr>
            <w:r w:rsidRPr="00615EE9">
              <w:rPr>
                <w:sz w:val="20"/>
                <w:szCs w:val="20"/>
              </w:rPr>
              <w:t>MMSE</w:t>
            </w:r>
          </w:p>
        </w:tc>
        <w:tc>
          <w:tcPr>
            <w:tcW w:w="997" w:type="dxa"/>
          </w:tcPr>
          <w:p w14:paraId="58CAA087"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4 years</w:t>
            </w:r>
          </w:p>
        </w:tc>
        <w:tc>
          <w:tcPr>
            <w:tcW w:w="4539" w:type="dxa"/>
          </w:tcPr>
          <w:p w14:paraId="707D4A29" w14:textId="0FBB0913" w:rsidR="00277B1E" w:rsidRPr="00D559E2" w:rsidRDefault="00277B1E" w:rsidP="00D559E2">
            <w:pPr>
              <w:widowControl w:val="0"/>
              <w:autoSpaceDE w:val="0"/>
              <w:autoSpaceDN w:val="0"/>
              <w:adjustRightInd w:val="0"/>
              <w:jc w:val="both"/>
              <w:rPr>
                <w:color w:val="000000"/>
                <w:sz w:val="20"/>
                <w:szCs w:val="20"/>
              </w:rPr>
            </w:pPr>
            <w:r w:rsidRPr="00D559E2">
              <w:rPr>
                <w:color w:val="000000"/>
                <w:sz w:val="20"/>
                <w:szCs w:val="20"/>
              </w:rPr>
              <w:t xml:space="preserve">Increased severity of cognitive </w:t>
            </w:r>
            <w:r w:rsidR="00A54BF7" w:rsidRPr="00D559E2">
              <w:rPr>
                <w:color w:val="000000"/>
                <w:sz w:val="20"/>
                <w:szCs w:val="20"/>
              </w:rPr>
              <w:t>impairment was</w:t>
            </w:r>
            <w:r w:rsidRPr="00D559E2">
              <w:rPr>
                <w:color w:val="000000"/>
                <w:sz w:val="20"/>
                <w:szCs w:val="20"/>
              </w:rPr>
              <w:t xml:space="preserve"> associated with </w:t>
            </w:r>
            <w:r w:rsidRPr="00C46667">
              <w:rPr>
                <w:i/>
                <w:color w:val="000000"/>
                <w:sz w:val="20"/>
                <w:szCs w:val="20"/>
              </w:rPr>
              <w:t>MAPT</w:t>
            </w:r>
            <w:r w:rsidRPr="00D559E2">
              <w:rPr>
                <w:color w:val="000000"/>
                <w:sz w:val="20"/>
                <w:szCs w:val="20"/>
              </w:rPr>
              <w:t xml:space="preserve"> H1c haplotype</w:t>
            </w:r>
            <w:r w:rsidR="00C46667">
              <w:rPr>
                <w:color w:val="000000"/>
                <w:sz w:val="20"/>
                <w:szCs w:val="20"/>
              </w:rPr>
              <w:t xml:space="preserve"> (</w:t>
            </w:r>
            <w:r w:rsidRPr="00D559E2">
              <w:rPr>
                <w:color w:val="000000"/>
                <w:sz w:val="20"/>
                <w:szCs w:val="20"/>
              </w:rPr>
              <w:t xml:space="preserve"> </w:t>
            </w:r>
            <w:r w:rsidRPr="00D559E2">
              <w:rPr>
                <w:i/>
                <w:color w:val="000000"/>
                <w:sz w:val="20"/>
                <w:szCs w:val="20"/>
              </w:rPr>
              <w:t>p</w:t>
            </w:r>
            <w:r w:rsidRPr="00D559E2">
              <w:rPr>
                <w:color w:val="000000"/>
                <w:sz w:val="20"/>
                <w:szCs w:val="20"/>
              </w:rPr>
              <w:t xml:space="preserve">=0.05) with none of the risk alleles chosen associated with survival to the cognitive cutoff (p&gt;0.05). </w:t>
            </w:r>
          </w:p>
        </w:tc>
      </w:tr>
      <w:tr w:rsidR="00277B1E" w:rsidRPr="000E6B7D" w14:paraId="30E48D58" w14:textId="77777777" w:rsidTr="002A5176">
        <w:trPr>
          <w:trHeight w:val="161"/>
        </w:trPr>
        <w:tc>
          <w:tcPr>
            <w:tcW w:w="15456" w:type="dxa"/>
            <w:gridSpan w:val="8"/>
            <w:tcBorders>
              <w:top w:val="single" w:sz="4" w:space="0" w:color="auto"/>
            </w:tcBorders>
          </w:tcPr>
          <w:p w14:paraId="2266069E" w14:textId="77777777" w:rsidR="001F02F1" w:rsidRDefault="001F02F1" w:rsidP="00B81244">
            <w:pPr>
              <w:autoSpaceDE w:val="0"/>
              <w:autoSpaceDN w:val="0"/>
              <w:adjustRightInd w:val="0"/>
              <w:spacing w:after="240" w:line="300" w:lineRule="atLeast"/>
              <w:rPr>
                <w:sz w:val="22"/>
                <w:szCs w:val="20"/>
              </w:rPr>
            </w:pPr>
          </w:p>
          <w:p w14:paraId="116D025D" w14:textId="050AF399" w:rsidR="00B81244" w:rsidRDefault="00A54BF7" w:rsidP="00251FAD">
            <w:pPr>
              <w:autoSpaceDE w:val="0"/>
              <w:autoSpaceDN w:val="0"/>
              <w:adjustRightInd w:val="0"/>
              <w:spacing w:after="240" w:line="300" w:lineRule="atLeast"/>
              <w:jc w:val="both"/>
              <w:rPr>
                <w:rFonts w:ascii="Times" w:hAnsi="Times" w:cs="Times"/>
                <w:color w:val="000000"/>
              </w:rPr>
            </w:pPr>
            <w:r>
              <w:rPr>
                <w:sz w:val="22"/>
                <w:szCs w:val="20"/>
              </w:rPr>
              <w:t>PD</w:t>
            </w:r>
            <w:r w:rsidR="00A13030">
              <w:rPr>
                <w:sz w:val="22"/>
                <w:szCs w:val="20"/>
              </w:rPr>
              <w:t xml:space="preserve">: </w:t>
            </w:r>
            <w:r>
              <w:rPr>
                <w:sz w:val="22"/>
                <w:szCs w:val="20"/>
              </w:rPr>
              <w:t xml:space="preserve">Parkinson’s disease; </w:t>
            </w:r>
            <w:r w:rsidR="00277B1E" w:rsidRPr="002A5176">
              <w:rPr>
                <w:sz w:val="22"/>
                <w:szCs w:val="20"/>
              </w:rPr>
              <w:t>UPDRS</w:t>
            </w:r>
            <w:r w:rsidR="00A13030">
              <w:rPr>
                <w:sz w:val="22"/>
                <w:szCs w:val="20"/>
              </w:rPr>
              <w:t>:</w:t>
            </w:r>
            <w:r w:rsidR="00277B1E" w:rsidRPr="002A5176">
              <w:rPr>
                <w:sz w:val="22"/>
                <w:szCs w:val="20"/>
              </w:rPr>
              <w:t xml:space="preserve"> Unified Parkinson’s Disease Rating Scale</w:t>
            </w:r>
            <w:r w:rsidR="002A5176" w:rsidRPr="002A5176">
              <w:rPr>
                <w:color w:val="000000"/>
                <w:sz w:val="22"/>
                <w:szCs w:val="20"/>
              </w:rPr>
              <w:t>;</w:t>
            </w:r>
            <w:r w:rsidR="00277B1E" w:rsidRPr="002A5176">
              <w:rPr>
                <w:color w:val="000000"/>
                <w:sz w:val="22"/>
                <w:szCs w:val="20"/>
              </w:rPr>
              <w:t xml:space="preserve"> MMSE</w:t>
            </w:r>
            <w:r w:rsidR="00A13030">
              <w:rPr>
                <w:color w:val="000000"/>
                <w:sz w:val="22"/>
                <w:szCs w:val="20"/>
              </w:rPr>
              <w:t>:</w:t>
            </w:r>
            <w:r w:rsidR="00277B1E" w:rsidRPr="002A5176">
              <w:rPr>
                <w:color w:val="000000"/>
                <w:sz w:val="22"/>
                <w:szCs w:val="20"/>
              </w:rPr>
              <w:t xml:space="preserve"> </w:t>
            </w:r>
            <w:r w:rsidR="002A5176" w:rsidRPr="002A5176">
              <w:rPr>
                <w:color w:val="000000"/>
                <w:sz w:val="22"/>
                <w:szCs w:val="20"/>
              </w:rPr>
              <w:t xml:space="preserve">Mini-Mental State Examination; </w:t>
            </w:r>
            <w:proofErr w:type="spellStart"/>
            <w:r w:rsidR="00277B1E" w:rsidRPr="002A5176">
              <w:rPr>
                <w:color w:val="000000"/>
                <w:sz w:val="22"/>
                <w:szCs w:val="20"/>
              </w:rPr>
              <w:t>MoCA</w:t>
            </w:r>
            <w:proofErr w:type="spellEnd"/>
            <w:r w:rsidR="00A13030">
              <w:rPr>
                <w:color w:val="000000"/>
                <w:sz w:val="22"/>
                <w:szCs w:val="20"/>
              </w:rPr>
              <w:t>:</w:t>
            </w:r>
            <w:r w:rsidR="00277B1E" w:rsidRPr="002A5176">
              <w:rPr>
                <w:color w:val="000000"/>
                <w:sz w:val="22"/>
                <w:szCs w:val="20"/>
              </w:rPr>
              <w:t xml:space="preserve"> Montreal Cognitive Assessment</w:t>
            </w:r>
            <w:r w:rsidR="002A5176" w:rsidRPr="002A5176">
              <w:rPr>
                <w:color w:val="000000"/>
                <w:sz w:val="22"/>
                <w:szCs w:val="20"/>
              </w:rPr>
              <w:t xml:space="preserve">; </w:t>
            </w:r>
            <w:r w:rsidR="00277B1E" w:rsidRPr="002A5176">
              <w:rPr>
                <w:color w:val="000000"/>
                <w:sz w:val="22"/>
                <w:szCs w:val="20"/>
              </w:rPr>
              <w:t>HVLT-R</w:t>
            </w:r>
            <w:r w:rsidR="00A13030">
              <w:rPr>
                <w:color w:val="000000"/>
                <w:sz w:val="22"/>
                <w:szCs w:val="20"/>
              </w:rPr>
              <w:t>:</w:t>
            </w:r>
            <w:r w:rsidR="00277B1E" w:rsidRPr="002A5176">
              <w:rPr>
                <w:color w:val="000000"/>
                <w:sz w:val="22"/>
                <w:szCs w:val="20"/>
              </w:rPr>
              <w:t xml:space="preserve"> Hamilton Verbal Learning Test–Revised</w:t>
            </w:r>
            <w:r w:rsidR="002A5176" w:rsidRPr="002A5176">
              <w:rPr>
                <w:color w:val="000000"/>
                <w:sz w:val="22"/>
                <w:szCs w:val="20"/>
              </w:rPr>
              <w:t>;</w:t>
            </w:r>
            <w:r w:rsidR="00277B1E" w:rsidRPr="002A5176">
              <w:rPr>
                <w:color w:val="000000"/>
                <w:sz w:val="22"/>
                <w:szCs w:val="20"/>
              </w:rPr>
              <w:t xml:space="preserve"> </w:t>
            </w:r>
            <w:r w:rsidR="001677E6">
              <w:rPr>
                <w:color w:val="000000"/>
                <w:sz w:val="22"/>
                <w:szCs w:val="20"/>
              </w:rPr>
              <w:t>WMS</w:t>
            </w:r>
            <w:r w:rsidR="00A13030">
              <w:rPr>
                <w:color w:val="000000"/>
                <w:sz w:val="22"/>
                <w:szCs w:val="20"/>
              </w:rPr>
              <w:t>:</w:t>
            </w:r>
            <w:r w:rsidR="001677E6">
              <w:rPr>
                <w:color w:val="000000"/>
                <w:sz w:val="22"/>
                <w:szCs w:val="20"/>
              </w:rPr>
              <w:t xml:space="preserve"> Wechsler Memory Scale; </w:t>
            </w:r>
            <w:r w:rsidR="00277B1E" w:rsidRPr="002A5176">
              <w:rPr>
                <w:color w:val="000000"/>
                <w:sz w:val="22"/>
                <w:szCs w:val="20"/>
              </w:rPr>
              <w:t>WCST</w:t>
            </w:r>
            <w:r w:rsidR="00A13030">
              <w:rPr>
                <w:color w:val="000000"/>
                <w:sz w:val="22"/>
                <w:szCs w:val="20"/>
              </w:rPr>
              <w:t>:</w:t>
            </w:r>
            <w:r w:rsidR="00277B1E" w:rsidRPr="002A5176">
              <w:rPr>
                <w:color w:val="000000"/>
                <w:sz w:val="22"/>
                <w:szCs w:val="20"/>
              </w:rPr>
              <w:t xml:space="preserve"> Wisconsin Card Sorting Test</w:t>
            </w:r>
            <w:r w:rsidR="002A5176" w:rsidRPr="002A5176">
              <w:rPr>
                <w:color w:val="000000"/>
                <w:sz w:val="22"/>
                <w:szCs w:val="20"/>
              </w:rPr>
              <w:t>;</w:t>
            </w:r>
            <w:r w:rsidR="00277B1E" w:rsidRPr="002A5176">
              <w:rPr>
                <w:color w:val="000000"/>
                <w:sz w:val="22"/>
                <w:szCs w:val="20"/>
              </w:rPr>
              <w:t xml:space="preserve"> MDRS</w:t>
            </w:r>
            <w:r w:rsidR="00A13030">
              <w:rPr>
                <w:color w:val="000000"/>
                <w:sz w:val="22"/>
                <w:szCs w:val="20"/>
              </w:rPr>
              <w:t>:</w:t>
            </w:r>
            <w:r w:rsidR="00277B1E" w:rsidRPr="002A5176">
              <w:rPr>
                <w:color w:val="000000"/>
                <w:sz w:val="22"/>
                <w:szCs w:val="20"/>
              </w:rPr>
              <w:t xml:space="preserve"> Mattis Dementia Rating Scale</w:t>
            </w:r>
            <w:r w:rsidR="002A5176" w:rsidRPr="002A5176">
              <w:rPr>
                <w:color w:val="000000"/>
                <w:sz w:val="22"/>
                <w:szCs w:val="20"/>
              </w:rPr>
              <w:t>; CANTAB ID/ED</w:t>
            </w:r>
            <w:r w:rsidR="00A13030">
              <w:rPr>
                <w:color w:val="000000"/>
                <w:sz w:val="22"/>
                <w:szCs w:val="20"/>
              </w:rPr>
              <w:t>:</w:t>
            </w:r>
            <w:r w:rsidR="002A5176" w:rsidRPr="002A5176">
              <w:rPr>
                <w:color w:val="000000"/>
                <w:sz w:val="22"/>
                <w:szCs w:val="20"/>
              </w:rPr>
              <w:t xml:space="preserve"> Cambridge Neuropsychological Test Automated Battery int</w:t>
            </w:r>
            <w:r w:rsidR="00A57B8D">
              <w:rPr>
                <w:color w:val="000000"/>
                <w:sz w:val="22"/>
                <w:szCs w:val="20"/>
              </w:rPr>
              <w:t>r</w:t>
            </w:r>
            <w:r w:rsidR="002A5176" w:rsidRPr="002A5176">
              <w:rPr>
                <w:color w:val="000000"/>
                <w:sz w:val="22"/>
                <w:szCs w:val="20"/>
              </w:rPr>
              <w:t>a-dimensional/ extra-dimensional</w:t>
            </w:r>
            <w:r w:rsidR="005A59E8">
              <w:rPr>
                <w:color w:val="000000"/>
                <w:sz w:val="22"/>
                <w:szCs w:val="20"/>
              </w:rPr>
              <w:t>; BNT</w:t>
            </w:r>
            <w:r w:rsidR="00A13030">
              <w:rPr>
                <w:color w:val="000000"/>
                <w:sz w:val="22"/>
                <w:szCs w:val="20"/>
              </w:rPr>
              <w:t>:</w:t>
            </w:r>
            <w:r w:rsidR="005A59E8">
              <w:rPr>
                <w:color w:val="000000"/>
                <w:sz w:val="22"/>
                <w:szCs w:val="20"/>
              </w:rPr>
              <w:t xml:space="preserve"> Boston Naming Test</w:t>
            </w:r>
            <w:r w:rsidR="00B81244">
              <w:rPr>
                <w:color w:val="000000"/>
                <w:sz w:val="22"/>
                <w:szCs w:val="20"/>
              </w:rPr>
              <w:t>; NGRC</w:t>
            </w:r>
            <w:r w:rsidR="00A13030">
              <w:rPr>
                <w:color w:val="000000"/>
                <w:sz w:val="22"/>
                <w:szCs w:val="20"/>
              </w:rPr>
              <w:t>:</w:t>
            </w:r>
            <w:r w:rsidR="00B81244" w:rsidRPr="00B81244">
              <w:rPr>
                <w:color w:val="000000"/>
                <w:sz w:val="22"/>
                <w:szCs w:val="22"/>
              </w:rPr>
              <w:t xml:space="preserve"> Genome-Wide Association Study of Parkinson Disease: Genes and Environment </w:t>
            </w:r>
          </w:p>
          <w:p w14:paraId="4CE9656B" w14:textId="6D59F376" w:rsidR="00277B1E" w:rsidRPr="002A5176" w:rsidRDefault="00277B1E" w:rsidP="002A5176">
            <w:pPr>
              <w:widowControl w:val="0"/>
              <w:autoSpaceDE w:val="0"/>
              <w:autoSpaceDN w:val="0"/>
              <w:adjustRightInd w:val="0"/>
              <w:jc w:val="both"/>
              <w:rPr>
                <w:color w:val="000000"/>
                <w:sz w:val="20"/>
                <w:szCs w:val="20"/>
              </w:rPr>
            </w:pPr>
          </w:p>
        </w:tc>
      </w:tr>
    </w:tbl>
    <w:p w14:paraId="4B0F29C8" w14:textId="77777777" w:rsidR="00277B1E" w:rsidRDefault="00277B1E" w:rsidP="00277B1E">
      <w:pPr>
        <w:rPr>
          <w:rFonts w:asciiTheme="majorHAnsi" w:hAnsiTheme="majorHAnsi"/>
          <w:b/>
        </w:rPr>
        <w:sectPr w:rsidR="00277B1E" w:rsidSect="00F463CB">
          <w:pgSz w:w="16840" w:h="11900" w:orient="landscape"/>
          <w:pgMar w:top="1440" w:right="1440" w:bottom="1440" w:left="1440" w:header="720" w:footer="720" w:gutter="0"/>
          <w:cols w:space="720"/>
          <w:docGrid w:linePitch="360"/>
        </w:sectPr>
      </w:pPr>
    </w:p>
    <w:p w14:paraId="1FC2BC11" w14:textId="23CEA219" w:rsidR="00277B1E" w:rsidRPr="007411D2" w:rsidRDefault="00277B1E" w:rsidP="00280345">
      <w:pPr>
        <w:spacing w:line="360" w:lineRule="auto"/>
        <w:rPr>
          <w:b/>
        </w:rPr>
      </w:pPr>
      <w:r w:rsidRPr="007411D2">
        <w:rPr>
          <w:b/>
        </w:rPr>
        <w:lastRenderedPageBreak/>
        <w:t>Supplementary Information</w:t>
      </w:r>
      <w:r w:rsidR="00083989" w:rsidRPr="007411D2">
        <w:rPr>
          <w:b/>
        </w:rPr>
        <w:t xml:space="preserve"> Table </w:t>
      </w:r>
      <w:r w:rsidR="00A17A80">
        <w:rPr>
          <w:b/>
        </w:rPr>
        <w:t>4</w:t>
      </w:r>
      <w:r w:rsidRPr="007411D2">
        <w:rPr>
          <w:b/>
        </w:rPr>
        <w:t xml:space="preserve">: </w:t>
      </w:r>
      <w:r w:rsidR="00280345" w:rsidRPr="00280345">
        <w:t xml:space="preserve">Studies investigating the genetic associations between </w:t>
      </w:r>
      <w:r w:rsidR="00280345">
        <w:t>depressive symptoms</w:t>
      </w:r>
      <w:r w:rsidR="00280345" w:rsidRPr="00280345">
        <w:t xml:space="preserve"> in people with Parkinson’s disease and </w:t>
      </w:r>
      <w:r w:rsidR="00280345">
        <w:t xml:space="preserve">various genetic </w:t>
      </w:r>
      <w:r w:rsidR="00522F96">
        <w:t>variant</w:t>
      </w:r>
      <w:r w:rsidR="00280345">
        <w:t>s</w:t>
      </w:r>
    </w:p>
    <w:tbl>
      <w:tblPr>
        <w:tblStyle w:val="TableGrid"/>
        <w:tblW w:w="1559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949"/>
        <w:gridCol w:w="1417"/>
        <w:gridCol w:w="1350"/>
        <w:gridCol w:w="1913"/>
        <w:gridCol w:w="1528"/>
        <w:gridCol w:w="5598"/>
      </w:tblGrid>
      <w:tr w:rsidR="00277B1E" w:rsidRPr="000E6B7D" w14:paraId="7DC6E277" w14:textId="77777777" w:rsidTr="00A54BF7">
        <w:trPr>
          <w:trHeight w:val="764"/>
        </w:trPr>
        <w:tc>
          <w:tcPr>
            <w:tcW w:w="1843" w:type="dxa"/>
            <w:tcBorders>
              <w:bottom w:val="single" w:sz="4" w:space="0" w:color="auto"/>
            </w:tcBorders>
          </w:tcPr>
          <w:p w14:paraId="0CB5ACEC" w14:textId="77777777" w:rsidR="00277B1E" w:rsidRPr="000E6B7D" w:rsidRDefault="00277B1E" w:rsidP="00F463CB">
            <w:pPr>
              <w:ind w:left="-959" w:firstLine="959"/>
              <w:jc w:val="center"/>
              <w:rPr>
                <w:b/>
                <w:sz w:val="20"/>
                <w:szCs w:val="20"/>
              </w:rPr>
            </w:pPr>
            <w:r w:rsidRPr="000E6B7D">
              <w:rPr>
                <w:b/>
                <w:sz w:val="20"/>
                <w:szCs w:val="20"/>
              </w:rPr>
              <w:t>Article</w:t>
            </w:r>
          </w:p>
          <w:p w14:paraId="30B79DEC" w14:textId="77777777" w:rsidR="00277B1E" w:rsidRPr="000E6B7D" w:rsidRDefault="00277B1E" w:rsidP="00F463CB">
            <w:pPr>
              <w:ind w:left="-959" w:firstLine="959"/>
              <w:jc w:val="center"/>
              <w:rPr>
                <w:b/>
                <w:sz w:val="20"/>
                <w:szCs w:val="20"/>
              </w:rPr>
            </w:pPr>
          </w:p>
        </w:tc>
        <w:tc>
          <w:tcPr>
            <w:tcW w:w="1949" w:type="dxa"/>
            <w:tcBorders>
              <w:bottom w:val="single" w:sz="4" w:space="0" w:color="auto"/>
            </w:tcBorders>
          </w:tcPr>
          <w:p w14:paraId="0F322574" w14:textId="77777777" w:rsidR="00277B1E" w:rsidRPr="000E6B7D" w:rsidRDefault="00277B1E" w:rsidP="00F463CB">
            <w:pPr>
              <w:jc w:val="center"/>
              <w:rPr>
                <w:b/>
                <w:sz w:val="20"/>
                <w:szCs w:val="20"/>
              </w:rPr>
            </w:pPr>
            <w:r w:rsidRPr="000E6B7D">
              <w:rPr>
                <w:b/>
                <w:sz w:val="20"/>
                <w:szCs w:val="20"/>
              </w:rPr>
              <w:t>Sample Size</w:t>
            </w:r>
          </w:p>
        </w:tc>
        <w:tc>
          <w:tcPr>
            <w:tcW w:w="1417" w:type="dxa"/>
            <w:tcBorders>
              <w:bottom w:val="single" w:sz="4" w:space="0" w:color="auto"/>
            </w:tcBorders>
          </w:tcPr>
          <w:p w14:paraId="11D387E5" w14:textId="77777777" w:rsidR="00277B1E" w:rsidRPr="000E6B7D" w:rsidRDefault="00277B1E" w:rsidP="00F463CB">
            <w:pPr>
              <w:jc w:val="center"/>
              <w:rPr>
                <w:b/>
                <w:sz w:val="20"/>
                <w:szCs w:val="20"/>
              </w:rPr>
            </w:pPr>
            <w:r w:rsidRPr="000E6B7D">
              <w:rPr>
                <w:b/>
                <w:sz w:val="20"/>
                <w:szCs w:val="20"/>
              </w:rPr>
              <w:t>Mean Age (SD)</w:t>
            </w:r>
          </w:p>
        </w:tc>
        <w:tc>
          <w:tcPr>
            <w:tcW w:w="1350" w:type="dxa"/>
            <w:tcBorders>
              <w:bottom w:val="single" w:sz="4" w:space="0" w:color="auto"/>
            </w:tcBorders>
          </w:tcPr>
          <w:p w14:paraId="7B110ADE" w14:textId="77777777" w:rsidR="00277B1E" w:rsidRPr="000E6B7D" w:rsidRDefault="00277B1E" w:rsidP="00F463CB">
            <w:pPr>
              <w:jc w:val="center"/>
              <w:rPr>
                <w:b/>
                <w:sz w:val="20"/>
                <w:szCs w:val="20"/>
              </w:rPr>
            </w:pPr>
            <w:r w:rsidRPr="000E6B7D">
              <w:rPr>
                <w:b/>
                <w:sz w:val="20"/>
                <w:szCs w:val="20"/>
              </w:rPr>
              <w:t>Mean Severity of PD (SD)</w:t>
            </w:r>
          </w:p>
        </w:tc>
        <w:tc>
          <w:tcPr>
            <w:tcW w:w="1913" w:type="dxa"/>
            <w:tcBorders>
              <w:bottom w:val="single" w:sz="4" w:space="0" w:color="auto"/>
            </w:tcBorders>
          </w:tcPr>
          <w:p w14:paraId="57DAED12" w14:textId="24D38730" w:rsidR="00277B1E" w:rsidRPr="000E6B7D" w:rsidRDefault="00522F96" w:rsidP="00F463CB">
            <w:pPr>
              <w:jc w:val="center"/>
              <w:rPr>
                <w:b/>
                <w:sz w:val="20"/>
                <w:szCs w:val="20"/>
              </w:rPr>
            </w:pPr>
            <w:r>
              <w:rPr>
                <w:b/>
                <w:sz w:val="20"/>
                <w:szCs w:val="20"/>
              </w:rPr>
              <w:t>Variants</w:t>
            </w:r>
          </w:p>
        </w:tc>
        <w:tc>
          <w:tcPr>
            <w:tcW w:w="1528" w:type="dxa"/>
            <w:tcBorders>
              <w:bottom w:val="single" w:sz="4" w:space="0" w:color="auto"/>
            </w:tcBorders>
          </w:tcPr>
          <w:p w14:paraId="04C5A049" w14:textId="77777777" w:rsidR="00277B1E" w:rsidRPr="000E6B7D" w:rsidRDefault="00277B1E" w:rsidP="00F463CB">
            <w:pPr>
              <w:jc w:val="center"/>
              <w:rPr>
                <w:b/>
                <w:sz w:val="20"/>
                <w:szCs w:val="20"/>
              </w:rPr>
            </w:pPr>
            <w:r w:rsidRPr="000E6B7D">
              <w:rPr>
                <w:b/>
                <w:sz w:val="20"/>
                <w:szCs w:val="20"/>
              </w:rPr>
              <w:t>Outcome</w:t>
            </w:r>
          </w:p>
        </w:tc>
        <w:tc>
          <w:tcPr>
            <w:tcW w:w="5593" w:type="dxa"/>
            <w:tcBorders>
              <w:bottom w:val="single" w:sz="4" w:space="0" w:color="auto"/>
            </w:tcBorders>
          </w:tcPr>
          <w:p w14:paraId="2CA2D4B5" w14:textId="77777777" w:rsidR="00277B1E" w:rsidRPr="000E6B7D" w:rsidRDefault="00277B1E" w:rsidP="00F463CB">
            <w:pPr>
              <w:jc w:val="center"/>
              <w:rPr>
                <w:b/>
                <w:sz w:val="20"/>
                <w:szCs w:val="20"/>
              </w:rPr>
            </w:pPr>
            <w:r w:rsidRPr="000E6B7D">
              <w:rPr>
                <w:b/>
                <w:sz w:val="20"/>
                <w:szCs w:val="20"/>
              </w:rPr>
              <w:t>Findings</w:t>
            </w:r>
          </w:p>
        </w:tc>
      </w:tr>
      <w:tr w:rsidR="00277B1E" w:rsidRPr="000E6B7D" w14:paraId="0CA38E5B" w14:textId="77777777" w:rsidTr="00A54BF7">
        <w:trPr>
          <w:trHeight w:val="701"/>
        </w:trPr>
        <w:tc>
          <w:tcPr>
            <w:tcW w:w="1843" w:type="dxa"/>
            <w:tcBorders>
              <w:top w:val="single" w:sz="4" w:space="0" w:color="auto"/>
            </w:tcBorders>
          </w:tcPr>
          <w:p w14:paraId="51EAF0B5" w14:textId="39088E8C" w:rsidR="00277B1E" w:rsidRPr="000E6B7D" w:rsidRDefault="00277B1E" w:rsidP="00F463CB">
            <w:pPr>
              <w:rPr>
                <w:sz w:val="20"/>
                <w:szCs w:val="20"/>
              </w:rPr>
            </w:pPr>
            <w:proofErr w:type="spellStart"/>
            <w:r w:rsidRPr="000E6B7D">
              <w:rPr>
                <w:sz w:val="20"/>
                <w:szCs w:val="20"/>
              </w:rPr>
              <w:t>Menza</w:t>
            </w:r>
            <w:proofErr w:type="spellEnd"/>
            <w:r w:rsidRPr="000E6B7D">
              <w:rPr>
                <w:sz w:val="20"/>
                <w:szCs w:val="20"/>
              </w:rPr>
              <w:t xml:space="preserve"> et al. (1999)</w:t>
            </w:r>
            <w:r w:rsidR="00B56F9C">
              <w:rPr>
                <w:sz w:val="20"/>
                <w:szCs w:val="20"/>
              </w:rPr>
              <w:t xml:space="preserve"> </w:t>
            </w:r>
            <w:r w:rsidR="00280345">
              <w:rPr>
                <w:sz w:val="20"/>
                <w:szCs w:val="20"/>
              </w:rPr>
              <w:fldChar w:fldCharType="begin"/>
            </w:r>
            <w:r w:rsidR="00B9417C">
              <w:rPr>
                <w:sz w:val="20"/>
                <w:szCs w:val="20"/>
              </w:rPr>
              <w:instrText xml:space="preserve"> ADDIN EN.CITE &lt;EndNote&gt;&lt;Cite&gt;&lt;Author&gt;Menza&lt;/Author&gt;&lt;Year&gt;1999&lt;/Year&gt;&lt;RecNum&gt;5426&lt;/RecNum&gt;&lt;DisplayText&gt;(35)&lt;/DisplayText&gt;&lt;record&gt;&lt;rec-number&gt;5426&lt;/rec-number&gt;&lt;foreign-keys&gt;&lt;key app="EN" db-id="s9x05fe2apwfduef02mpvfa99tx9esexf2xf" timestamp="1538487639"&gt;5426&lt;/key&gt;&lt;/foreign-keys&gt;&lt;ref-type name="Journal Article"&gt;17&lt;/ref-type&gt;&lt;contributors&gt;&lt;authors&gt;&lt;author&gt;Menza, M. A.&lt;/author&gt;&lt;author&gt;Palermo, B.&lt;/author&gt;&lt;author&gt;DiPaola, R.&lt;/author&gt;&lt;author&gt;Sage, J. I.&lt;/author&gt;&lt;author&gt;Ricketts, M. H.&lt;/author&gt;&lt;/authors&gt;&lt;/contributors&gt;&lt;auth-address&gt;Department of Psychiatry, University of Medicine and Dentistry of New Jersey, Robert Wood Johnson Medical School, Piscataway 08854, USA.&lt;/auth-address&gt;&lt;titles&gt;&lt;title&gt;Depression and anxiety in Parkinson&amp;apos;s disease: possible effect of genetic variation in the serotonin transporter&lt;/title&gt;&lt;secondary-title&gt;J Geriatr Psychiatry Neurol&lt;/secondary-title&gt;&lt;/titles&gt;&lt;periodical&gt;&lt;full-title&gt;J Geriatr Psychiatry Neurol&lt;/full-title&gt;&lt;/periodical&gt;&lt;pages&gt;49-52&lt;/pages&gt;&lt;volume&gt;12&lt;/volume&gt;&lt;number&gt;2&lt;/number&gt;&lt;edition&gt;1999/09/14&lt;/edition&gt;&lt;keywords&gt;&lt;keyword&gt;Aged&lt;/keyword&gt;&lt;keyword&gt;Alleles&lt;/keyword&gt;&lt;keyword&gt;Anxiety/*etiology/genetics&lt;/keyword&gt;&lt;keyword&gt;Carrier Proteins/*genetics/physiology&lt;/keyword&gt;&lt;keyword&gt;Depression/*etiology/genetics&lt;/keyword&gt;&lt;keyword&gt;Female&lt;/keyword&gt;&lt;keyword&gt;Genes, Regulator/physiology&lt;/keyword&gt;&lt;keyword&gt;Genetic Predisposition to Disease&lt;/keyword&gt;&lt;keyword&gt;Genetic Variation&lt;/keyword&gt;&lt;keyword&gt;Humans&lt;/keyword&gt;&lt;keyword&gt;Male&lt;/keyword&gt;&lt;keyword&gt;Parkinson Disease/complications/*genetics/*psychology&lt;/keyword&gt;&lt;keyword&gt;Risk Factors&lt;/keyword&gt;&lt;keyword&gt;Serotonin/*pharmacology/physiology&lt;/keyword&gt;&lt;/keywords&gt;&lt;dates&gt;&lt;year&gt;1999&lt;/year&gt;&lt;pub-dates&gt;&lt;date&gt;Summer&lt;/date&gt;&lt;/pub-dates&gt;&lt;/dates&gt;&lt;isbn&gt;0891-9887 (Print)&amp;#xD;0891-9887 (Linking)&lt;/isbn&gt;&lt;accession-num&gt;10483924&lt;/accession-num&gt;&lt;urls&gt;&lt;related-urls&gt;&lt;url&gt;https://www.ncbi.nlm.nih.gov/pubmed/10483924&lt;/url&gt;&lt;/related-urls&gt;&lt;/urls&gt;&lt;electronic-resource-num&gt;10.1177/089198879901200202&lt;/electronic-resource-num&gt;&lt;/record&gt;&lt;/Cite&gt;&lt;/EndNote&gt;</w:instrText>
            </w:r>
            <w:r w:rsidR="00280345">
              <w:rPr>
                <w:sz w:val="20"/>
                <w:szCs w:val="20"/>
              </w:rPr>
              <w:fldChar w:fldCharType="separate"/>
            </w:r>
            <w:r w:rsidR="00B9417C">
              <w:rPr>
                <w:noProof/>
                <w:sz w:val="20"/>
                <w:szCs w:val="20"/>
              </w:rPr>
              <w:t>(35)</w:t>
            </w:r>
            <w:r w:rsidR="00280345">
              <w:rPr>
                <w:sz w:val="20"/>
                <w:szCs w:val="20"/>
              </w:rPr>
              <w:fldChar w:fldCharType="end"/>
            </w:r>
            <w:r w:rsidRPr="000E6B7D">
              <w:rPr>
                <w:sz w:val="20"/>
                <w:szCs w:val="20"/>
              </w:rPr>
              <w:t xml:space="preserve"> </w:t>
            </w:r>
          </w:p>
        </w:tc>
        <w:tc>
          <w:tcPr>
            <w:tcW w:w="1949" w:type="dxa"/>
            <w:tcBorders>
              <w:top w:val="single" w:sz="4" w:space="0" w:color="auto"/>
            </w:tcBorders>
          </w:tcPr>
          <w:p w14:paraId="3D2124CC" w14:textId="77909C56" w:rsidR="00277B1E" w:rsidRPr="000E6B7D" w:rsidRDefault="00277B1E" w:rsidP="00F463CB">
            <w:pPr>
              <w:rPr>
                <w:sz w:val="20"/>
                <w:szCs w:val="20"/>
              </w:rPr>
            </w:pPr>
            <w:r w:rsidRPr="000E6B7D">
              <w:rPr>
                <w:sz w:val="20"/>
                <w:szCs w:val="20"/>
              </w:rPr>
              <w:t>32</w:t>
            </w:r>
          </w:p>
        </w:tc>
        <w:tc>
          <w:tcPr>
            <w:tcW w:w="1417" w:type="dxa"/>
            <w:tcBorders>
              <w:top w:val="single" w:sz="4" w:space="0" w:color="auto"/>
            </w:tcBorders>
          </w:tcPr>
          <w:p w14:paraId="3B8D862B" w14:textId="77777777" w:rsidR="00277B1E" w:rsidRPr="000E6B7D" w:rsidRDefault="00277B1E" w:rsidP="00F463CB">
            <w:pPr>
              <w:rPr>
                <w:sz w:val="20"/>
                <w:szCs w:val="20"/>
              </w:rPr>
            </w:pPr>
            <w:r w:rsidRPr="000E6B7D">
              <w:rPr>
                <w:sz w:val="20"/>
                <w:szCs w:val="20"/>
              </w:rPr>
              <w:t>67.0</w:t>
            </w:r>
          </w:p>
        </w:tc>
        <w:tc>
          <w:tcPr>
            <w:tcW w:w="1350" w:type="dxa"/>
            <w:tcBorders>
              <w:top w:val="single" w:sz="4" w:space="0" w:color="auto"/>
            </w:tcBorders>
          </w:tcPr>
          <w:p w14:paraId="3F60F437" w14:textId="77777777" w:rsidR="00277B1E" w:rsidRPr="000E6B7D" w:rsidRDefault="00277B1E" w:rsidP="00F463CB">
            <w:pPr>
              <w:rPr>
                <w:sz w:val="20"/>
                <w:szCs w:val="20"/>
              </w:rPr>
            </w:pPr>
            <w:r w:rsidRPr="000E6B7D">
              <w:rPr>
                <w:sz w:val="20"/>
                <w:szCs w:val="20"/>
              </w:rPr>
              <w:t>n/s</w:t>
            </w:r>
          </w:p>
        </w:tc>
        <w:tc>
          <w:tcPr>
            <w:tcW w:w="1913" w:type="dxa"/>
            <w:tcBorders>
              <w:top w:val="single" w:sz="4" w:space="0" w:color="auto"/>
            </w:tcBorders>
          </w:tcPr>
          <w:p w14:paraId="0585BE99" w14:textId="77777777" w:rsidR="00277B1E" w:rsidRPr="00200F55" w:rsidRDefault="00277B1E" w:rsidP="00F463CB">
            <w:pPr>
              <w:widowControl w:val="0"/>
              <w:autoSpaceDE w:val="0"/>
              <w:autoSpaceDN w:val="0"/>
              <w:adjustRightInd w:val="0"/>
              <w:spacing w:after="240" w:line="260" w:lineRule="atLeast"/>
              <w:rPr>
                <w:rFonts w:ascii="Times" w:hAnsi="Times" w:cs="Times"/>
                <w:color w:val="000000"/>
              </w:rPr>
            </w:pPr>
            <w:r w:rsidRPr="000E6B7D">
              <w:rPr>
                <w:i/>
                <w:color w:val="000000"/>
                <w:sz w:val="20"/>
                <w:szCs w:val="20"/>
              </w:rPr>
              <w:t>5-HTTLPR</w:t>
            </w:r>
            <w:r>
              <w:rPr>
                <w:i/>
                <w:color w:val="000000"/>
                <w:sz w:val="20"/>
                <w:szCs w:val="20"/>
              </w:rPr>
              <w:t xml:space="preserve"> </w:t>
            </w:r>
            <w:r w:rsidRPr="000E6B7D">
              <w:rPr>
                <w:i/>
                <w:color w:val="000000"/>
                <w:sz w:val="20"/>
                <w:szCs w:val="20"/>
              </w:rPr>
              <w:t>(SLC6A4)</w:t>
            </w:r>
          </w:p>
        </w:tc>
        <w:tc>
          <w:tcPr>
            <w:tcW w:w="1528" w:type="dxa"/>
            <w:tcBorders>
              <w:top w:val="single" w:sz="4" w:space="0" w:color="auto"/>
            </w:tcBorders>
          </w:tcPr>
          <w:p w14:paraId="76ED942C" w14:textId="3190951F" w:rsidR="00277B1E" w:rsidRPr="001476DC" w:rsidRDefault="00277B1E" w:rsidP="00F463CB">
            <w:pPr>
              <w:widowControl w:val="0"/>
              <w:autoSpaceDE w:val="0"/>
              <w:autoSpaceDN w:val="0"/>
              <w:adjustRightInd w:val="0"/>
              <w:rPr>
                <w:sz w:val="20"/>
                <w:szCs w:val="20"/>
              </w:rPr>
            </w:pPr>
            <w:r w:rsidRPr="001476DC">
              <w:rPr>
                <w:sz w:val="20"/>
                <w:szCs w:val="20"/>
              </w:rPr>
              <w:t xml:space="preserve"> HDRS</w:t>
            </w:r>
          </w:p>
        </w:tc>
        <w:tc>
          <w:tcPr>
            <w:tcW w:w="5593" w:type="dxa"/>
            <w:tcBorders>
              <w:top w:val="single" w:sz="4" w:space="0" w:color="auto"/>
            </w:tcBorders>
          </w:tcPr>
          <w:p w14:paraId="135A5CB7" w14:textId="61B9A66C" w:rsidR="00277B1E" w:rsidRPr="000E6B7D" w:rsidRDefault="00277B1E" w:rsidP="00D559E2">
            <w:pPr>
              <w:widowControl w:val="0"/>
              <w:autoSpaceDE w:val="0"/>
              <w:autoSpaceDN w:val="0"/>
              <w:adjustRightInd w:val="0"/>
              <w:jc w:val="both"/>
              <w:rPr>
                <w:color w:val="000000"/>
                <w:sz w:val="20"/>
                <w:szCs w:val="20"/>
              </w:rPr>
            </w:pPr>
            <w:r>
              <w:rPr>
                <w:sz w:val="20"/>
                <w:szCs w:val="20"/>
              </w:rPr>
              <w:t>Those</w:t>
            </w:r>
            <w:r w:rsidRPr="000E6B7D">
              <w:rPr>
                <w:sz w:val="20"/>
                <w:szCs w:val="20"/>
              </w:rPr>
              <w:t xml:space="preserve"> with the short allele of the serotonin transporter promoter scored significantly higher on depression (</w:t>
            </w:r>
            <w:r w:rsidRPr="000E6B7D">
              <w:rPr>
                <w:i/>
                <w:sz w:val="20"/>
                <w:szCs w:val="20"/>
              </w:rPr>
              <w:t>p</w:t>
            </w:r>
            <w:r w:rsidRPr="000E6B7D">
              <w:rPr>
                <w:sz w:val="20"/>
                <w:szCs w:val="20"/>
              </w:rPr>
              <w:t>&lt;0.004).</w:t>
            </w:r>
          </w:p>
        </w:tc>
      </w:tr>
      <w:tr w:rsidR="00277B1E" w:rsidRPr="000E6B7D" w14:paraId="35EADE8B" w14:textId="77777777" w:rsidTr="00A54BF7">
        <w:tc>
          <w:tcPr>
            <w:tcW w:w="1843" w:type="dxa"/>
          </w:tcPr>
          <w:p w14:paraId="79990389" w14:textId="18515FE9" w:rsidR="00277B1E" w:rsidRPr="000E6B7D" w:rsidRDefault="00277B1E" w:rsidP="00F463CB">
            <w:pPr>
              <w:rPr>
                <w:sz w:val="20"/>
                <w:szCs w:val="20"/>
              </w:rPr>
            </w:pPr>
            <w:proofErr w:type="spellStart"/>
            <w:r w:rsidRPr="000E6B7D">
              <w:rPr>
                <w:sz w:val="20"/>
                <w:szCs w:val="20"/>
              </w:rPr>
              <w:t>Barrero</w:t>
            </w:r>
            <w:proofErr w:type="spellEnd"/>
            <w:r w:rsidRPr="000E6B7D">
              <w:rPr>
                <w:sz w:val="20"/>
                <w:szCs w:val="20"/>
              </w:rPr>
              <w:t xml:space="preserve"> et al. (2005)</w:t>
            </w:r>
            <w:r w:rsidR="00B56F9C">
              <w:rPr>
                <w:sz w:val="20"/>
                <w:szCs w:val="20"/>
              </w:rPr>
              <w:t xml:space="preserve"> </w:t>
            </w:r>
            <w:r w:rsidR="00280345">
              <w:rPr>
                <w:sz w:val="20"/>
                <w:szCs w:val="20"/>
              </w:rPr>
              <w:fldChar w:fldCharType="begin">
                <w:fldData xml:space="preserve">PEVuZE5vdGU+PENpdGU+PEF1dGhvcj5CYXJyZXJvPC9BdXRob3I+PFllYXI+MjAwNTwvWWVhcj48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</w:fldData>
              </w:fldChar>
            </w:r>
            <w:r w:rsidR="00B9417C">
              <w:rPr>
                <w:sz w:val="20"/>
                <w:szCs w:val="20"/>
              </w:rPr>
              <w:instrText xml:space="preserve"> ADDIN EN.CITE </w:instrText>
            </w:r>
            <w:r w:rsidR="00B9417C">
              <w:rPr>
                <w:sz w:val="20"/>
                <w:szCs w:val="20"/>
              </w:rPr>
              <w:fldChar w:fldCharType="begin">
                <w:fldData xml:space="preserve">PEVuZE5vdGU+PENpdGU+PEF1dGhvcj5CYXJyZXJvPC9BdXRob3I+PFllYXI+MjAwNTwvWWVhcj48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23)</w:t>
            </w:r>
            <w:r w:rsidR="00280345">
              <w:rPr>
                <w:sz w:val="20"/>
                <w:szCs w:val="20"/>
              </w:rPr>
              <w:fldChar w:fldCharType="end"/>
            </w:r>
            <w:r w:rsidRPr="000E6B7D">
              <w:rPr>
                <w:sz w:val="20"/>
                <w:szCs w:val="20"/>
              </w:rPr>
              <w:t xml:space="preserve"> </w:t>
            </w:r>
          </w:p>
        </w:tc>
        <w:tc>
          <w:tcPr>
            <w:tcW w:w="1949" w:type="dxa"/>
          </w:tcPr>
          <w:p w14:paraId="7E298DBC" w14:textId="01CA937F" w:rsidR="00277B1E" w:rsidRPr="000E6B7D" w:rsidRDefault="00277B1E" w:rsidP="00F463CB">
            <w:pPr>
              <w:rPr>
                <w:sz w:val="20"/>
                <w:szCs w:val="20"/>
              </w:rPr>
            </w:pPr>
            <w:r w:rsidRPr="000E6B7D">
              <w:rPr>
                <w:sz w:val="20"/>
                <w:szCs w:val="20"/>
              </w:rPr>
              <w:t xml:space="preserve">89 </w:t>
            </w:r>
          </w:p>
        </w:tc>
        <w:tc>
          <w:tcPr>
            <w:tcW w:w="1417" w:type="dxa"/>
          </w:tcPr>
          <w:p w14:paraId="7735B676" w14:textId="77777777" w:rsidR="00277B1E" w:rsidRDefault="000D07C1" w:rsidP="00F463CB">
            <w:pPr>
              <w:rPr>
                <w:sz w:val="20"/>
                <w:szCs w:val="20"/>
              </w:rPr>
            </w:pPr>
            <w:r>
              <w:rPr>
                <w:sz w:val="20"/>
                <w:szCs w:val="20"/>
              </w:rPr>
              <w:t>Men</w:t>
            </w:r>
            <w:r w:rsidR="00277B1E" w:rsidRPr="000E6B7D">
              <w:rPr>
                <w:sz w:val="20"/>
                <w:szCs w:val="20"/>
              </w:rPr>
              <w:t xml:space="preserve"> = 67.2 (11)</w:t>
            </w:r>
            <w:r>
              <w:rPr>
                <w:sz w:val="20"/>
                <w:szCs w:val="20"/>
              </w:rPr>
              <w:t>;</w:t>
            </w:r>
            <w:r w:rsidR="00277B1E" w:rsidRPr="000E6B7D">
              <w:rPr>
                <w:sz w:val="20"/>
                <w:szCs w:val="20"/>
              </w:rPr>
              <w:t xml:space="preserve"> </w:t>
            </w:r>
            <w:r>
              <w:rPr>
                <w:sz w:val="20"/>
                <w:szCs w:val="20"/>
              </w:rPr>
              <w:t>Women</w:t>
            </w:r>
            <w:r w:rsidR="00277B1E" w:rsidRPr="000E6B7D">
              <w:rPr>
                <w:sz w:val="20"/>
                <w:szCs w:val="20"/>
              </w:rPr>
              <w:t xml:space="preserve"> = 73.4 (6.3) </w:t>
            </w:r>
          </w:p>
          <w:p w14:paraId="1B2F65F4" w14:textId="20A864F4" w:rsidR="00036A72" w:rsidRPr="000E6B7D" w:rsidRDefault="00036A72" w:rsidP="00F463CB">
            <w:pPr>
              <w:rPr>
                <w:sz w:val="20"/>
                <w:szCs w:val="20"/>
              </w:rPr>
            </w:pPr>
          </w:p>
        </w:tc>
        <w:tc>
          <w:tcPr>
            <w:tcW w:w="1350" w:type="dxa"/>
          </w:tcPr>
          <w:p w14:paraId="0466F07A" w14:textId="77777777" w:rsidR="00277B1E" w:rsidRPr="000E6B7D" w:rsidRDefault="00277B1E" w:rsidP="00F463CB">
            <w:pPr>
              <w:rPr>
                <w:sz w:val="20"/>
                <w:szCs w:val="20"/>
              </w:rPr>
            </w:pPr>
            <w:r w:rsidRPr="000E6B7D">
              <w:rPr>
                <w:sz w:val="20"/>
                <w:szCs w:val="20"/>
              </w:rPr>
              <w:t>UPDRS</w:t>
            </w:r>
          </w:p>
          <w:p w14:paraId="7C241996" w14:textId="77777777" w:rsidR="00277B1E" w:rsidRPr="000E6B7D" w:rsidRDefault="00277B1E" w:rsidP="00F463CB">
            <w:pPr>
              <w:rPr>
                <w:sz w:val="20"/>
                <w:szCs w:val="20"/>
              </w:rPr>
            </w:pPr>
            <w:r w:rsidRPr="000E6B7D">
              <w:rPr>
                <w:sz w:val="20"/>
                <w:szCs w:val="20"/>
              </w:rPr>
              <w:t>56.4 (30.5)</w:t>
            </w:r>
          </w:p>
          <w:p w14:paraId="0FF68236" w14:textId="77777777" w:rsidR="00277B1E" w:rsidRPr="000E6B7D" w:rsidRDefault="00277B1E" w:rsidP="00F463CB">
            <w:pPr>
              <w:rPr>
                <w:sz w:val="20"/>
                <w:szCs w:val="20"/>
              </w:rPr>
            </w:pPr>
          </w:p>
        </w:tc>
        <w:tc>
          <w:tcPr>
            <w:tcW w:w="1913" w:type="dxa"/>
          </w:tcPr>
          <w:p w14:paraId="7EEE08B0" w14:textId="0D5937F0" w:rsidR="00277B1E" w:rsidRPr="000E6B7D" w:rsidRDefault="00277B1E" w:rsidP="00F463CB">
            <w:pPr>
              <w:rPr>
                <w:sz w:val="20"/>
                <w:szCs w:val="20"/>
              </w:rPr>
            </w:pPr>
            <w:r w:rsidRPr="000D07C1">
              <w:rPr>
                <w:i/>
                <w:sz w:val="20"/>
                <w:szCs w:val="20"/>
              </w:rPr>
              <w:t>CNR1</w:t>
            </w:r>
            <w:r w:rsidR="00522F96">
              <w:rPr>
                <w:sz w:val="20"/>
                <w:szCs w:val="20"/>
              </w:rPr>
              <w:t xml:space="preserve"> variants</w:t>
            </w:r>
          </w:p>
        </w:tc>
        <w:tc>
          <w:tcPr>
            <w:tcW w:w="1528" w:type="dxa"/>
          </w:tcPr>
          <w:p w14:paraId="0CD03530" w14:textId="4DEF5BFA" w:rsidR="00277B1E" w:rsidRPr="001476DC" w:rsidRDefault="00277B1E" w:rsidP="00F463CB">
            <w:pPr>
              <w:rPr>
                <w:sz w:val="20"/>
                <w:szCs w:val="20"/>
              </w:rPr>
            </w:pPr>
            <w:r w:rsidRPr="001476DC">
              <w:rPr>
                <w:sz w:val="20"/>
                <w:szCs w:val="20"/>
              </w:rPr>
              <w:t xml:space="preserve"> HDRS</w:t>
            </w:r>
          </w:p>
        </w:tc>
        <w:tc>
          <w:tcPr>
            <w:tcW w:w="5593" w:type="dxa"/>
          </w:tcPr>
          <w:p w14:paraId="2A951F9F" w14:textId="6CFD6F20" w:rsidR="00277B1E" w:rsidRPr="000E6B7D" w:rsidRDefault="00277B1E" w:rsidP="00D559E2">
            <w:pPr>
              <w:widowControl w:val="0"/>
              <w:autoSpaceDE w:val="0"/>
              <w:autoSpaceDN w:val="0"/>
              <w:adjustRightInd w:val="0"/>
              <w:jc w:val="both"/>
              <w:rPr>
                <w:color w:val="000000"/>
                <w:sz w:val="20"/>
                <w:szCs w:val="20"/>
              </w:rPr>
            </w:pPr>
            <w:r w:rsidRPr="000E6B7D">
              <w:rPr>
                <w:color w:val="000000"/>
                <w:sz w:val="20"/>
                <w:szCs w:val="20"/>
              </w:rPr>
              <w:t xml:space="preserve">The presence of two long alleles in the </w:t>
            </w:r>
            <w:r w:rsidRPr="000D07C1">
              <w:rPr>
                <w:i/>
                <w:color w:val="000000"/>
                <w:sz w:val="20"/>
                <w:szCs w:val="20"/>
              </w:rPr>
              <w:t>CNR1</w:t>
            </w:r>
            <w:r w:rsidRPr="000E6B7D">
              <w:rPr>
                <w:color w:val="000000"/>
                <w:sz w:val="20"/>
                <w:szCs w:val="20"/>
              </w:rPr>
              <w:t xml:space="preserve"> gene was associated with a reduced prevalence of depression (</w:t>
            </w:r>
            <w:r w:rsidR="000D07C1">
              <w:rPr>
                <w:color w:val="000000"/>
                <w:sz w:val="20"/>
                <w:szCs w:val="20"/>
              </w:rPr>
              <w:t>p</w:t>
            </w:r>
            <w:r>
              <w:rPr>
                <w:color w:val="000000"/>
                <w:sz w:val="20"/>
                <w:szCs w:val="20"/>
              </w:rPr>
              <w:t>=0.003)</w:t>
            </w:r>
            <w:r w:rsidR="000D07C1">
              <w:rPr>
                <w:color w:val="000000"/>
                <w:sz w:val="20"/>
                <w:szCs w:val="20"/>
              </w:rPr>
              <w:t>.</w:t>
            </w:r>
          </w:p>
        </w:tc>
      </w:tr>
      <w:tr w:rsidR="00277B1E" w:rsidRPr="000E6B7D" w14:paraId="52E3C14C" w14:textId="77777777" w:rsidTr="00A54BF7">
        <w:tc>
          <w:tcPr>
            <w:tcW w:w="1843" w:type="dxa"/>
          </w:tcPr>
          <w:p w14:paraId="0E6854CA" w14:textId="04D93953" w:rsidR="00277B1E" w:rsidRPr="000E6B7D" w:rsidRDefault="00277B1E" w:rsidP="00F463CB">
            <w:pPr>
              <w:rPr>
                <w:sz w:val="20"/>
                <w:szCs w:val="20"/>
              </w:rPr>
            </w:pPr>
            <w:r w:rsidRPr="000E6B7D">
              <w:rPr>
                <w:sz w:val="20"/>
                <w:szCs w:val="20"/>
              </w:rPr>
              <w:t>Burn et al. (2006)</w:t>
            </w:r>
            <w:r w:rsidR="00B56F9C">
              <w:rPr>
                <w:sz w:val="20"/>
                <w:szCs w:val="20"/>
              </w:rPr>
              <w:t xml:space="preserve"> </w:t>
            </w:r>
            <w:r w:rsidR="00280345">
              <w:rPr>
                <w:sz w:val="20"/>
                <w:szCs w:val="20"/>
              </w:rPr>
              <w:fldChar w:fldCharType="begin"/>
            </w:r>
            <w:r w:rsidR="00B9417C">
              <w:rPr>
                <w:sz w:val="20"/>
                <w:szCs w:val="20"/>
              </w:rPr>
              <w:instrText xml:space="preserve"> ADDIN EN.CITE &lt;EndNote&gt;&lt;Cite&gt;&lt;Author&gt;Burn&lt;/Author&gt;&lt;Year&gt;2006&lt;/Year&gt;&lt;RecNum&gt;5401&lt;/RecNum&gt;&lt;DisplayText&gt;(1)&lt;/DisplayText&gt;&lt;record&gt;&lt;rec-number&gt;5401&lt;/rec-number&gt;&lt;foreign-keys&gt;&lt;key app="EN" db-id="s9x05fe2apwfduef02mpvfa99tx9esexf2xf" timestamp="1538486062"&gt;5401&lt;/key&gt;&lt;/foreign-keys&gt;&lt;ref-type name="Journal Article"&gt;17&lt;/ref-type&gt;&lt;contributors&gt;&lt;authors&gt;&lt;author&gt;Burn, David J.&lt;/author&gt;&lt;author&gt;Tiangyou, Watcharee&lt;/author&gt;&lt;author&gt;Allcock, Liesl M.&lt;/author&gt;&lt;author&gt;Davison, Jill&lt;/author&gt;&lt;author&gt;Chinnery, Patrick F.&lt;/author&gt;&lt;/authors&gt;&lt;/contributors&gt;&lt;titles&gt;&lt;title&gt;Allelic variation of a functional polymorphism in the serotonin transporter gene and depression in Parkinson&amp;apos;s disease&lt;/title&gt;&lt;secondary-title&gt;Parkinsonism &amp;amp; Related Disorders&lt;/secondary-title&gt;&lt;/titles&gt;&lt;periodical&gt;&lt;full-title&gt;Parkinsonism &amp;amp; Related Disorders&lt;/full-title&gt;&lt;/periodical&gt;&lt;pages&gt;139-141&lt;/pages&gt;&lt;volume&gt;12&lt;/volume&gt;&lt;number&gt;3&lt;/number&gt;&lt;dates&gt;&lt;year&gt;2006&lt;/year&gt;&lt;/dates&gt;&lt;publisher&gt;Elsevier&lt;/publisher&gt;&lt;isbn&gt;1353-8020&lt;/isbn&gt;&lt;urls&gt;&lt;related-urls&gt;&lt;url&gt;https://doi.org/10.1016/j.parkreldis.2005.11.005&lt;/url&gt;&lt;/related-urls&gt;&lt;/urls&gt;&lt;electronic-resource-num&gt;10.1016/j.parkreldis.2005.11.005&lt;/electronic-resource-num&gt;&lt;access-date&gt;2018/10/02&lt;/access-date&gt;&lt;/record&gt;&lt;/Cite&gt;&lt;/EndNote&gt;</w:instrText>
            </w:r>
            <w:r w:rsidR="00280345">
              <w:rPr>
                <w:sz w:val="20"/>
                <w:szCs w:val="20"/>
              </w:rPr>
              <w:fldChar w:fldCharType="separate"/>
            </w:r>
            <w:r w:rsidR="00B9417C">
              <w:rPr>
                <w:noProof/>
                <w:sz w:val="20"/>
                <w:szCs w:val="20"/>
              </w:rPr>
              <w:t>(1)</w:t>
            </w:r>
            <w:r w:rsidR="00280345">
              <w:rPr>
                <w:sz w:val="20"/>
                <w:szCs w:val="20"/>
              </w:rPr>
              <w:fldChar w:fldCharType="end"/>
            </w:r>
            <w:r w:rsidRPr="000E6B7D">
              <w:rPr>
                <w:sz w:val="20"/>
                <w:szCs w:val="20"/>
              </w:rPr>
              <w:t xml:space="preserve"> </w:t>
            </w:r>
          </w:p>
        </w:tc>
        <w:tc>
          <w:tcPr>
            <w:tcW w:w="1949" w:type="dxa"/>
          </w:tcPr>
          <w:p w14:paraId="53897823" w14:textId="5389132D" w:rsidR="00277B1E" w:rsidRPr="000E6B7D" w:rsidRDefault="00277B1E" w:rsidP="00F463CB">
            <w:pPr>
              <w:widowControl w:val="0"/>
              <w:autoSpaceDE w:val="0"/>
              <w:autoSpaceDN w:val="0"/>
              <w:adjustRightInd w:val="0"/>
              <w:rPr>
                <w:i/>
                <w:color w:val="000000"/>
                <w:sz w:val="20"/>
                <w:szCs w:val="20"/>
              </w:rPr>
            </w:pPr>
            <w:r w:rsidRPr="000E6B7D">
              <w:rPr>
                <w:sz w:val="20"/>
                <w:szCs w:val="20"/>
              </w:rPr>
              <w:t xml:space="preserve">190 (108 </w:t>
            </w:r>
            <w:r w:rsidRPr="000E6B7D">
              <w:rPr>
                <w:i/>
                <w:color w:val="000000"/>
                <w:sz w:val="20"/>
                <w:szCs w:val="20"/>
              </w:rPr>
              <w:t>5-HTTLPR</w:t>
            </w:r>
            <w:r>
              <w:rPr>
                <w:sz w:val="20"/>
                <w:szCs w:val="20"/>
              </w:rPr>
              <w:t>)</w:t>
            </w:r>
          </w:p>
        </w:tc>
        <w:tc>
          <w:tcPr>
            <w:tcW w:w="1417" w:type="dxa"/>
          </w:tcPr>
          <w:p w14:paraId="5BD2BDBD" w14:textId="77777777" w:rsidR="00277B1E" w:rsidRPr="000E6B7D" w:rsidRDefault="00277B1E" w:rsidP="00F463CB">
            <w:pPr>
              <w:rPr>
                <w:sz w:val="20"/>
                <w:szCs w:val="20"/>
              </w:rPr>
            </w:pPr>
            <w:r w:rsidRPr="000E6B7D">
              <w:rPr>
                <w:sz w:val="20"/>
                <w:szCs w:val="20"/>
              </w:rPr>
              <w:t xml:space="preserve">71.1 (8.2) </w:t>
            </w:r>
          </w:p>
        </w:tc>
        <w:tc>
          <w:tcPr>
            <w:tcW w:w="1350" w:type="dxa"/>
          </w:tcPr>
          <w:p w14:paraId="3EC5F27F" w14:textId="77777777" w:rsidR="00277B1E" w:rsidRPr="000E6B7D" w:rsidRDefault="00277B1E" w:rsidP="00F463CB">
            <w:pPr>
              <w:rPr>
                <w:sz w:val="20"/>
                <w:szCs w:val="20"/>
              </w:rPr>
            </w:pPr>
            <w:r w:rsidRPr="000E6B7D">
              <w:rPr>
                <w:sz w:val="20"/>
                <w:szCs w:val="20"/>
              </w:rPr>
              <w:t>n/s</w:t>
            </w:r>
          </w:p>
        </w:tc>
        <w:tc>
          <w:tcPr>
            <w:tcW w:w="1913" w:type="dxa"/>
          </w:tcPr>
          <w:p w14:paraId="4AF4CF1F" w14:textId="77777777" w:rsidR="00277B1E" w:rsidRPr="000E6B7D" w:rsidRDefault="00277B1E" w:rsidP="00F463CB">
            <w:pPr>
              <w:widowControl w:val="0"/>
              <w:autoSpaceDE w:val="0"/>
              <w:autoSpaceDN w:val="0"/>
              <w:adjustRightInd w:val="0"/>
              <w:rPr>
                <w:i/>
                <w:color w:val="000000"/>
                <w:sz w:val="20"/>
                <w:szCs w:val="20"/>
              </w:rPr>
            </w:pPr>
            <w:r w:rsidRPr="000E6B7D">
              <w:rPr>
                <w:i/>
                <w:color w:val="000000"/>
                <w:sz w:val="20"/>
                <w:szCs w:val="20"/>
              </w:rPr>
              <w:t>5-HTTLPR (SLC6A4)</w:t>
            </w:r>
          </w:p>
          <w:p w14:paraId="2CBAC210" w14:textId="77777777" w:rsidR="00277B1E" w:rsidRPr="000E6B7D" w:rsidRDefault="00277B1E" w:rsidP="00F463CB">
            <w:pPr>
              <w:rPr>
                <w:sz w:val="20"/>
                <w:szCs w:val="20"/>
              </w:rPr>
            </w:pPr>
          </w:p>
        </w:tc>
        <w:tc>
          <w:tcPr>
            <w:tcW w:w="1528" w:type="dxa"/>
          </w:tcPr>
          <w:p w14:paraId="13B3A593" w14:textId="28B25D1B" w:rsidR="00277B1E" w:rsidRPr="001476DC" w:rsidRDefault="00BC61D4" w:rsidP="00F463CB">
            <w:pPr>
              <w:widowControl w:val="0"/>
              <w:autoSpaceDE w:val="0"/>
              <w:autoSpaceDN w:val="0"/>
              <w:adjustRightInd w:val="0"/>
              <w:rPr>
                <w:color w:val="000000"/>
                <w:sz w:val="20"/>
                <w:szCs w:val="20"/>
              </w:rPr>
            </w:pPr>
            <w:r>
              <w:rPr>
                <w:color w:val="000000"/>
                <w:sz w:val="20"/>
                <w:szCs w:val="20"/>
              </w:rPr>
              <w:t>MADRS</w:t>
            </w:r>
            <w:r w:rsidR="00277B1E" w:rsidRPr="001476DC">
              <w:rPr>
                <w:color w:val="000000"/>
                <w:sz w:val="20"/>
                <w:szCs w:val="20"/>
              </w:rPr>
              <w:t>; GDS-15</w:t>
            </w:r>
          </w:p>
        </w:tc>
        <w:tc>
          <w:tcPr>
            <w:tcW w:w="5593" w:type="dxa"/>
          </w:tcPr>
          <w:p w14:paraId="207B6CB5" w14:textId="77777777" w:rsidR="00277B1E" w:rsidRDefault="00277B1E" w:rsidP="00D559E2">
            <w:pPr>
              <w:widowControl w:val="0"/>
              <w:autoSpaceDE w:val="0"/>
              <w:autoSpaceDN w:val="0"/>
              <w:adjustRightInd w:val="0"/>
              <w:jc w:val="both"/>
              <w:rPr>
                <w:color w:val="000000"/>
                <w:sz w:val="20"/>
                <w:szCs w:val="20"/>
              </w:rPr>
            </w:pPr>
            <w:r w:rsidRPr="000E6B7D">
              <w:rPr>
                <w:color w:val="000000"/>
                <w:sz w:val="20"/>
                <w:szCs w:val="20"/>
              </w:rPr>
              <w:t xml:space="preserve">No association between </w:t>
            </w:r>
            <w:r w:rsidRPr="000E6B7D">
              <w:rPr>
                <w:i/>
                <w:color w:val="000000"/>
                <w:sz w:val="20"/>
                <w:szCs w:val="20"/>
              </w:rPr>
              <w:t>5-HTTLPR</w:t>
            </w:r>
            <w:r w:rsidRPr="000E6B7D">
              <w:rPr>
                <w:color w:val="000000"/>
                <w:sz w:val="20"/>
                <w:szCs w:val="20"/>
              </w:rPr>
              <w:t xml:space="preserve"> genotype or the presence of the S allele and the risk of depression measured by MADRS or GD</w:t>
            </w:r>
            <w:r w:rsidR="000D07C1">
              <w:rPr>
                <w:color w:val="000000"/>
                <w:sz w:val="20"/>
                <w:szCs w:val="20"/>
              </w:rPr>
              <w:t>S-15.</w:t>
            </w:r>
          </w:p>
          <w:p w14:paraId="6DE3AFFF" w14:textId="77B972F1" w:rsidR="00036A72" w:rsidRPr="000E6B7D" w:rsidRDefault="00036A72" w:rsidP="00D559E2">
            <w:pPr>
              <w:widowControl w:val="0"/>
              <w:autoSpaceDE w:val="0"/>
              <w:autoSpaceDN w:val="0"/>
              <w:adjustRightInd w:val="0"/>
              <w:jc w:val="both"/>
              <w:rPr>
                <w:color w:val="000000"/>
                <w:sz w:val="20"/>
                <w:szCs w:val="20"/>
              </w:rPr>
            </w:pPr>
          </w:p>
        </w:tc>
      </w:tr>
      <w:tr w:rsidR="00277B1E" w:rsidRPr="000E6B7D" w14:paraId="680A749C" w14:textId="77777777" w:rsidTr="00A54BF7">
        <w:tc>
          <w:tcPr>
            <w:tcW w:w="1843" w:type="dxa"/>
          </w:tcPr>
          <w:p w14:paraId="067B5D99" w14:textId="1C78EA2A" w:rsidR="00277B1E" w:rsidRPr="000E6B7D" w:rsidRDefault="00277B1E" w:rsidP="00F463CB">
            <w:pPr>
              <w:rPr>
                <w:sz w:val="20"/>
                <w:szCs w:val="20"/>
              </w:rPr>
            </w:pPr>
            <w:proofErr w:type="spellStart"/>
            <w:r w:rsidRPr="000E6B7D">
              <w:rPr>
                <w:sz w:val="20"/>
                <w:szCs w:val="20"/>
              </w:rPr>
              <w:t>Dissanayaka</w:t>
            </w:r>
            <w:proofErr w:type="spellEnd"/>
            <w:r w:rsidRPr="000E6B7D">
              <w:rPr>
                <w:sz w:val="20"/>
                <w:szCs w:val="20"/>
              </w:rPr>
              <w:t xml:space="preserve"> et al. (2009)</w:t>
            </w:r>
            <w:r w:rsidR="00B56F9C">
              <w:rPr>
                <w:sz w:val="20"/>
                <w:szCs w:val="20"/>
              </w:rPr>
              <w:t xml:space="preserve"> </w:t>
            </w:r>
            <w:r w:rsidR="00280345">
              <w:rPr>
                <w:sz w:val="20"/>
                <w:szCs w:val="20"/>
              </w:rPr>
              <w:fldChar w:fldCharType="begin"/>
            </w:r>
            <w:r w:rsidR="00B9417C">
              <w:rPr>
                <w:sz w:val="20"/>
                <w:szCs w:val="20"/>
              </w:rPr>
              <w:instrText xml:space="preserve"> ADDIN EN.CITE &lt;EndNote&gt;&lt;Cite&gt;&lt;Author&gt;Dissanayaka&lt;/Author&gt;&lt;Year&gt;2009&lt;/Year&gt;&lt;RecNum&gt;5424&lt;/RecNum&gt;&lt;DisplayText&gt;(9)&lt;/DisplayText&gt;&lt;record&gt;&lt;rec-number&gt;5424&lt;/rec-number&gt;&lt;foreign-keys&gt;&lt;key app="EN" db-id="s9x05fe2apwfduef02mpvfa99tx9esexf2xf" timestamp="1538487543"&gt;5424&lt;/key&gt;&lt;/foreign-keys&gt;&lt;ref-type name="Journal Article"&gt;17&lt;/ref-type&gt;&lt;contributors&gt;&lt;authors&gt;&lt;author&gt;Dissanayaka, Nadeeka N.W.&lt;/author&gt;&lt;author&gt;Silburn, Peter A.&lt;/author&gt;&lt;author&gt;O&amp;apos;Sullivan, John D.&lt;/author&gt;&lt;author&gt;Mellick, George D.&lt;/author&gt;&lt;/authors&gt;&lt;/contributors&gt;&lt;titles&gt;&lt;title&gt;Serotonin and dopamine transporter genes do not influence depression in Parkinson&amp;apos;s disease&lt;/title&gt;&lt;secondary-title&gt;Movement Disorders&lt;/secondary-title&gt;&lt;/titles&gt;&lt;periodical&gt;&lt;full-title&gt;Movement Disorders&lt;/full-title&gt;&lt;/periodical&gt;&lt;pages&gt;111-115&lt;/pages&gt;&lt;volume&gt;24&lt;/volume&gt;&lt;number&gt;1&lt;/number&gt;&lt;dates&gt;&lt;year&gt;2009&lt;/year&gt;&lt;/dates&gt;&lt;urls&gt;&lt;related-urls&gt;&lt;url&gt;https://onlinelibrary.wiley.com/doi/abs/10.1002/mds.22134&lt;/url&gt;&lt;/related-urls&gt;&lt;/urls&gt;&lt;electronic-resource-num&gt;doi:10.1002/mds.22134&lt;/electronic-resource-num&gt;&lt;/record&gt;&lt;/Cite&gt;&lt;/EndNote&gt;</w:instrText>
            </w:r>
            <w:r w:rsidR="00280345">
              <w:rPr>
                <w:sz w:val="20"/>
                <w:szCs w:val="20"/>
              </w:rPr>
              <w:fldChar w:fldCharType="separate"/>
            </w:r>
            <w:r w:rsidR="00B9417C">
              <w:rPr>
                <w:noProof/>
                <w:sz w:val="20"/>
                <w:szCs w:val="20"/>
              </w:rPr>
              <w:t>(9)</w:t>
            </w:r>
            <w:r w:rsidR="00280345">
              <w:rPr>
                <w:sz w:val="20"/>
                <w:szCs w:val="20"/>
              </w:rPr>
              <w:fldChar w:fldCharType="end"/>
            </w:r>
            <w:r w:rsidRPr="000E6B7D">
              <w:rPr>
                <w:sz w:val="20"/>
                <w:szCs w:val="20"/>
              </w:rPr>
              <w:t xml:space="preserve"> </w:t>
            </w:r>
          </w:p>
        </w:tc>
        <w:tc>
          <w:tcPr>
            <w:tcW w:w="1949" w:type="dxa"/>
          </w:tcPr>
          <w:p w14:paraId="45C27A04" w14:textId="4CB18D5A" w:rsidR="00277B1E" w:rsidRPr="000E6B7D" w:rsidRDefault="00277B1E" w:rsidP="00F463CB">
            <w:pPr>
              <w:widowControl w:val="0"/>
              <w:autoSpaceDE w:val="0"/>
              <w:autoSpaceDN w:val="0"/>
              <w:adjustRightInd w:val="0"/>
              <w:rPr>
                <w:sz w:val="20"/>
                <w:szCs w:val="20"/>
              </w:rPr>
            </w:pPr>
            <w:r w:rsidRPr="000E6B7D">
              <w:rPr>
                <w:sz w:val="20"/>
                <w:szCs w:val="20"/>
              </w:rPr>
              <w:t>190 (95 with depression and 95 without depression)</w:t>
            </w:r>
          </w:p>
        </w:tc>
        <w:tc>
          <w:tcPr>
            <w:tcW w:w="1417" w:type="dxa"/>
          </w:tcPr>
          <w:p w14:paraId="50CFD793" w14:textId="77777777" w:rsidR="00277B1E" w:rsidRPr="000E6B7D" w:rsidRDefault="00277B1E" w:rsidP="00F463CB">
            <w:pPr>
              <w:rPr>
                <w:sz w:val="20"/>
                <w:szCs w:val="20"/>
              </w:rPr>
            </w:pPr>
            <w:r w:rsidRPr="000E6B7D">
              <w:rPr>
                <w:sz w:val="20"/>
                <w:szCs w:val="20"/>
              </w:rPr>
              <w:t>With depression = n/s, without depression = 69.9 (8.0)</w:t>
            </w:r>
          </w:p>
        </w:tc>
        <w:tc>
          <w:tcPr>
            <w:tcW w:w="1350" w:type="dxa"/>
          </w:tcPr>
          <w:p w14:paraId="508E005D" w14:textId="77777777" w:rsidR="00277B1E" w:rsidRPr="000E6B7D" w:rsidRDefault="00277B1E" w:rsidP="00F463CB">
            <w:pPr>
              <w:rPr>
                <w:sz w:val="20"/>
                <w:szCs w:val="20"/>
              </w:rPr>
            </w:pPr>
            <w:r w:rsidRPr="000E6B7D">
              <w:rPr>
                <w:sz w:val="20"/>
                <w:szCs w:val="20"/>
              </w:rPr>
              <w:t>n/s</w:t>
            </w:r>
          </w:p>
        </w:tc>
        <w:tc>
          <w:tcPr>
            <w:tcW w:w="1913" w:type="dxa"/>
          </w:tcPr>
          <w:p w14:paraId="16C50DA0" w14:textId="63D146D5" w:rsidR="00277B1E" w:rsidRPr="00D559E2" w:rsidRDefault="00277B1E" w:rsidP="00F463CB">
            <w:pPr>
              <w:widowControl w:val="0"/>
              <w:autoSpaceDE w:val="0"/>
              <w:autoSpaceDN w:val="0"/>
              <w:adjustRightInd w:val="0"/>
              <w:rPr>
                <w:color w:val="1A1718"/>
                <w:sz w:val="20"/>
                <w:szCs w:val="20"/>
              </w:rPr>
            </w:pPr>
            <w:r w:rsidRPr="000E6B7D">
              <w:rPr>
                <w:i/>
                <w:color w:val="1A1718"/>
                <w:sz w:val="20"/>
                <w:szCs w:val="20"/>
              </w:rPr>
              <w:t>SLC6A3</w:t>
            </w:r>
            <w:r w:rsidR="00D559E2">
              <w:rPr>
                <w:i/>
                <w:color w:val="1A1718"/>
                <w:sz w:val="20"/>
                <w:szCs w:val="20"/>
              </w:rPr>
              <w:t xml:space="preserve"> </w:t>
            </w:r>
            <w:r w:rsidR="00D559E2">
              <w:rPr>
                <w:color w:val="1A1718"/>
                <w:sz w:val="20"/>
                <w:szCs w:val="20"/>
              </w:rPr>
              <w:t xml:space="preserve">and </w:t>
            </w:r>
            <w:r w:rsidRPr="000E6B7D">
              <w:rPr>
                <w:i/>
                <w:color w:val="1A1718"/>
                <w:sz w:val="20"/>
                <w:szCs w:val="20"/>
              </w:rPr>
              <w:t>SLC6A4</w:t>
            </w:r>
            <w:r w:rsidR="00D559E2">
              <w:rPr>
                <w:color w:val="1A1718"/>
                <w:sz w:val="20"/>
                <w:szCs w:val="20"/>
              </w:rPr>
              <w:t xml:space="preserve"> variants</w:t>
            </w:r>
          </w:p>
          <w:p w14:paraId="72B0C114" w14:textId="3A06179F" w:rsidR="00036A72" w:rsidRPr="000E6B7D" w:rsidRDefault="00036A72" w:rsidP="00F463CB">
            <w:pPr>
              <w:widowControl w:val="0"/>
              <w:autoSpaceDE w:val="0"/>
              <w:autoSpaceDN w:val="0"/>
              <w:adjustRightInd w:val="0"/>
              <w:rPr>
                <w:i/>
                <w:color w:val="000000"/>
                <w:sz w:val="20"/>
                <w:szCs w:val="20"/>
              </w:rPr>
            </w:pPr>
          </w:p>
        </w:tc>
        <w:tc>
          <w:tcPr>
            <w:tcW w:w="1528" w:type="dxa"/>
          </w:tcPr>
          <w:p w14:paraId="01EC1F8B" w14:textId="75C84032" w:rsidR="00277B1E" w:rsidRPr="001476DC" w:rsidRDefault="00277B1E" w:rsidP="00F463CB">
            <w:pPr>
              <w:widowControl w:val="0"/>
              <w:autoSpaceDE w:val="0"/>
              <w:autoSpaceDN w:val="0"/>
              <w:adjustRightInd w:val="0"/>
              <w:rPr>
                <w:sz w:val="20"/>
                <w:szCs w:val="20"/>
              </w:rPr>
            </w:pPr>
            <w:r w:rsidRPr="001476DC">
              <w:rPr>
                <w:sz w:val="20"/>
                <w:szCs w:val="20"/>
              </w:rPr>
              <w:t xml:space="preserve"> GDS-15</w:t>
            </w:r>
          </w:p>
        </w:tc>
        <w:tc>
          <w:tcPr>
            <w:tcW w:w="5593" w:type="dxa"/>
          </w:tcPr>
          <w:p w14:paraId="5A82D3F6" w14:textId="548B60FD" w:rsidR="00277B1E" w:rsidRPr="000E6B7D" w:rsidRDefault="00277B1E" w:rsidP="00D559E2">
            <w:pPr>
              <w:widowControl w:val="0"/>
              <w:autoSpaceDE w:val="0"/>
              <w:autoSpaceDN w:val="0"/>
              <w:adjustRightInd w:val="0"/>
              <w:jc w:val="both"/>
              <w:rPr>
                <w:color w:val="000000"/>
                <w:sz w:val="20"/>
                <w:szCs w:val="20"/>
              </w:rPr>
            </w:pPr>
            <w:r w:rsidRPr="000E6B7D">
              <w:rPr>
                <w:color w:val="1A1718"/>
                <w:sz w:val="20"/>
                <w:szCs w:val="20"/>
              </w:rPr>
              <w:t>There were no significant differences in haplotype frequencies between depressed p</w:t>
            </w:r>
            <w:r>
              <w:rPr>
                <w:color w:val="1A1718"/>
                <w:sz w:val="20"/>
                <w:szCs w:val="20"/>
              </w:rPr>
              <w:t>eople</w:t>
            </w:r>
            <w:r w:rsidRPr="000E6B7D">
              <w:rPr>
                <w:color w:val="1A1718"/>
                <w:sz w:val="20"/>
                <w:szCs w:val="20"/>
              </w:rPr>
              <w:t xml:space="preserve"> and not depressed groups; SLC6A4 (</w:t>
            </w:r>
            <w:r w:rsidRPr="000E6B7D">
              <w:rPr>
                <w:i/>
                <w:color w:val="1A1718"/>
                <w:sz w:val="20"/>
                <w:szCs w:val="20"/>
              </w:rPr>
              <w:t>p</w:t>
            </w:r>
            <w:r w:rsidRPr="000E6B7D">
              <w:rPr>
                <w:color w:val="1A1718"/>
                <w:sz w:val="20"/>
                <w:szCs w:val="20"/>
              </w:rPr>
              <w:t>=0.69) and SLC6A3 (</w:t>
            </w:r>
            <w:r w:rsidRPr="000E6B7D">
              <w:rPr>
                <w:i/>
                <w:color w:val="1A1718"/>
                <w:sz w:val="20"/>
                <w:szCs w:val="20"/>
              </w:rPr>
              <w:t>p</w:t>
            </w:r>
            <w:r w:rsidRPr="000E6B7D">
              <w:rPr>
                <w:color w:val="1A1718"/>
                <w:sz w:val="20"/>
                <w:szCs w:val="20"/>
              </w:rPr>
              <w:t>=0.41).</w:t>
            </w:r>
          </w:p>
        </w:tc>
      </w:tr>
      <w:tr w:rsidR="00277B1E" w:rsidRPr="000E6B7D" w14:paraId="3858F2F1" w14:textId="77777777" w:rsidTr="00A54BF7">
        <w:tc>
          <w:tcPr>
            <w:tcW w:w="1843" w:type="dxa"/>
          </w:tcPr>
          <w:p w14:paraId="74287942" w14:textId="65BC0BE5" w:rsidR="00277B1E" w:rsidRPr="000E6B7D" w:rsidRDefault="00884BED" w:rsidP="00F463CB">
            <w:pPr>
              <w:rPr>
                <w:sz w:val="20"/>
                <w:szCs w:val="20"/>
              </w:rPr>
            </w:pPr>
            <w:r>
              <w:rPr>
                <w:sz w:val="20"/>
                <w:szCs w:val="20"/>
              </w:rPr>
              <w:t>Srivastava et al. (2011)</w:t>
            </w:r>
            <w:r w:rsidR="00B56F9C">
              <w:rPr>
                <w:sz w:val="20"/>
                <w:szCs w:val="20"/>
              </w:rPr>
              <w:t xml:space="preserve"> </w:t>
            </w:r>
            <w:r>
              <w:rPr>
                <w:sz w:val="20"/>
                <w:szCs w:val="20"/>
              </w:rPr>
              <w:fldChar w:fldCharType="begin">
                <w:fldData xml:space="preserve">PEVuZE5vdGU+PENpdGU+PEF1dGhvcj5Tcml2YXN0YXZhPC9BdXRob3I+PFllYXI+MjAxMTwvWWVh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</w:fldData>
              </w:fldChar>
            </w:r>
            <w:r w:rsidR="00B9417C">
              <w:rPr>
                <w:sz w:val="20"/>
                <w:szCs w:val="20"/>
              </w:rPr>
              <w:instrText xml:space="preserve"> ADDIN EN.CITE </w:instrText>
            </w:r>
            <w:r w:rsidR="00B9417C">
              <w:rPr>
                <w:sz w:val="20"/>
                <w:szCs w:val="20"/>
              </w:rPr>
              <w:fldChar w:fldCharType="begin">
                <w:fldData xml:space="preserve">PEVuZE5vdGU+PENpdGU+PEF1dGhvcj5Tcml2YXN0YXZhPC9BdXRob3I+PFllYXI+MjAxMTwvWWVh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</w:fldData>
              </w:fldChar>
            </w:r>
            <w:r w:rsidR="00B9417C">
              <w:rPr>
                <w:sz w:val="20"/>
                <w:szCs w:val="20"/>
              </w:rPr>
              <w:instrText xml:space="preserve"> ADDIN EN.CITE.DATA </w:instrText>
            </w:r>
            <w:r w:rsidR="00B9417C">
              <w:rPr>
                <w:sz w:val="20"/>
                <w:szCs w:val="20"/>
              </w:rPr>
            </w:r>
            <w:r w:rsidR="00B9417C">
              <w:rPr>
                <w:sz w:val="20"/>
                <w:szCs w:val="20"/>
              </w:rPr>
              <w:fldChar w:fldCharType="end"/>
            </w:r>
            <w:r>
              <w:rPr>
                <w:sz w:val="20"/>
                <w:szCs w:val="20"/>
              </w:rPr>
            </w:r>
            <w:r>
              <w:rPr>
                <w:sz w:val="20"/>
                <w:szCs w:val="20"/>
              </w:rPr>
              <w:fldChar w:fldCharType="separate"/>
            </w:r>
            <w:r w:rsidR="00B9417C">
              <w:rPr>
                <w:noProof/>
                <w:sz w:val="20"/>
                <w:szCs w:val="20"/>
              </w:rPr>
              <w:t>(26)</w:t>
            </w:r>
            <w:r>
              <w:rPr>
                <w:sz w:val="20"/>
                <w:szCs w:val="20"/>
              </w:rPr>
              <w:fldChar w:fldCharType="end"/>
            </w:r>
          </w:p>
        </w:tc>
        <w:tc>
          <w:tcPr>
            <w:tcW w:w="1949" w:type="dxa"/>
          </w:tcPr>
          <w:p w14:paraId="4FC0CB17" w14:textId="528884AB" w:rsidR="00277B1E" w:rsidRPr="000E6B7D" w:rsidRDefault="00277B1E" w:rsidP="00F463CB">
            <w:pPr>
              <w:widowControl w:val="0"/>
              <w:autoSpaceDE w:val="0"/>
              <w:autoSpaceDN w:val="0"/>
              <w:adjustRightInd w:val="0"/>
              <w:rPr>
                <w:sz w:val="20"/>
                <w:szCs w:val="20"/>
              </w:rPr>
            </w:pPr>
            <w:r w:rsidRPr="000E6B7D">
              <w:rPr>
                <w:sz w:val="20"/>
                <w:szCs w:val="20"/>
              </w:rPr>
              <w:t xml:space="preserve">88 </w:t>
            </w:r>
          </w:p>
        </w:tc>
        <w:tc>
          <w:tcPr>
            <w:tcW w:w="1417" w:type="dxa"/>
          </w:tcPr>
          <w:p w14:paraId="323C23C6" w14:textId="77777777" w:rsidR="00277B1E" w:rsidRPr="000E6B7D" w:rsidRDefault="00277B1E" w:rsidP="00F463CB">
            <w:pPr>
              <w:rPr>
                <w:sz w:val="20"/>
                <w:szCs w:val="20"/>
              </w:rPr>
            </w:pPr>
            <w:r w:rsidRPr="000E6B7D">
              <w:rPr>
                <w:sz w:val="20"/>
                <w:szCs w:val="20"/>
              </w:rPr>
              <w:t>51.8 (9.7)</w:t>
            </w:r>
          </w:p>
        </w:tc>
        <w:tc>
          <w:tcPr>
            <w:tcW w:w="1350" w:type="dxa"/>
          </w:tcPr>
          <w:p w14:paraId="4835246B" w14:textId="77777777" w:rsidR="00277B1E" w:rsidRPr="000E6B7D" w:rsidRDefault="00277B1E" w:rsidP="00F463CB">
            <w:pPr>
              <w:rPr>
                <w:sz w:val="20"/>
                <w:szCs w:val="20"/>
              </w:rPr>
            </w:pPr>
            <w:r w:rsidRPr="000E6B7D">
              <w:rPr>
                <w:sz w:val="20"/>
                <w:szCs w:val="20"/>
              </w:rPr>
              <w:t>UPDRS-III</w:t>
            </w:r>
          </w:p>
          <w:p w14:paraId="39C2ED45" w14:textId="77777777" w:rsidR="00277B1E" w:rsidRPr="000E6B7D" w:rsidRDefault="00277B1E" w:rsidP="00F463CB">
            <w:pPr>
              <w:rPr>
                <w:sz w:val="20"/>
                <w:szCs w:val="20"/>
              </w:rPr>
            </w:pPr>
            <w:r w:rsidRPr="000E6B7D">
              <w:rPr>
                <w:sz w:val="20"/>
                <w:szCs w:val="20"/>
              </w:rPr>
              <w:t>19.75 (7.25)</w:t>
            </w:r>
          </w:p>
        </w:tc>
        <w:tc>
          <w:tcPr>
            <w:tcW w:w="1913" w:type="dxa"/>
          </w:tcPr>
          <w:p w14:paraId="06154617" w14:textId="75DACC4F" w:rsidR="00277B1E" w:rsidRPr="00D559E2" w:rsidRDefault="00D559E2" w:rsidP="00F463CB">
            <w:pPr>
              <w:widowControl w:val="0"/>
              <w:autoSpaceDE w:val="0"/>
              <w:autoSpaceDN w:val="0"/>
              <w:adjustRightInd w:val="0"/>
              <w:rPr>
                <w:color w:val="1A1718"/>
                <w:sz w:val="20"/>
                <w:szCs w:val="20"/>
              </w:rPr>
            </w:pPr>
            <w:r>
              <w:rPr>
                <w:i/>
                <w:sz w:val="20"/>
                <w:szCs w:val="20"/>
              </w:rPr>
              <w:t xml:space="preserve">PRKN </w:t>
            </w:r>
            <w:r>
              <w:rPr>
                <w:sz w:val="20"/>
                <w:szCs w:val="20"/>
              </w:rPr>
              <w:t>variants</w:t>
            </w:r>
          </w:p>
        </w:tc>
        <w:tc>
          <w:tcPr>
            <w:tcW w:w="1528" w:type="dxa"/>
          </w:tcPr>
          <w:p w14:paraId="598FFC5D" w14:textId="2A5783A1" w:rsidR="001476DC" w:rsidRDefault="00277B1E" w:rsidP="00F463CB">
            <w:pPr>
              <w:widowControl w:val="0"/>
              <w:autoSpaceDE w:val="0"/>
              <w:autoSpaceDN w:val="0"/>
              <w:adjustRightInd w:val="0"/>
              <w:rPr>
                <w:color w:val="000000"/>
                <w:sz w:val="20"/>
                <w:szCs w:val="20"/>
              </w:rPr>
            </w:pPr>
            <w:r w:rsidRPr="001476DC">
              <w:rPr>
                <w:color w:val="000000"/>
                <w:sz w:val="20"/>
                <w:szCs w:val="20"/>
              </w:rPr>
              <w:t xml:space="preserve">PHQ-MD; </w:t>
            </w:r>
          </w:p>
          <w:p w14:paraId="792E818C" w14:textId="106171B7" w:rsidR="00277B1E" w:rsidRPr="001476DC" w:rsidRDefault="00277B1E" w:rsidP="00F463CB">
            <w:pPr>
              <w:widowControl w:val="0"/>
              <w:autoSpaceDE w:val="0"/>
              <w:autoSpaceDN w:val="0"/>
              <w:adjustRightInd w:val="0"/>
              <w:rPr>
                <w:sz w:val="20"/>
                <w:szCs w:val="20"/>
              </w:rPr>
            </w:pPr>
            <w:r w:rsidRPr="001476DC">
              <w:rPr>
                <w:color w:val="000000"/>
                <w:sz w:val="20"/>
                <w:szCs w:val="20"/>
              </w:rPr>
              <w:t>BDI</w:t>
            </w:r>
            <w:r w:rsidR="001476DC">
              <w:rPr>
                <w:color w:val="000000"/>
                <w:sz w:val="20"/>
                <w:szCs w:val="20"/>
              </w:rPr>
              <w:t>-</w:t>
            </w:r>
            <w:r w:rsidRPr="001476DC">
              <w:rPr>
                <w:color w:val="000000"/>
                <w:sz w:val="20"/>
                <w:szCs w:val="20"/>
              </w:rPr>
              <w:t>II</w:t>
            </w:r>
          </w:p>
        </w:tc>
        <w:tc>
          <w:tcPr>
            <w:tcW w:w="5593" w:type="dxa"/>
          </w:tcPr>
          <w:p w14:paraId="09FEA83A" w14:textId="41F1FF64" w:rsidR="00277B1E" w:rsidRDefault="00277B1E" w:rsidP="00D559E2">
            <w:pPr>
              <w:widowControl w:val="0"/>
              <w:autoSpaceDE w:val="0"/>
              <w:autoSpaceDN w:val="0"/>
              <w:adjustRightInd w:val="0"/>
              <w:jc w:val="both"/>
              <w:rPr>
                <w:color w:val="000000"/>
                <w:sz w:val="20"/>
                <w:szCs w:val="20"/>
              </w:rPr>
            </w:pPr>
            <w:r w:rsidRPr="000E6B7D">
              <w:rPr>
                <w:color w:val="000000"/>
                <w:sz w:val="20"/>
                <w:szCs w:val="20"/>
              </w:rPr>
              <w:t>Only compound hete</w:t>
            </w:r>
            <w:r>
              <w:rPr>
                <w:color w:val="000000"/>
                <w:sz w:val="20"/>
                <w:szCs w:val="20"/>
              </w:rPr>
              <w:t xml:space="preserve">rozygotes </w:t>
            </w:r>
            <w:r w:rsidR="00D739CE">
              <w:rPr>
                <w:color w:val="000000"/>
                <w:sz w:val="20"/>
                <w:szCs w:val="20"/>
              </w:rPr>
              <w:t>had</w:t>
            </w:r>
            <w:r w:rsidRPr="000E6B7D">
              <w:rPr>
                <w:color w:val="000000"/>
                <w:sz w:val="20"/>
                <w:szCs w:val="20"/>
              </w:rPr>
              <w:t xml:space="preserve"> </w:t>
            </w:r>
            <w:r w:rsidR="00D739CE">
              <w:rPr>
                <w:color w:val="000000"/>
                <w:sz w:val="20"/>
                <w:szCs w:val="20"/>
              </w:rPr>
              <w:t xml:space="preserve">a </w:t>
            </w:r>
            <w:r w:rsidRPr="000E6B7D">
              <w:rPr>
                <w:color w:val="000000"/>
                <w:sz w:val="20"/>
                <w:szCs w:val="20"/>
              </w:rPr>
              <w:t xml:space="preserve">significantly </w:t>
            </w:r>
            <w:r w:rsidR="00D739CE">
              <w:rPr>
                <w:color w:val="000000"/>
                <w:sz w:val="20"/>
                <w:szCs w:val="20"/>
              </w:rPr>
              <w:t xml:space="preserve">high </w:t>
            </w:r>
            <w:r w:rsidRPr="000E6B7D">
              <w:rPr>
                <w:color w:val="000000"/>
                <w:sz w:val="20"/>
                <w:szCs w:val="20"/>
              </w:rPr>
              <w:t xml:space="preserve">BDI-II score and BDI-II total depression score (b=8.4; 95% CI 2.4-11.3) compared to those without </w:t>
            </w:r>
            <w:r w:rsidRPr="000E6B7D">
              <w:rPr>
                <w:i/>
                <w:color w:val="000000"/>
                <w:sz w:val="20"/>
                <w:szCs w:val="20"/>
              </w:rPr>
              <w:t>P</w:t>
            </w:r>
            <w:r w:rsidR="00D559E2">
              <w:rPr>
                <w:i/>
                <w:color w:val="000000"/>
                <w:sz w:val="20"/>
                <w:szCs w:val="20"/>
              </w:rPr>
              <w:t>RKN</w:t>
            </w:r>
            <w:r w:rsidRPr="000E6B7D">
              <w:rPr>
                <w:color w:val="000000"/>
                <w:sz w:val="20"/>
                <w:szCs w:val="20"/>
              </w:rPr>
              <w:t xml:space="preserve"> </w:t>
            </w:r>
            <w:r w:rsidR="00522F96">
              <w:rPr>
                <w:color w:val="000000"/>
                <w:sz w:val="20"/>
                <w:szCs w:val="20"/>
              </w:rPr>
              <w:t>variant</w:t>
            </w:r>
            <w:r w:rsidRPr="000E6B7D">
              <w:rPr>
                <w:color w:val="000000"/>
                <w:sz w:val="20"/>
                <w:szCs w:val="20"/>
              </w:rPr>
              <w:t>s.</w:t>
            </w:r>
          </w:p>
          <w:p w14:paraId="082CC39C" w14:textId="62A5B431" w:rsidR="00036A72" w:rsidRPr="000E6B7D" w:rsidRDefault="00036A72" w:rsidP="00D559E2">
            <w:pPr>
              <w:widowControl w:val="0"/>
              <w:autoSpaceDE w:val="0"/>
              <w:autoSpaceDN w:val="0"/>
              <w:adjustRightInd w:val="0"/>
              <w:jc w:val="both"/>
              <w:rPr>
                <w:color w:val="1A1718"/>
                <w:sz w:val="20"/>
                <w:szCs w:val="20"/>
              </w:rPr>
            </w:pPr>
          </w:p>
        </w:tc>
      </w:tr>
      <w:tr w:rsidR="00277B1E" w:rsidRPr="000E6B7D" w14:paraId="15BCF810" w14:textId="77777777" w:rsidTr="00A54BF7">
        <w:tc>
          <w:tcPr>
            <w:tcW w:w="1843" w:type="dxa"/>
          </w:tcPr>
          <w:p w14:paraId="476CD507" w14:textId="7A214AB2" w:rsidR="00277B1E" w:rsidRPr="000E6B7D" w:rsidRDefault="00277B1E" w:rsidP="00F463CB">
            <w:pPr>
              <w:rPr>
                <w:sz w:val="20"/>
                <w:szCs w:val="20"/>
              </w:rPr>
            </w:pPr>
            <w:r w:rsidRPr="000E6B7D">
              <w:rPr>
                <w:sz w:val="20"/>
                <w:szCs w:val="20"/>
              </w:rPr>
              <w:t>Hua et al. (2012)</w:t>
            </w:r>
            <w:r w:rsidR="00B56F9C">
              <w:rPr>
                <w:sz w:val="20"/>
                <w:szCs w:val="20"/>
              </w:rPr>
              <w:t xml:space="preserve"> </w:t>
            </w:r>
            <w:r w:rsidR="00280345">
              <w:rPr>
                <w:sz w:val="20"/>
                <w:szCs w:val="20"/>
              </w:rPr>
              <w:fldChar w:fldCharType="begin">
                <w:fldData xml:space="preserve">PEVuZE5vdGU+PENpdGU+PEF1dGhvcj5IdWE8L0F1dGhvcj48WWVhcj4yMDEyPC9ZZWFyPjxSZWNO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=
</w:fldData>
              </w:fldChar>
            </w:r>
            <w:r w:rsidR="00B9417C">
              <w:rPr>
                <w:sz w:val="20"/>
                <w:szCs w:val="20"/>
              </w:rPr>
              <w:instrText xml:space="preserve"> ADDIN EN.CITE </w:instrText>
            </w:r>
            <w:r w:rsidR="00B9417C">
              <w:rPr>
                <w:sz w:val="20"/>
                <w:szCs w:val="20"/>
              </w:rPr>
              <w:fldChar w:fldCharType="begin">
                <w:fldData xml:space="preserve">PEVuZE5vdGU+PENpdGU+PEF1dGhvcj5IdWE8L0F1dGhvcj48WWVhcj4yMDEyPC9ZZWFyPjxSZWNO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=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31)</w:t>
            </w:r>
            <w:r w:rsidR="00280345">
              <w:rPr>
                <w:sz w:val="20"/>
                <w:szCs w:val="20"/>
              </w:rPr>
              <w:fldChar w:fldCharType="end"/>
            </w:r>
            <w:r w:rsidRPr="000E6B7D">
              <w:rPr>
                <w:sz w:val="20"/>
                <w:szCs w:val="20"/>
              </w:rPr>
              <w:t xml:space="preserve"> </w:t>
            </w:r>
          </w:p>
        </w:tc>
        <w:tc>
          <w:tcPr>
            <w:tcW w:w="1949" w:type="dxa"/>
          </w:tcPr>
          <w:p w14:paraId="35354057" w14:textId="5A567F31" w:rsidR="00277B1E" w:rsidRPr="000E6B7D" w:rsidRDefault="00053C85" w:rsidP="00F463CB">
            <w:pPr>
              <w:widowControl w:val="0"/>
              <w:autoSpaceDE w:val="0"/>
              <w:autoSpaceDN w:val="0"/>
              <w:adjustRightInd w:val="0"/>
              <w:rPr>
                <w:sz w:val="20"/>
                <w:szCs w:val="20"/>
              </w:rPr>
            </w:pPr>
            <w:r>
              <w:rPr>
                <w:sz w:val="20"/>
                <w:szCs w:val="20"/>
              </w:rPr>
              <w:t>408</w:t>
            </w:r>
          </w:p>
        </w:tc>
        <w:tc>
          <w:tcPr>
            <w:tcW w:w="1417" w:type="dxa"/>
          </w:tcPr>
          <w:p w14:paraId="56F2186E" w14:textId="77777777" w:rsidR="00277B1E" w:rsidRPr="000E6B7D" w:rsidRDefault="00277B1E" w:rsidP="00F463CB">
            <w:pPr>
              <w:widowControl w:val="0"/>
              <w:autoSpaceDE w:val="0"/>
              <w:autoSpaceDN w:val="0"/>
              <w:adjustRightInd w:val="0"/>
              <w:rPr>
                <w:color w:val="000000"/>
                <w:sz w:val="20"/>
                <w:szCs w:val="20"/>
              </w:rPr>
            </w:pPr>
            <w:r w:rsidRPr="000E6B7D">
              <w:rPr>
                <w:color w:val="1A1718"/>
                <w:sz w:val="20"/>
                <w:szCs w:val="20"/>
              </w:rPr>
              <w:t xml:space="preserve">65.3 (10.2) </w:t>
            </w:r>
          </w:p>
          <w:p w14:paraId="20A01119" w14:textId="77777777" w:rsidR="00277B1E" w:rsidRPr="000E6B7D" w:rsidRDefault="00277B1E" w:rsidP="00F463CB">
            <w:pPr>
              <w:rPr>
                <w:sz w:val="20"/>
                <w:szCs w:val="20"/>
              </w:rPr>
            </w:pPr>
          </w:p>
        </w:tc>
        <w:tc>
          <w:tcPr>
            <w:tcW w:w="1350" w:type="dxa"/>
          </w:tcPr>
          <w:p w14:paraId="37BCBD74" w14:textId="77777777" w:rsidR="00277B1E" w:rsidRPr="000E6B7D" w:rsidRDefault="00277B1E" w:rsidP="00F463CB">
            <w:pPr>
              <w:widowControl w:val="0"/>
              <w:autoSpaceDE w:val="0"/>
              <w:autoSpaceDN w:val="0"/>
              <w:adjustRightInd w:val="0"/>
              <w:rPr>
                <w:color w:val="000000"/>
                <w:sz w:val="20"/>
                <w:szCs w:val="20"/>
              </w:rPr>
            </w:pPr>
            <w:r w:rsidRPr="000E6B7D">
              <w:rPr>
                <w:color w:val="1A1718"/>
                <w:sz w:val="20"/>
                <w:szCs w:val="20"/>
              </w:rPr>
              <w:t>UPDRS-III = 25.7 (15.1)</w:t>
            </w:r>
          </w:p>
          <w:p w14:paraId="5EBCEF05" w14:textId="77777777" w:rsidR="00277B1E" w:rsidRPr="000E6B7D" w:rsidRDefault="00277B1E" w:rsidP="00F463CB">
            <w:pPr>
              <w:rPr>
                <w:sz w:val="20"/>
                <w:szCs w:val="20"/>
              </w:rPr>
            </w:pPr>
          </w:p>
        </w:tc>
        <w:tc>
          <w:tcPr>
            <w:tcW w:w="1913" w:type="dxa"/>
          </w:tcPr>
          <w:p w14:paraId="112A7187" w14:textId="207D31CA" w:rsidR="00277B1E" w:rsidRPr="000E6B7D" w:rsidRDefault="00277B1E" w:rsidP="00F463CB">
            <w:pPr>
              <w:widowControl w:val="0"/>
              <w:autoSpaceDE w:val="0"/>
              <w:autoSpaceDN w:val="0"/>
              <w:adjustRightInd w:val="0"/>
              <w:rPr>
                <w:i/>
                <w:sz w:val="20"/>
                <w:szCs w:val="20"/>
              </w:rPr>
            </w:pPr>
            <w:r w:rsidRPr="000E6B7D">
              <w:rPr>
                <w:i/>
                <w:color w:val="1A1718"/>
                <w:sz w:val="20"/>
                <w:szCs w:val="20"/>
              </w:rPr>
              <w:t>Cry1 (</w:t>
            </w:r>
            <w:r w:rsidRPr="000E6B7D">
              <w:rPr>
                <w:color w:val="1A1718"/>
                <w:sz w:val="20"/>
                <w:szCs w:val="20"/>
              </w:rPr>
              <w:t xml:space="preserve">rs2287161), </w:t>
            </w:r>
            <w:r w:rsidRPr="000E6B7D">
              <w:rPr>
                <w:i/>
                <w:color w:val="1A1718"/>
                <w:sz w:val="20"/>
                <w:szCs w:val="20"/>
              </w:rPr>
              <w:t>Cry2</w:t>
            </w:r>
            <w:r w:rsidRPr="000E6B7D">
              <w:rPr>
                <w:color w:val="1A1718"/>
                <w:sz w:val="20"/>
                <w:szCs w:val="20"/>
              </w:rPr>
              <w:t xml:space="preserve"> (rs10838524) and </w:t>
            </w:r>
            <w:proofErr w:type="spellStart"/>
            <w:r w:rsidRPr="000E6B7D">
              <w:rPr>
                <w:i/>
                <w:color w:val="1A1718"/>
                <w:sz w:val="20"/>
                <w:szCs w:val="20"/>
              </w:rPr>
              <w:t>Tef</w:t>
            </w:r>
            <w:proofErr w:type="spellEnd"/>
            <w:r w:rsidRPr="000E6B7D">
              <w:rPr>
                <w:i/>
                <w:color w:val="1A1718"/>
                <w:sz w:val="20"/>
                <w:szCs w:val="20"/>
              </w:rPr>
              <w:t xml:space="preserve"> (</w:t>
            </w:r>
            <w:r w:rsidRPr="000E6B7D">
              <w:rPr>
                <w:color w:val="1A1718"/>
                <w:sz w:val="20"/>
                <w:szCs w:val="20"/>
              </w:rPr>
              <w:t xml:space="preserve">rs738499) </w:t>
            </w:r>
            <w:r w:rsidR="00522F96">
              <w:rPr>
                <w:color w:val="1A1718"/>
                <w:sz w:val="20"/>
                <w:szCs w:val="20"/>
              </w:rPr>
              <w:t>variant</w:t>
            </w:r>
            <w:r w:rsidRPr="000E6B7D">
              <w:rPr>
                <w:color w:val="1A1718"/>
                <w:sz w:val="20"/>
                <w:szCs w:val="20"/>
              </w:rPr>
              <w:t xml:space="preserve">s. </w:t>
            </w:r>
          </w:p>
        </w:tc>
        <w:tc>
          <w:tcPr>
            <w:tcW w:w="1528" w:type="dxa"/>
          </w:tcPr>
          <w:p w14:paraId="2452124D" w14:textId="09E0FA2F" w:rsidR="00277B1E" w:rsidRPr="001476DC" w:rsidRDefault="00277B1E" w:rsidP="00F463CB">
            <w:pPr>
              <w:widowControl w:val="0"/>
              <w:autoSpaceDE w:val="0"/>
              <w:autoSpaceDN w:val="0"/>
              <w:adjustRightInd w:val="0"/>
              <w:rPr>
                <w:sz w:val="20"/>
                <w:szCs w:val="20"/>
              </w:rPr>
            </w:pPr>
            <w:r w:rsidRPr="001476DC">
              <w:rPr>
                <w:sz w:val="20"/>
                <w:szCs w:val="20"/>
              </w:rPr>
              <w:t xml:space="preserve"> </w:t>
            </w:r>
            <w:r w:rsidRPr="001476DC">
              <w:rPr>
                <w:color w:val="1A1718"/>
                <w:sz w:val="20"/>
                <w:szCs w:val="20"/>
              </w:rPr>
              <w:t>HDRS</w:t>
            </w:r>
          </w:p>
        </w:tc>
        <w:tc>
          <w:tcPr>
            <w:tcW w:w="5593" w:type="dxa"/>
          </w:tcPr>
          <w:p w14:paraId="50C4B386" w14:textId="51949FD7" w:rsidR="00277B1E" w:rsidRDefault="00277B1E" w:rsidP="00D559E2">
            <w:pPr>
              <w:widowControl w:val="0"/>
              <w:autoSpaceDE w:val="0"/>
              <w:autoSpaceDN w:val="0"/>
              <w:adjustRightInd w:val="0"/>
              <w:jc w:val="both"/>
              <w:rPr>
                <w:color w:val="1A1718"/>
                <w:sz w:val="20"/>
                <w:szCs w:val="20"/>
              </w:rPr>
            </w:pPr>
            <w:r w:rsidRPr="000E6B7D">
              <w:rPr>
                <w:color w:val="1A1718"/>
                <w:sz w:val="20"/>
                <w:szCs w:val="20"/>
              </w:rPr>
              <w:t xml:space="preserve">Higher </w:t>
            </w:r>
            <w:r w:rsidR="000D07C1">
              <w:rPr>
                <w:color w:val="1A1718"/>
                <w:sz w:val="20"/>
                <w:szCs w:val="20"/>
              </w:rPr>
              <w:t>HDRS</w:t>
            </w:r>
            <w:r w:rsidRPr="000E6B7D">
              <w:rPr>
                <w:color w:val="1A1718"/>
                <w:sz w:val="20"/>
                <w:szCs w:val="20"/>
              </w:rPr>
              <w:t xml:space="preserve"> scores were found in the TT genotype group in </w:t>
            </w:r>
            <w:proofErr w:type="spellStart"/>
            <w:r w:rsidRPr="000D07C1">
              <w:rPr>
                <w:i/>
                <w:color w:val="1A1718"/>
                <w:sz w:val="20"/>
                <w:szCs w:val="20"/>
              </w:rPr>
              <w:t>Tef</w:t>
            </w:r>
            <w:proofErr w:type="spellEnd"/>
            <w:r w:rsidRPr="000E6B7D">
              <w:rPr>
                <w:color w:val="1A1718"/>
                <w:sz w:val="20"/>
                <w:szCs w:val="20"/>
              </w:rPr>
              <w:t xml:space="preserve"> rs738499 (</w:t>
            </w:r>
            <w:r w:rsidRPr="000E6B7D">
              <w:rPr>
                <w:i/>
                <w:color w:val="1A1718"/>
                <w:sz w:val="20"/>
                <w:szCs w:val="20"/>
              </w:rPr>
              <w:t>p</w:t>
            </w:r>
            <w:r w:rsidRPr="000E6B7D">
              <w:rPr>
                <w:color w:val="1A1718"/>
                <w:sz w:val="20"/>
                <w:szCs w:val="20"/>
              </w:rPr>
              <w:t>&lt;0.01) and the CC genotype group in Cry1 rs2287161 (</w:t>
            </w:r>
            <w:r w:rsidRPr="000E6B7D">
              <w:rPr>
                <w:i/>
                <w:color w:val="1A1718"/>
                <w:sz w:val="20"/>
                <w:szCs w:val="20"/>
              </w:rPr>
              <w:t>p</w:t>
            </w:r>
            <w:r w:rsidRPr="000E6B7D">
              <w:rPr>
                <w:color w:val="1A1718"/>
                <w:sz w:val="20"/>
                <w:szCs w:val="20"/>
              </w:rPr>
              <w:t>&lt;0.01). There was no difference in HD</w:t>
            </w:r>
            <w:r w:rsidR="00251FAD">
              <w:rPr>
                <w:color w:val="1A1718"/>
                <w:sz w:val="20"/>
                <w:szCs w:val="20"/>
              </w:rPr>
              <w:t>RS</w:t>
            </w:r>
            <w:r w:rsidRPr="000E6B7D">
              <w:rPr>
                <w:color w:val="1A1718"/>
                <w:sz w:val="20"/>
                <w:szCs w:val="20"/>
              </w:rPr>
              <w:t xml:space="preserve"> score</w:t>
            </w:r>
            <w:r w:rsidR="00BC61D4">
              <w:rPr>
                <w:color w:val="1A1718"/>
                <w:sz w:val="20"/>
                <w:szCs w:val="20"/>
              </w:rPr>
              <w:t>s</w:t>
            </w:r>
            <w:r w:rsidRPr="000E6B7D">
              <w:rPr>
                <w:color w:val="1A1718"/>
                <w:sz w:val="20"/>
                <w:szCs w:val="20"/>
              </w:rPr>
              <w:t xml:space="preserve"> between the </w:t>
            </w:r>
            <w:r w:rsidR="000D07C1" w:rsidRPr="000D07C1">
              <w:rPr>
                <w:i/>
                <w:color w:val="1A1718"/>
                <w:sz w:val="20"/>
                <w:szCs w:val="20"/>
              </w:rPr>
              <w:t>CRY2</w:t>
            </w:r>
            <w:r w:rsidR="000D07C1">
              <w:rPr>
                <w:color w:val="1A1718"/>
                <w:sz w:val="20"/>
                <w:szCs w:val="20"/>
              </w:rPr>
              <w:t xml:space="preserve"> </w:t>
            </w:r>
            <w:r w:rsidRPr="000E6B7D">
              <w:rPr>
                <w:color w:val="1A1718"/>
                <w:sz w:val="20"/>
                <w:szCs w:val="20"/>
              </w:rPr>
              <w:t xml:space="preserve">AA genotype and AG genotype </w:t>
            </w:r>
            <w:r w:rsidR="000D07C1">
              <w:rPr>
                <w:color w:val="1A1718"/>
                <w:sz w:val="20"/>
                <w:szCs w:val="20"/>
              </w:rPr>
              <w:t>(</w:t>
            </w:r>
            <w:r w:rsidRPr="000E6B7D">
              <w:rPr>
                <w:color w:val="1A1718"/>
                <w:sz w:val="20"/>
                <w:szCs w:val="20"/>
              </w:rPr>
              <w:t>rs10838524</w:t>
            </w:r>
            <w:r w:rsidR="000D07C1">
              <w:rPr>
                <w:color w:val="1A1718"/>
                <w:sz w:val="20"/>
                <w:szCs w:val="20"/>
              </w:rPr>
              <w:t>)</w:t>
            </w:r>
            <w:r w:rsidRPr="000E6B7D">
              <w:rPr>
                <w:color w:val="1A1718"/>
                <w:sz w:val="20"/>
                <w:szCs w:val="20"/>
              </w:rPr>
              <w:t>.</w:t>
            </w:r>
          </w:p>
          <w:p w14:paraId="7B94C7AB" w14:textId="0988662E" w:rsidR="00036A72" w:rsidRPr="000E6B7D" w:rsidRDefault="00036A72" w:rsidP="00D559E2">
            <w:pPr>
              <w:widowControl w:val="0"/>
              <w:autoSpaceDE w:val="0"/>
              <w:autoSpaceDN w:val="0"/>
              <w:adjustRightInd w:val="0"/>
              <w:jc w:val="both"/>
              <w:rPr>
                <w:color w:val="000000"/>
                <w:sz w:val="20"/>
                <w:szCs w:val="20"/>
              </w:rPr>
            </w:pPr>
          </w:p>
        </w:tc>
      </w:tr>
      <w:tr w:rsidR="00277B1E" w:rsidRPr="000E6B7D" w14:paraId="5E96A849" w14:textId="77777777" w:rsidTr="00A54BF7">
        <w:tc>
          <w:tcPr>
            <w:tcW w:w="1843" w:type="dxa"/>
          </w:tcPr>
          <w:p w14:paraId="0D854AEB" w14:textId="6A3B8E31" w:rsidR="00277B1E" w:rsidRPr="000E6B7D" w:rsidRDefault="00277B1E" w:rsidP="00F463CB">
            <w:pPr>
              <w:rPr>
                <w:sz w:val="20"/>
                <w:szCs w:val="20"/>
              </w:rPr>
            </w:pPr>
            <w:r w:rsidRPr="000E6B7D">
              <w:rPr>
                <w:sz w:val="20"/>
                <w:szCs w:val="20"/>
              </w:rPr>
              <w:t>Kasten et al. (2012)</w:t>
            </w:r>
            <w:r w:rsidR="00B56F9C">
              <w:rPr>
                <w:sz w:val="20"/>
                <w:szCs w:val="20"/>
              </w:rPr>
              <w:t xml:space="preserve"> </w:t>
            </w:r>
            <w:r w:rsidR="00280345">
              <w:rPr>
                <w:sz w:val="20"/>
                <w:szCs w:val="20"/>
              </w:rPr>
              <w:fldChar w:fldCharType="begin">
                <w:fldData xml:space="preserve">PEVuZE5vdGU+PENpdGU+PEF1dGhvcj5LYXN0ZW48L0F1dGhvcj48WWVhcj4yMDEyPC9ZZWFyPjxS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</w:fldData>
              </w:fldChar>
            </w:r>
            <w:r w:rsidR="00B9417C">
              <w:rPr>
                <w:sz w:val="20"/>
                <w:szCs w:val="20"/>
              </w:rPr>
              <w:instrText xml:space="preserve"> ADDIN EN.CITE </w:instrText>
            </w:r>
            <w:r w:rsidR="00B9417C">
              <w:rPr>
                <w:sz w:val="20"/>
                <w:szCs w:val="20"/>
              </w:rPr>
              <w:fldChar w:fldCharType="begin">
                <w:fldData xml:space="preserve">PEVuZE5vdGU+PENpdGU+PEF1dGhvcj5LYXN0ZW48L0F1dGhvcj48WWVhcj4yMDEyPC9ZZWFyPjxS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40)</w:t>
            </w:r>
            <w:r w:rsidR="00280345">
              <w:rPr>
                <w:sz w:val="20"/>
                <w:szCs w:val="20"/>
              </w:rPr>
              <w:fldChar w:fldCharType="end"/>
            </w:r>
            <w:r w:rsidRPr="000E6B7D">
              <w:rPr>
                <w:sz w:val="20"/>
                <w:szCs w:val="20"/>
              </w:rPr>
              <w:t xml:space="preserve"> </w:t>
            </w:r>
          </w:p>
        </w:tc>
        <w:tc>
          <w:tcPr>
            <w:tcW w:w="1949" w:type="dxa"/>
          </w:tcPr>
          <w:p w14:paraId="4D97C953" w14:textId="435A6A4B" w:rsidR="00277B1E" w:rsidRPr="000E6B7D" w:rsidRDefault="00277B1E" w:rsidP="00F463CB">
            <w:pPr>
              <w:widowControl w:val="0"/>
              <w:autoSpaceDE w:val="0"/>
              <w:autoSpaceDN w:val="0"/>
              <w:adjustRightInd w:val="0"/>
              <w:rPr>
                <w:sz w:val="20"/>
                <w:szCs w:val="20"/>
              </w:rPr>
            </w:pPr>
            <w:r w:rsidRPr="000E6B7D">
              <w:rPr>
                <w:color w:val="000000"/>
                <w:sz w:val="20"/>
                <w:szCs w:val="20"/>
              </w:rPr>
              <w:t xml:space="preserve">42 (2 </w:t>
            </w:r>
            <w:r w:rsidRPr="000E6B7D">
              <w:rPr>
                <w:i/>
                <w:color w:val="000000"/>
                <w:sz w:val="20"/>
                <w:szCs w:val="20"/>
              </w:rPr>
              <w:t>SNCA</w:t>
            </w:r>
            <w:r w:rsidRPr="000E6B7D">
              <w:rPr>
                <w:color w:val="000000"/>
                <w:sz w:val="20"/>
                <w:szCs w:val="20"/>
              </w:rPr>
              <w:t xml:space="preserve">, 8 </w:t>
            </w:r>
            <w:r w:rsidR="00053C85" w:rsidRPr="00053C85">
              <w:rPr>
                <w:i/>
                <w:sz w:val="20"/>
                <w:szCs w:val="20"/>
              </w:rPr>
              <w:t>P</w:t>
            </w:r>
            <w:r w:rsidR="00251FAD">
              <w:rPr>
                <w:i/>
                <w:sz w:val="20"/>
                <w:szCs w:val="20"/>
              </w:rPr>
              <w:t>RKN</w:t>
            </w:r>
            <w:r w:rsidRPr="000E6B7D">
              <w:rPr>
                <w:color w:val="000000"/>
                <w:sz w:val="20"/>
                <w:szCs w:val="20"/>
              </w:rPr>
              <w:t xml:space="preserve">, 9 </w:t>
            </w:r>
            <w:r w:rsidRPr="000E6B7D">
              <w:rPr>
                <w:i/>
                <w:color w:val="000000"/>
                <w:sz w:val="20"/>
                <w:szCs w:val="20"/>
              </w:rPr>
              <w:t>PINK1</w:t>
            </w:r>
            <w:r w:rsidRPr="000E6B7D">
              <w:rPr>
                <w:color w:val="000000"/>
                <w:sz w:val="20"/>
                <w:szCs w:val="20"/>
              </w:rPr>
              <w:t xml:space="preserve"> and 4 </w:t>
            </w:r>
            <w:r w:rsidRPr="000E6B7D">
              <w:rPr>
                <w:i/>
                <w:color w:val="000000"/>
                <w:sz w:val="20"/>
                <w:szCs w:val="20"/>
              </w:rPr>
              <w:t>LRRK2</w:t>
            </w:r>
            <w:r>
              <w:rPr>
                <w:color w:val="000000"/>
                <w:sz w:val="20"/>
                <w:szCs w:val="20"/>
              </w:rPr>
              <w:t>)</w:t>
            </w:r>
          </w:p>
        </w:tc>
        <w:tc>
          <w:tcPr>
            <w:tcW w:w="1417" w:type="dxa"/>
          </w:tcPr>
          <w:p w14:paraId="53135895" w14:textId="77777777" w:rsidR="00277B1E" w:rsidRPr="000E6B7D" w:rsidRDefault="00277B1E" w:rsidP="00F463CB">
            <w:pPr>
              <w:widowControl w:val="0"/>
              <w:autoSpaceDE w:val="0"/>
              <w:autoSpaceDN w:val="0"/>
              <w:adjustRightInd w:val="0"/>
              <w:rPr>
                <w:color w:val="1A1718"/>
                <w:sz w:val="20"/>
                <w:szCs w:val="20"/>
              </w:rPr>
            </w:pPr>
            <w:r w:rsidRPr="000E6B7D">
              <w:rPr>
                <w:sz w:val="20"/>
                <w:szCs w:val="20"/>
              </w:rPr>
              <w:t xml:space="preserve">Carriers = </w:t>
            </w:r>
            <w:r w:rsidRPr="000E6B7D">
              <w:rPr>
                <w:color w:val="000000"/>
                <w:sz w:val="20"/>
                <w:szCs w:val="20"/>
              </w:rPr>
              <w:t xml:space="preserve">44 (13) </w:t>
            </w:r>
            <w:r w:rsidRPr="000E6B7D">
              <w:rPr>
                <w:sz w:val="20"/>
                <w:szCs w:val="20"/>
              </w:rPr>
              <w:t xml:space="preserve">(MMC), </w:t>
            </w:r>
          </w:p>
          <w:p w14:paraId="283A2765" w14:textId="77777777" w:rsidR="00277B1E" w:rsidRPr="000E6B7D" w:rsidRDefault="00277B1E" w:rsidP="00F463CB">
            <w:pPr>
              <w:widowControl w:val="0"/>
              <w:autoSpaceDE w:val="0"/>
              <w:autoSpaceDN w:val="0"/>
              <w:adjustRightInd w:val="0"/>
              <w:rPr>
                <w:color w:val="1A1718"/>
                <w:sz w:val="20"/>
                <w:szCs w:val="20"/>
              </w:rPr>
            </w:pPr>
          </w:p>
        </w:tc>
        <w:tc>
          <w:tcPr>
            <w:tcW w:w="1350" w:type="dxa"/>
          </w:tcPr>
          <w:p w14:paraId="5A060A4F" w14:textId="77777777" w:rsidR="00277B1E" w:rsidRPr="000E6B7D" w:rsidRDefault="00277B1E" w:rsidP="00F463CB">
            <w:pPr>
              <w:rPr>
                <w:sz w:val="20"/>
                <w:szCs w:val="20"/>
              </w:rPr>
            </w:pPr>
            <w:r w:rsidRPr="000E6B7D">
              <w:rPr>
                <w:sz w:val="20"/>
                <w:szCs w:val="20"/>
              </w:rPr>
              <w:t>UPDRS-III</w:t>
            </w:r>
          </w:p>
          <w:p w14:paraId="34C65084" w14:textId="77777777" w:rsidR="00277B1E" w:rsidRPr="000E6B7D" w:rsidRDefault="00277B1E" w:rsidP="00F463CB">
            <w:pPr>
              <w:widowControl w:val="0"/>
              <w:autoSpaceDE w:val="0"/>
              <w:autoSpaceDN w:val="0"/>
              <w:adjustRightInd w:val="0"/>
              <w:rPr>
                <w:color w:val="000000"/>
                <w:sz w:val="20"/>
                <w:szCs w:val="20"/>
              </w:rPr>
            </w:pPr>
            <w:r>
              <w:rPr>
                <w:color w:val="000000"/>
                <w:sz w:val="20"/>
                <w:szCs w:val="20"/>
              </w:rPr>
              <w:t>16.7 (13.9) (MMC)</w:t>
            </w:r>
          </w:p>
          <w:p w14:paraId="370BAD4C" w14:textId="77777777" w:rsidR="00277B1E" w:rsidRPr="000E6B7D" w:rsidRDefault="00277B1E" w:rsidP="00F463CB">
            <w:pPr>
              <w:widowControl w:val="0"/>
              <w:autoSpaceDE w:val="0"/>
              <w:autoSpaceDN w:val="0"/>
              <w:adjustRightInd w:val="0"/>
              <w:rPr>
                <w:color w:val="1A1718"/>
                <w:sz w:val="20"/>
                <w:szCs w:val="20"/>
              </w:rPr>
            </w:pPr>
          </w:p>
        </w:tc>
        <w:tc>
          <w:tcPr>
            <w:tcW w:w="1913" w:type="dxa"/>
          </w:tcPr>
          <w:p w14:paraId="5604122D" w14:textId="0E38796E" w:rsidR="00277B1E" w:rsidRPr="000E6B7D" w:rsidRDefault="00D559E2" w:rsidP="00F463CB">
            <w:pPr>
              <w:widowControl w:val="0"/>
              <w:autoSpaceDE w:val="0"/>
              <w:autoSpaceDN w:val="0"/>
              <w:adjustRightInd w:val="0"/>
              <w:rPr>
                <w:i/>
                <w:color w:val="1A1718"/>
                <w:sz w:val="20"/>
                <w:szCs w:val="20"/>
              </w:rPr>
            </w:pPr>
            <w:r>
              <w:rPr>
                <w:sz w:val="20"/>
                <w:szCs w:val="20"/>
              </w:rPr>
              <w:t xml:space="preserve">Variants in </w:t>
            </w:r>
            <w:r w:rsidR="00D739CE">
              <w:rPr>
                <w:i/>
                <w:sz w:val="20"/>
                <w:szCs w:val="20"/>
              </w:rPr>
              <w:t>SNCA, Parkin</w:t>
            </w:r>
            <w:r w:rsidR="00277B1E" w:rsidRPr="000E6B7D">
              <w:rPr>
                <w:i/>
                <w:sz w:val="20"/>
                <w:szCs w:val="20"/>
              </w:rPr>
              <w:t>, PINK1, LRRK2</w:t>
            </w:r>
          </w:p>
        </w:tc>
        <w:tc>
          <w:tcPr>
            <w:tcW w:w="1528" w:type="dxa"/>
          </w:tcPr>
          <w:p w14:paraId="753A32D1" w14:textId="58D48BF7" w:rsidR="00277B1E" w:rsidRPr="001476DC" w:rsidRDefault="00277B1E" w:rsidP="00F463CB">
            <w:pPr>
              <w:widowControl w:val="0"/>
              <w:autoSpaceDE w:val="0"/>
              <w:autoSpaceDN w:val="0"/>
              <w:adjustRightInd w:val="0"/>
              <w:rPr>
                <w:sz w:val="20"/>
                <w:szCs w:val="20"/>
              </w:rPr>
            </w:pPr>
            <w:r w:rsidRPr="001476DC">
              <w:rPr>
                <w:sz w:val="20"/>
                <w:szCs w:val="20"/>
              </w:rPr>
              <w:t>BDI</w:t>
            </w:r>
          </w:p>
        </w:tc>
        <w:tc>
          <w:tcPr>
            <w:tcW w:w="5593" w:type="dxa"/>
          </w:tcPr>
          <w:p w14:paraId="1DB33FDD" w14:textId="77777777" w:rsidR="00277B1E" w:rsidRDefault="00277B1E" w:rsidP="00D559E2">
            <w:pPr>
              <w:widowControl w:val="0"/>
              <w:autoSpaceDE w:val="0"/>
              <w:autoSpaceDN w:val="0"/>
              <w:adjustRightInd w:val="0"/>
              <w:jc w:val="both"/>
              <w:rPr>
                <w:color w:val="000000"/>
                <w:sz w:val="20"/>
                <w:szCs w:val="20"/>
              </w:rPr>
            </w:pPr>
            <w:r w:rsidRPr="000E6B7D">
              <w:rPr>
                <w:color w:val="000000"/>
                <w:sz w:val="20"/>
                <w:szCs w:val="20"/>
              </w:rPr>
              <w:t xml:space="preserve">Frequency of depression was increased in all PD groups, particularly the MMC (0.44) and EOPD (0.31) groups. However the treated disease controls had the highest proportion of at least moderate depressive symptoms at 0.63. </w:t>
            </w:r>
          </w:p>
          <w:p w14:paraId="54BC8066" w14:textId="3EDC1F8D" w:rsidR="00251FAD" w:rsidRPr="000E6B7D" w:rsidRDefault="00251FAD" w:rsidP="00D559E2">
            <w:pPr>
              <w:widowControl w:val="0"/>
              <w:autoSpaceDE w:val="0"/>
              <w:autoSpaceDN w:val="0"/>
              <w:adjustRightInd w:val="0"/>
              <w:jc w:val="both"/>
              <w:rPr>
                <w:color w:val="1A1718"/>
                <w:sz w:val="20"/>
                <w:szCs w:val="20"/>
              </w:rPr>
            </w:pPr>
          </w:p>
        </w:tc>
      </w:tr>
      <w:tr w:rsidR="00277B1E" w:rsidRPr="000E6B7D" w14:paraId="16748235" w14:textId="77777777" w:rsidTr="00A54BF7">
        <w:tc>
          <w:tcPr>
            <w:tcW w:w="1843" w:type="dxa"/>
          </w:tcPr>
          <w:p w14:paraId="54C2F38D" w14:textId="09CACDA3" w:rsidR="00277B1E" w:rsidRPr="000E6B7D" w:rsidRDefault="00277B1E" w:rsidP="00F463CB">
            <w:pPr>
              <w:rPr>
                <w:sz w:val="20"/>
                <w:szCs w:val="20"/>
              </w:rPr>
            </w:pPr>
            <w:proofErr w:type="spellStart"/>
            <w:r w:rsidRPr="000E6B7D">
              <w:rPr>
                <w:sz w:val="20"/>
                <w:szCs w:val="20"/>
              </w:rPr>
              <w:lastRenderedPageBreak/>
              <w:t>Cagni</w:t>
            </w:r>
            <w:proofErr w:type="spellEnd"/>
            <w:r w:rsidRPr="000E6B7D">
              <w:rPr>
                <w:sz w:val="20"/>
                <w:szCs w:val="20"/>
              </w:rPr>
              <w:t xml:space="preserve"> et al. (201</w:t>
            </w:r>
            <w:r w:rsidR="00280345">
              <w:rPr>
                <w:sz w:val="20"/>
                <w:szCs w:val="20"/>
              </w:rPr>
              <w:t>7</w:t>
            </w:r>
            <w:r w:rsidRPr="000E6B7D">
              <w:rPr>
                <w:sz w:val="20"/>
                <w:szCs w:val="20"/>
              </w:rPr>
              <w:t>)</w:t>
            </w:r>
            <w:r w:rsidR="00B56F9C">
              <w:rPr>
                <w:sz w:val="20"/>
                <w:szCs w:val="20"/>
              </w:rPr>
              <w:t xml:space="preserve"> </w:t>
            </w:r>
            <w:r w:rsidR="00280345">
              <w:rPr>
                <w:sz w:val="20"/>
                <w:szCs w:val="20"/>
              </w:rPr>
              <w:fldChar w:fldCharType="begin">
                <w:fldData xml:space="preserve">PEVuZE5vdGU+PENpdGU+PEF1dGhvcj5DYWduaTwvQXV0aG9yPjxZZWFyPjIwMTc8L1llYXI+PFJl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</w:fldData>
              </w:fldChar>
            </w:r>
            <w:r w:rsidR="00B9417C">
              <w:rPr>
                <w:sz w:val="20"/>
                <w:szCs w:val="20"/>
              </w:rPr>
              <w:instrText xml:space="preserve"> ADDIN EN.CITE </w:instrText>
            </w:r>
            <w:r w:rsidR="00B9417C">
              <w:rPr>
                <w:sz w:val="20"/>
                <w:szCs w:val="20"/>
              </w:rPr>
              <w:fldChar w:fldCharType="begin">
                <w:fldData xml:space="preserve">PEVuZE5vdGU+PENpdGU+PEF1dGhvcj5DYWduaTwvQXV0aG9yPjxZZWFyPjIwMTc8L1llYXI+PFJl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14)</w:t>
            </w:r>
            <w:r w:rsidR="00280345">
              <w:rPr>
                <w:sz w:val="20"/>
                <w:szCs w:val="20"/>
              </w:rPr>
              <w:fldChar w:fldCharType="end"/>
            </w:r>
            <w:r w:rsidRPr="000E6B7D">
              <w:rPr>
                <w:sz w:val="20"/>
                <w:szCs w:val="20"/>
              </w:rPr>
              <w:t xml:space="preserve"> </w:t>
            </w:r>
          </w:p>
        </w:tc>
        <w:tc>
          <w:tcPr>
            <w:tcW w:w="1949" w:type="dxa"/>
          </w:tcPr>
          <w:p w14:paraId="56064BCD" w14:textId="7EACA3DF" w:rsidR="00277B1E" w:rsidRPr="000E6B7D" w:rsidRDefault="00277B1E" w:rsidP="00F463CB">
            <w:pPr>
              <w:rPr>
                <w:sz w:val="20"/>
                <w:szCs w:val="20"/>
              </w:rPr>
            </w:pPr>
            <w:r w:rsidRPr="000E6B7D">
              <w:rPr>
                <w:sz w:val="20"/>
                <w:szCs w:val="20"/>
              </w:rPr>
              <w:t xml:space="preserve">200 (104 </w:t>
            </w:r>
            <w:r w:rsidRPr="000E6B7D">
              <w:rPr>
                <w:i/>
                <w:sz w:val="20"/>
                <w:szCs w:val="20"/>
              </w:rPr>
              <w:t>BDNF</w:t>
            </w:r>
            <w:r>
              <w:rPr>
                <w:sz w:val="20"/>
                <w:szCs w:val="20"/>
              </w:rPr>
              <w:t>)</w:t>
            </w:r>
          </w:p>
        </w:tc>
        <w:tc>
          <w:tcPr>
            <w:tcW w:w="1417" w:type="dxa"/>
          </w:tcPr>
          <w:p w14:paraId="4A96E0AC"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 xml:space="preserve">64.32 (11.71) </w:t>
            </w:r>
          </w:p>
        </w:tc>
        <w:tc>
          <w:tcPr>
            <w:tcW w:w="1350" w:type="dxa"/>
          </w:tcPr>
          <w:p w14:paraId="1936013A"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UPDRS-III</w:t>
            </w:r>
          </w:p>
          <w:p w14:paraId="47D9C046" w14:textId="77777777" w:rsidR="00277B1E" w:rsidRPr="000E6B7D" w:rsidRDefault="00277B1E" w:rsidP="00F463CB">
            <w:pPr>
              <w:widowControl w:val="0"/>
              <w:autoSpaceDE w:val="0"/>
              <w:autoSpaceDN w:val="0"/>
              <w:adjustRightInd w:val="0"/>
              <w:rPr>
                <w:color w:val="000000"/>
                <w:sz w:val="20"/>
                <w:szCs w:val="20"/>
              </w:rPr>
            </w:pPr>
            <w:r w:rsidRPr="000E6B7D">
              <w:rPr>
                <w:color w:val="000000"/>
                <w:sz w:val="20"/>
                <w:szCs w:val="20"/>
              </w:rPr>
              <w:t>Carriers (G/G) = 21.72 (10.8)</w:t>
            </w:r>
          </w:p>
          <w:p w14:paraId="09B2191A" w14:textId="77777777" w:rsidR="00277B1E" w:rsidRDefault="00277B1E" w:rsidP="00F463CB">
            <w:pPr>
              <w:widowControl w:val="0"/>
              <w:autoSpaceDE w:val="0"/>
              <w:autoSpaceDN w:val="0"/>
              <w:adjustRightInd w:val="0"/>
              <w:rPr>
                <w:color w:val="000000"/>
                <w:sz w:val="20"/>
                <w:szCs w:val="20"/>
              </w:rPr>
            </w:pPr>
            <w:r w:rsidRPr="000E6B7D">
              <w:rPr>
                <w:color w:val="000000"/>
                <w:sz w:val="20"/>
                <w:szCs w:val="20"/>
              </w:rPr>
              <w:t>Carriers = (A/G +A/A) = 21.07 (8.07)</w:t>
            </w:r>
          </w:p>
          <w:p w14:paraId="07B20BBC" w14:textId="2527FA17" w:rsidR="00036A72" w:rsidRPr="000E6B7D" w:rsidRDefault="00036A72" w:rsidP="00F463CB">
            <w:pPr>
              <w:widowControl w:val="0"/>
              <w:autoSpaceDE w:val="0"/>
              <w:autoSpaceDN w:val="0"/>
              <w:adjustRightInd w:val="0"/>
              <w:rPr>
                <w:color w:val="000000"/>
                <w:sz w:val="20"/>
                <w:szCs w:val="20"/>
              </w:rPr>
            </w:pPr>
          </w:p>
        </w:tc>
        <w:tc>
          <w:tcPr>
            <w:tcW w:w="1913" w:type="dxa"/>
          </w:tcPr>
          <w:p w14:paraId="5478D7A7" w14:textId="69E9A116" w:rsidR="00277B1E" w:rsidRPr="000E6B7D" w:rsidRDefault="00277B1E" w:rsidP="00F463CB">
            <w:pPr>
              <w:rPr>
                <w:sz w:val="20"/>
                <w:szCs w:val="20"/>
              </w:rPr>
            </w:pPr>
            <w:r w:rsidRPr="000E6B7D">
              <w:rPr>
                <w:i/>
                <w:sz w:val="20"/>
                <w:szCs w:val="20"/>
              </w:rPr>
              <w:t xml:space="preserve">BDNF </w:t>
            </w:r>
            <w:r w:rsidRPr="000E6B7D">
              <w:rPr>
                <w:sz w:val="20"/>
                <w:szCs w:val="20"/>
              </w:rPr>
              <w:t>(</w:t>
            </w:r>
            <w:r w:rsidR="001F02F1" w:rsidRPr="001F02F1">
              <w:rPr>
                <w:color w:val="000000"/>
                <w:sz w:val="20"/>
                <w:szCs w:val="20"/>
              </w:rPr>
              <w:t>rs6265</w:t>
            </w:r>
            <w:r w:rsidRPr="000E6B7D">
              <w:rPr>
                <w:sz w:val="20"/>
                <w:szCs w:val="20"/>
              </w:rPr>
              <w:t>)</w:t>
            </w:r>
          </w:p>
        </w:tc>
        <w:tc>
          <w:tcPr>
            <w:tcW w:w="1528" w:type="dxa"/>
          </w:tcPr>
          <w:p w14:paraId="3AF60FE3" w14:textId="3EC3EDE3" w:rsidR="00277B1E" w:rsidRPr="001476DC" w:rsidRDefault="00277B1E" w:rsidP="00F463CB">
            <w:pPr>
              <w:rPr>
                <w:sz w:val="20"/>
                <w:szCs w:val="20"/>
              </w:rPr>
            </w:pPr>
            <w:r w:rsidRPr="001476DC">
              <w:rPr>
                <w:sz w:val="20"/>
                <w:szCs w:val="20"/>
              </w:rPr>
              <w:t xml:space="preserve"> BDI</w:t>
            </w:r>
          </w:p>
        </w:tc>
        <w:tc>
          <w:tcPr>
            <w:tcW w:w="5593" w:type="dxa"/>
          </w:tcPr>
          <w:p w14:paraId="0CCC58BA" w14:textId="69F7217E" w:rsidR="00277B1E" w:rsidRPr="000E6B7D" w:rsidRDefault="00277B1E" w:rsidP="00D559E2">
            <w:pPr>
              <w:widowControl w:val="0"/>
              <w:autoSpaceDE w:val="0"/>
              <w:autoSpaceDN w:val="0"/>
              <w:adjustRightInd w:val="0"/>
              <w:jc w:val="both"/>
              <w:rPr>
                <w:color w:val="000000"/>
                <w:sz w:val="20"/>
                <w:szCs w:val="20"/>
              </w:rPr>
            </w:pPr>
            <w:r>
              <w:rPr>
                <w:color w:val="000000"/>
                <w:sz w:val="20"/>
                <w:szCs w:val="20"/>
              </w:rPr>
              <w:t>People with PD</w:t>
            </w:r>
            <w:r w:rsidRPr="000E6B7D">
              <w:rPr>
                <w:color w:val="000000"/>
                <w:sz w:val="20"/>
                <w:szCs w:val="20"/>
              </w:rPr>
              <w:t xml:space="preserve"> presented more prevalent</w:t>
            </w:r>
            <w:r w:rsidR="00387710">
              <w:rPr>
                <w:color w:val="000000"/>
                <w:sz w:val="20"/>
                <w:szCs w:val="20"/>
              </w:rPr>
              <w:t xml:space="preserve"> and severe depression symptoms, measured by</w:t>
            </w:r>
            <w:r w:rsidRPr="000E6B7D">
              <w:rPr>
                <w:color w:val="000000"/>
                <w:sz w:val="20"/>
                <w:szCs w:val="20"/>
              </w:rPr>
              <w:t xml:space="preserve"> BDI (7.18 (7.80) versus 16.22 (9.52), </w:t>
            </w:r>
            <w:r w:rsidRPr="000E6B7D">
              <w:rPr>
                <w:i/>
                <w:color w:val="000000"/>
                <w:sz w:val="20"/>
                <w:szCs w:val="20"/>
              </w:rPr>
              <w:t>p</w:t>
            </w:r>
            <w:r w:rsidRPr="000E6B7D">
              <w:rPr>
                <w:color w:val="000000"/>
                <w:sz w:val="20"/>
                <w:szCs w:val="20"/>
              </w:rPr>
              <w:t>=0.0001)</w:t>
            </w:r>
            <w:r w:rsidR="00387710">
              <w:rPr>
                <w:color w:val="000000"/>
                <w:sz w:val="20"/>
                <w:szCs w:val="20"/>
              </w:rPr>
              <w:t>,</w:t>
            </w:r>
            <w:r w:rsidRPr="000E6B7D">
              <w:rPr>
                <w:color w:val="000000"/>
                <w:sz w:val="20"/>
                <w:szCs w:val="20"/>
              </w:rPr>
              <w:t xml:space="preserve"> when compared with controls. </w:t>
            </w:r>
          </w:p>
        </w:tc>
      </w:tr>
      <w:tr w:rsidR="00277B1E" w:rsidRPr="00770585" w14:paraId="764EBB07" w14:textId="77777777" w:rsidTr="00A54BF7">
        <w:trPr>
          <w:trHeight w:val="1475"/>
        </w:trPr>
        <w:tc>
          <w:tcPr>
            <w:tcW w:w="1843" w:type="dxa"/>
          </w:tcPr>
          <w:p w14:paraId="0EB3EC4C" w14:textId="443FA5E7" w:rsidR="00277B1E" w:rsidRPr="000E6B7D" w:rsidRDefault="00277B1E" w:rsidP="00F463CB">
            <w:pPr>
              <w:rPr>
                <w:sz w:val="20"/>
                <w:szCs w:val="20"/>
              </w:rPr>
            </w:pPr>
            <w:r w:rsidRPr="000E6B7D">
              <w:rPr>
                <w:sz w:val="20"/>
                <w:szCs w:val="20"/>
              </w:rPr>
              <w:t>Zheng et al. (2017)</w:t>
            </w:r>
            <w:r w:rsidR="00B56F9C">
              <w:rPr>
                <w:sz w:val="20"/>
                <w:szCs w:val="20"/>
              </w:rPr>
              <w:t xml:space="preserve"> </w:t>
            </w:r>
            <w:r w:rsidR="00280345">
              <w:rPr>
                <w:sz w:val="20"/>
                <w:szCs w:val="20"/>
              </w:rPr>
              <w:fldChar w:fldCharType="begin">
                <w:fldData xml:space="preserve">PEVuZE5vdGU+PENpdGU+PEF1dGhvcj5aaGVuZzwvQXV0aG9yPjxZZWFyPjIwMTc8L1llYXI+PFJl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</w:fldData>
              </w:fldChar>
            </w:r>
            <w:r w:rsidR="00B9417C">
              <w:rPr>
                <w:sz w:val="20"/>
                <w:szCs w:val="20"/>
              </w:rPr>
              <w:instrText xml:space="preserve"> ADDIN EN.CITE </w:instrText>
            </w:r>
            <w:r w:rsidR="00B9417C">
              <w:rPr>
                <w:sz w:val="20"/>
                <w:szCs w:val="20"/>
              </w:rPr>
              <w:fldChar w:fldCharType="begin">
                <w:fldData xml:space="preserve">PEVuZE5vdGU+PENpdGU+PEF1dGhvcj5aaGVuZzwvQXV0aG9yPjxZZWFyPjIwMTc8L1llYXI+PFJl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</w:fldData>
              </w:fldChar>
            </w:r>
            <w:r w:rsidR="00B9417C">
              <w:rPr>
                <w:sz w:val="20"/>
                <w:szCs w:val="20"/>
              </w:rPr>
              <w:instrText xml:space="preserve"> ADDIN EN.CITE.DATA </w:instrText>
            </w:r>
            <w:r w:rsidR="00B9417C">
              <w:rPr>
                <w:sz w:val="20"/>
                <w:szCs w:val="20"/>
              </w:rPr>
            </w:r>
            <w:r w:rsidR="00B9417C">
              <w:rPr>
                <w:sz w:val="20"/>
                <w:szCs w:val="20"/>
              </w:rPr>
              <w:fldChar w:fldCharType="end"/>
            </w:r>
            <w:r w:rsidR="00280345">
              <w:rPr>
                <w:sz w:val="20"/>
                <w:szCs w:val="20"/>
              </w:rPr>
            </w:r>
            <w:r w:rsidR="00280345">
              <w:rPr>
                <w:sz w:val="20"/>
                <w:szCs w:val="20"/>
              </w:rPr>
              <w:fldChar w:fldCharType="separate"/>
            </w:r>
            <w:r w:rsidR="00B9417C">
              <w:rPr>
                <w:noProof/>
                <w:sz w:val="20"/>
                <w:szCs w:val="20"/>
              </w:rPr>
              <w:t>(32)</w:t>
            </w:r>
            <w:r w:rsidR="00280345">
              <w:rPr>
                <w:sz w:val="20"/>
                <w:szCs w:val="20"/>
              </w:rPr>
              <w:fldChar w:fldCharType="end"/>
            </w:r>
            <w:r w:rsidRPr="000E6B7D">
              <w:rPr>
                <w:sz w:val="20"/>
                <w:szCs w:val="20"/>
              </w:rPr>
              <w:t xml:space="preserve"> </w:t>
            </w:r>
          </w:p>
        </w:tc>
        <w:tc>
          <w:tcPr>
            <w:tcW w:w="1949" w:type="dxa"/>
          </w:tcPr>
          <w:p w14:paraId="277CC633" w14:textId="4017A00B" w:rsidR="00277B1E" w:rsidRPr="000E6B7D" w:rsidRDefault="00277B1E" w:rsidP="00F463CB">
            <w:pPr>
              <w:rPr>
                <w:sz w:val="20"/>
                <w:szCs w:val="20"/>
              </w:rPr>
            </w:pPr>
            <w:r w:rsidRPr="000E6B7D">
              <w:rPr>
                <w:sz w:val="20"/>
                <w:szCs w:val="20"/>
              </w:rPr>
              <w:t>330 (125 depression and 205 without depression)</w:t>
            </w:r>
          </w:p>
        </w:tc>
        <w:tc>
          <w:tcPr>
            <w:tcW w:w="1417" w:type="dxa"/>
          </w:tcPr>
          <w:p w14:paraId="2E5E7FD4" w14:textId="71D3FF7A" w:rsidR="00277B1E" w:rsidRDefault="00277B1E" w:rsidP="00F463CB">
            <w:pPr>
              <w:widowControl w:val="0"/>
              <w:autoSpaceDE w:val="0"/>
              <w:autoSpaceDN w:val="0"/>
              <w:adjustRightInd w:val="0"/>
              <w:rPr>
                <w:color w:val="000000"/>
                <w:sz w:val="20"/>
                <w:szCs w:val="20"/>
              </w:rPr>
            </w:pPr>
            <w:r w:rsidRPr="000E6B7D">
              <w:rPr>
                <w:sz w:val="20"/>
                <w:szCs w:val="20"/>
              </w:rPr>
              <w:t xml:space="preserve">With depression = </w:t>
            </w:r>
            <w:r w:rsidRPr="000E6B7D">
              <w:rPr>
                <w:color w:val="000000"/>
                <w:sz w:val="20"/>
                <w:szCs w:val="20"/>
              </w:rPr>
              <w:t xml:space="preserve">62.3 (10.3), </w:t>
            </w:r>
            <w:r w:rsidRPr="000E6B7D">
              <w:rPr>
                <w:sz w:val="20"/>
                <w:szCs w:val="20"/>
              </w:rPr>
              <w:t xml:space="preserve">Without = </w:t>
            </w:r>
            <w:r w:rsidRPr="000E6B7D">
              <w:rPr>
                <w:color w:val="000000"/>
                <w:sz w:val="20"/>
                <w:szCs w:val="20"/>
              </w:rPr>
              <w:t>61.8 (11.6)</w:t>
            </w:r>
          </w:p>
          <w:p w14:paraId="78CC5AE8" w14:textId="3F189D7C" w:rsidR="001F02F1" w:rsidRPr="000E6B7D" w:rsidRDefault="001F02F1" w:rsidP="00F463CB">
            <w:pPr>
              <w:widowControl w:val="0"/>
              <w:autoSpaceDE w:val="0"/>
              <w:autoSpaceDN w:val="0"/>
              <w:adjustRightInd w:val="0"/>
              <w:rPr>
                <w:color w:val="000000"/>
                <w:sz w:val="20"/>
                <w:szCs w:val="20"/>
              </w:rPr>
            </w:pPr>
          </w:p>
        </w:tc>
        <w:tc>
          <w:tcPr>
            <w:tcW w:w="1350" w:type="dxa"/>
          </w:tcPr>
          <w:p w14:paraId="52C861F4" w14:textId="77777777" w:rsidR="00277B1E" w:rsidRPr="000E6B7D" w:rsidRDefault="00277B1E" w:rsidP="00F463CB">
            <w:pPr>
              <w:rPr>
                <w:sz w:val="20"/>
                <w:szCs w:val="20"/>
              </w:rPr>
            </w:pPr>
            <w:r w:rsidRPr="000E6B7D">
              <w:rPr>
                <w:sz w:val="20"/>
                <w:szCs w:val="20"/>
              </w:rPr>
              <w:t>n/s</w:t>
            </w:r>
          </w:p>
        </w:tc>
        <w:tc>
          <w:tcPr>
            <w:tcW w:w="1913" w:type="dxa"/>
          </w:tcPr>
          <w:p w14:paraId="6C62A83A" w14:textId="157FDDD9" w:rsidR="00277B1E" w:rsidRPr="00D559E2" w:rsidRDefault="00277B1E" w:rsidP="00F463CB">
            <w:pPr>
              <w:rPr>
                <w:sz w:val="20"/>
                <w:szCs w:val="20"/>
              </w:rPr>
            </w:pPr>
            <w:r w:rsidRPr="000E6B7D">
              <w:rPr>
                <w:i/>
                <w:sz w:val="20"/>
                <w:szCs w:val="20"/>
              </w:rPr>
              <w:t>SNCA</w:t>
            </w:r>
            <w:r w:rsidR="00D559E2">
              <w:rPr>
                <w:sz w:val="20"/>
                <w:szCs w:val="20"/>
              </w:rPr>
              <w:t xml:space="preserve"> variants</w:t>
            </w:r>
          </w:p>
        </w:tc>
        <w:tc>
          <w:tcPr>
            <w:tcW w:w="1528" w:type="dxa"/>
          </w:tcPr>
          <w:p w14:paraId="1FDCAA11" w14:textId="05542FA8" w:rsidR="00277B1E" w:rsidRPr="001476DC" w:rsidRDefault="00277B1E" w:rsidP="00F463CB">
            <w:pPr>
              <w:widowControl w:val="0"/>
              <w:autoSpaceDE w:val="0"/>
              <w:autoSpaceDN w:val="0"/>
              <w:adjustRightInd w:val="0"/>
              <w:rPr>
                <w:color w:val="000000"/>
                <w:sz w:val="20"/>
                <w:szCs w:val="20"/>
              </w:rPr>
            </w:pPr>
            <w:r w:rsidRPr="001476DC">
              <w:rPr>
                <w:sz w:val="20"/>
                <w:szCs w:val="20"/>
              </w:rPr>
              <w:t xml:space="preserve"> </w:t>
            </w:r>
            <w:r w:rsidRPr="001476DC">
              <w:rPr>
                <w:color w:val="000000"/>
                <w:sz w:val="20"/>
                <w:szCs w:val="20"/>
              </w:rPr>
              <w:t>HDRS</w:t>
            </w:r>
          </w:p>
        </w:tc>
        <w:tc>
          <w:tcPr>
            <w:tcW w:w="5593" w:type="dxa"/>
          </w:tcPr>
          <w:p w14:paraId="6F74FE5A" w14:textId="404C0156" w:rsidR="00277B1E" w:rsidRPr="000E6B7D" w:rsidRDefault="00277B1E" w:rsidP="00D559E2">
            <w:pPr>
              <w:widowControl w:val="0"/>
              <w:autoSpaceDE w:val="0"/>
              <w:autoSpaceDN w:val="0"/>
              <w:adjustRightInd w:val="0"/>
              <w:jc w:val="both"/>
              <w:rPr>
                <w:color w:val="000000"/>
                <w:sz w:val="20"/>
                <w:szCs w:val="20"/>
              </w:rPr>
            </w:pPr>
            <w:r w:rsidRPr="000E6B7D">
              <w:rPr>
                <w:color w:val="000000"/>
                <w:sz w:val="20"/>
                <w:szCs w:val="20"/>
              </w:rPr>
              <w:t xml:space="preserve">Significant differences between the two groups in minor allele frequency </w:t>
            </w:r>
            <w:r w:rsidR="00522F96">
              <w:rPr>
                <w:color w:val="000000"/>
                <w:sz w:val="20"/>
                <w:szCs w:val="20"/>
              </w:rPr>
              <w:t xml:space="preserve">of </w:t>
            </w:r>
            <w:r w:rsidR="00522F96" w:rsidRPr="000E6B7D">
              <w:rPr>
                <w:i/>
                <w:color w:val="000000"/>
                <w:sz w:val="20"/>
                <w:szCs w:val="20"/>
              </w:rPr>
              <w:t>SLC6A15</w:t>
            </w:r>
            <w:r w:rsidRPr="000E6B7D">
              <w:rPr>
                <w:color w:val="000000"/>
                <w:sz w:val="20"/>
                <w:szCs w:val="20"/>
              </w:rPr>
              <w:t xml:space="preserve"> rs1545843 </w:t>
            </w:r>
            <w:r w:rsidR="00251FAD">
              <w:rPr>
                <w:color w:val="000000"/>
                <w:sz w:val="20"/>
                <w:szCs w:val="20"/>
              </w:rPr>
              <w:t>and</w:t>
            </w:r>
            <w:r w:rsidRPr="000E6B7D">
              <w:rPr>
                <w:color w:val="000000"/>
                <w:sz w:val="20"/>
                <w:szCs w:val="20"/>
              </w:rPr>
              <w:t xml:space="preserve"> in frequencies of genotypes and minor alleles </w:t>
            </w:r>
            <w:r w:rsidR="00251FAD">
              <w:rPr>
                <w:color w:val="000000"/>
                <w:sz w:val="20"/>
                <w:szCs w:val="20"/>
              </w:rPr>
              <w:t xml:space="preserve">of </w:t>
            </w:r>
            <w:r w:rsidRPr="000E6B7D">
              <w:rPr>
                <w:color w:val="000000"/>
                <w:sz w:val="20"/>
                <w:szCs w:val="20"/>
              </w:rPr>
              <w:t xml:space="preserve">rs78162420 in </w:t>
            </w:r>
            <w:r w:rsidR="00251FAD" w:rsidRPr="00387710">
              <w:rPr>
                <w:i/>
                <w:color w:val="000000"/>
                <w:sz w:val="20"/>
                <w:szCs w:val="20"/>
              </w:rPr>
              <w:t>TPH2</w:t>
            </w:r>
            <w:r w:rsidRPr="000E6B7D">
              <w:rPr>
                <w:color w:val="000000"/>
                <w:sz w:val="20"/>
                <w:szCs w:val="20"/>
              </w:rPr>
              <w:t xml:space="preserve">. </w:t>
            </w:r>
          </w:p>
        </w:tc>
      </w:tr>
      <w:tr w:rsidR="00277B1E" w:rsidRPr="00770585" w14:paraId="21D49348" w14:textId="77777777" w:rsidTr="00A54BF7">
        <w:trPr>
          <w:trHeight w:val="512"/>
        </w:trPr>
        <w:tc>
          <w:tcPr>
            <w:tcW w:w="15598" w:type="dxa"/>
            <w:gridSpan w:val="7"/>
            <w:tcBorders>
              <w:top w:val="single" w:sz="4" w:space="0" w:color="auto"/>
            </w:tcBorders>
          </w:tcPr>
          <w:p w14:paraId="07081D85" w14:textId="77777777" w:rsidR="001F02F1" w:rsidRDefault="001F02F1" w:rsidP="001476DC">
            <w:pPr>
              <w:jc w:val="both"/>
              <w:rPr>
                <w:sz w:val="22"/>
                <w:szCs w:val="22"/>
              </w:rPr>
            </w:pPr>
          </w:p>
          <w:p w14:paraId="1B87136A" w14:textId="4DA9BF30" w:rsidR="00F463CB" w:rsidRDefault="00277B1E" w:rsidP="00FE41DC">
            <w:pPr>
              <w:jc w:val="both"/>
              <w:rPr>
                <w:color w:val="000000"/>
                <w:sz w:val="22"/>
                <w:szCs w:val="22"/>
              </w:rPr>
            </w:pPr>
            <w:r w:rsidRPr="001476DC">
              <w:rPr>
                <w:sz w:val="22"/>
                <w:szCs w:val="22"/>
              </w:rPr>
              <w:t>UPDRS</w:t>
            </w:r>
            <w:r w:rsidR="00A13030">
              <w:rPr>
                <w:sz w:val="22"/>
                <w:szCs w:val="22"/>
              </w:rPr>
              <w:t>:</w:t>
            </w:r>
            <w:r w:rsidRPr="001476DC">
              <w:rPr>
                <w:sz w:val="22"/>
                <w:szCs w:val="22"/>
              </w:rPr>
              <w:t xml:space="preserve"> Unified Parkinson’s Disease Rating Scale</w:t>
            </w:r>
            <w:r w:rsidR="001476DC">
              <w:rPr>
                <w:color w:val="000000"/>
                <w:sz w:val="22"/>
                <w:szCs w:val="22"/>
              </w:rPr>
              <w:t>;</w:t>
            </w:r>
            <w:r w:rsidR="001F02F1">
              <w:rPr>
                <w:color w:val="000000"/>
                <w:sz w:val="22"/>
                <w:szCs w:val="22"/>
              </w:rPr>
              <w:t xml:space="preserve"> </w:t>
            </w:r>
            <w:r w:rsidRPr="001476DC">
              <w:rPr>
                <w:sz w:val="22"/>
                <w:szCs w:val="22"/>
              </w:rPr>
              <w:t>PHQ-MD</w:t>
            </w:r>
            <w:r w:rsidR="00A13030">
              <w:rPr>
                <w:sz w:val="22"/>
                <w:szCs w:val="22"/>
              </w:rPr>
              <w:t>:</w:t>
            </w:r>
            <w:r w:rsidRPr="001476DC">
              <w:rPr>
                <w:sz w:val="22"/>
                <w:szCs w:val="22"/>
              </w:rPr>
              <w:t xml:space="preserve"> </w:t>
            </w:r>
            <w:r w:rsidRPr="001476DC">
              <w:rPr>
                <w:color w:val="000000"/>
                <w:sz w:val="22"/>
                <w:szCs w:val="22"/>
              </w:rPr>
              <w:t>The Patient Health Questionnaire of the Primary Care Evaluation of Mental Disorders</w:t>
            </w:r>
            <w:r w:rsidR="001476DC">
              <w:rPr>
                <w:color w:val="000000"/>
                <w:sz w:val="22"/>
                <w:szCs w:val="22"/>
              </w:rPr>
              <w:t>;</w:t>
            </w:r>
            <w:r w:rsidRPr="001476DC">
              <w:rPr>
                <w:color w:val="000000"/>
                <w:sz w:val="22"/>
                <w:szCs w:val="22"/>
              </w:rPr>
              <w:t xml:space="preserve"> HDRS</w:t>
            </w:r>
            <w:r w:rsidR="00A13030">
              <w:rPr>
                <w:color w:val="000000"/>
                <w:sz w:val="22"/>
                <w:szCs w:val="22"/>
              </w:rPr>
              <w:t>:</w:t>
            </w:r>
            <w:r w:rsidRPr="001476DC">
              <w:rPr>
                <w:color w:val="000000"/>
                <w:sz w:val="22"/>
                <w:szCs w:val="22"/>
              </w:rPr>
              <w:t xml:space="preserve"> Hamilton Depression Rating Scale</w:t>
            </w:r>
            <w:r w:rsidR="001476DC">
              <w:rPr>
                <w:color w:val="000000"/>
                <w:sz w:val="22"/>
                <w:szCs w:val="22"/>
              </w:rPr>
              <w:t>;</w:t>
            </w:r>
            <w:r w:rsidR="00D01ECE">
              <w:rPr>
                <w:color w:val="000000"/>
                <w:sz w:val="22"/>
                <w:szCs w:val="22"/>
              </w:rPr>
              <w:t xml:space="preserve"> BDI</w:t>
            </w:r>
            <w:r w:rsidR="00A13030">
              <w:rPr>
                <w:color w:val="000000"/>
                <w:sz w:val="22"/>
                <w:szCs w:val="22"/>
              </w:rPr>
              <w:t>:</w:t>
            </w:r>
            <w:r w:rsidR="00D01ECE">
              <w:rPr>
                <w:color w:val="000000"/>
                <w:sz w:val="22"/>
                <w:szCs w:val="22"/>
              </w:rPr>
              <w:t xml:space="preserve"> </w:t>
            </w:r>
            <w:r w:rsidRPr="001476DC">
              <w:rPr>
                <w:color w:val="000000"/>
                <w:sz w:val="22"/>
                <w:szCs w:val="22"/>
              </w:rPr>
              <w:t>Beck’s Depression Inventory</w:t>
            </w:r>
            <w:r w:rsidR="001476DC">
              <w:rPr>
                <w:color w:val="000000"/>
                <w:sz w:val="22"/>
                <w:szCs w:val="22"/>
              </w:rPr>
              <w:t>;</w:t>
            </w:r>
            <w:r w:rsidRPr="001476DC">
              <w:rPr>
                <w:color w:val="000000"/>
                <w:sz w:val="22"/>
                <w:szCs w:val="22"/>
              </w:rPr>
              <w:t xml:space="preserve"> </w:t>
            </w:r>
            <w:r w:rsidR="00BC61D4">
              <w:rPr>
                <w:color w:val="000000"/>
                <w:sz w:val="22"/>
                <w:szCs w:val="22"/>
              </w:rPr>
              <w:t xml:space="preserve">MADRS </w:t>
            </w:r>
            <w:r w:rsidR="00BC61D4" w:rsidRPr="00BC61D4">
              <w:rPr>
                <w:color w:val="000000"/>
                <w:sz w:val="22"/>
                <w:szCs w:val="22"/>
              </w:rPr>
              <w:t xml:space="preserve">Montgomery– </w:t>
            </w:r>
            <w:proofErr w:type="spellStart"/>
            <w:r w:rsidR="00BC61D4" w:rsidRPr="00BC61D4">
              <w:rPr>
                <w:color w:val="000000"/>
                <w:sz w:val="22"/>
                <w:szCs w:val="22"/>
              </w:rPr>
              <w:t>Asberg</w:t>
            </w:r>
            <w:proofErr w:type="spellEnd"/>
            <w:r w:rsidR="00BC61D4" w:rsidRPr="00BC61D4">
              <w:rPr>
                <w:color w:val="000000"/>
                <w:sz w:val="22"/>
                <w:szCs w:val="22"/>
              </w:rPr>
              <w:t xml:space="preserve">  rating scale</w:t>
            </w:r>
            <w:r w:rsidR="00BC61D4">
              <w:rPr>
                <w:color w:val="000000"/>
                <w:sz w:val="22"/>
                <w:szCs w:val="22"/>
              </w:rPr>
              <w:t xml:space="preserve">; </w:t>
            </w:r>
            <w:r w:rsidRPr="001476DC">
              <w:rPr>
                <w:color w:val="000000"/>
                <w:sz w:val="22"/>
                <w:szCs w:val="22"/>
              </w:rPr>
              <w:t>GDS-15</w:t>
            </w:r>
            <w:r w:rsidR="00A13030">
              <w:rPr>
                <w:color w:val="000000"/>
                <w:sz w:val="22"/>
                <w:szCs w:val="22"/>
              </w:rPr>
              <w:t>:</w:t>
            </w:r>
            <w:r w:rsidRPr="001476DC">
              <w:rPr>
                <w:color w:val="000000"/>
                <w:sz w:val="22"/>
                <w:szCs w:val="22"/>
              </w:rPr>
              <w:t xml:space="preserve"> Geriatric Depression Scale – 15 items</w:t>
            </w:r>
            <w:r w:rsidR="00D01ECE">
              <w:rPr>
                <w:color w:val="000000"/>
                <w:sz w:val="22"/>
                <w:szCs w:val="22"/>
              </w:rPr>
              <w:t>; MMC</w:t>
            </w:r>
            <w:r w:rsidR="00A13030">
              <w:rPr>
                <w:color w:val="000000"/>
                <w:sz w:val="22"/>
                <w:szCs w:val="22"/>
              </w:rPr>
              <w:t>:</w:t>
            </w:r>
            <w:r w:rsidR="00D01ECE">
              <w:rPr>
                <w:color w:val="000000"/>
                <w:sz w:val="22"/>
                <w:szCs w:val="22"/>
              </w:rPr>
              <w:t xml:space="preserve"> Early-Onset Manifesting Carriers; EOPD</w:t>
            </w:r>
            <w:r w:rsidR="00A13030">
              <w:rPr>
                <w:color w:val="000000"/>
                <w:sz w:val="22"/>
                <w:szCs w:val="22"/>
              </w:rPr>
              <w:t>:</w:t>
            </w:r>
            <w:r w:rsidR="00D01ECE">
              <w:rPr>
                <w:color w:val="000000"/>
                <w:sz w:val="22"/>
                <w:szCs w:val="22"/>
              </w:rPr>
              <w:t xml:space="preserve"> Early-Onset Parkinson’s Disease</w:t>
            </w:r>
          </w:p>
          <w:p w14:paraId="0BCBBB14" w14:textId="478A3103" w:rsidR="00FE41DC" w:rsidRPr="001476DC" w:rsidRDefault="00FE41DC" w:rsidP="00FE41DC">
            <w:pPr>
              <w:jc w:val="both"/>
              <w:rPr>
                <w:sz w:val="22"/>
                <w:szCs w:val="22"/>
              </w:rPr>
            </w:pPr>
          </w:p>
        </w:tc>
      </w:tr>
    </w:tbl>
    <w:p w14:paraId="732300A7" w14:textId="77777777" w:rsidR="00F463CB" w:rsidRDefault="00F463CB">
      <w:pPr>
        <w:sectPr w:rsidR="00F463CB" w:rsidSect="00277B1E">
          <w:pgSz w:w="16840" w:h="11900" w:orient="landscape"/>
          <w:pgMar w:top="1440" w:right="1440" w:bottom="1440" w:left="1440" w:header="720" w:footer="720" w:gutter="0"/>
          <w:cols w:space="720"/>
          <w:docGrid w:linePitch="360"/>
        </w:sectPr>
      </w:pPr>
    </w:p>
    <w:p w14:paraId="20DCFC28" w14:textId="40D4DBB2" w:rsidR="00F463CB" w:rsidRDefault="00F463CB">
      <w:r w:rsidRPr="00F463CB">
        <w:rPr>
          <w:b/>
        </w:rPr>
        <w:lastRenderedPageBreak/>
        <w:t>References</w:t>
      </w:r>
      <w:r>
        <w:t>:</w:t>
      </w:r>
    </w:p>
    <w:p w14:paraId="58C25D2D" w14:textId="77777777" w:rsidR="00F463CB" w:rsidRDefault="00F463CB"/>
    <w:p w14:paraId="073E54A7" w14:textId="77777777" w:rsidR="00B9417C" w:rsidRPr="00B9417C" w:rsidRDefault="00F463CB" w:rsidP="00B9417C">
      <w:pPr>
        <w:pStyle w:val="EndNoteBibliography"/>
        <w:ind w:left="357" w:hanging="357"/>
        <w:jc w:val="both"/>
      </w:pPr>
      <w:r>
        <w:fldChar w:fldCharType="begin"/>
      </w:r>
      <w:r>
        <w:instrText xml:space="preserve"> ADDIN EN.REFLIST </w:instrText>
      </w:r>
      <w:r>
        <w:fldChar w:fldCharType="separate"/>
      </w:r>
      <w:r w:rsidR="00B9417C" w:rsidRPr="00B9417C">
        <w:t>1.</w:t>
      </w:r>
      <w:r w:rsidR="00B9417C" w:rsidRPr="00B9417C">
        <w:tab/>
        <w:t>Burn DJ, Tiangyou W, Allcock LM, Davison J, Chinnery PF. Allelic variation of a functional polymorphism in the serotonin transporter gene and depression in Parkinson's disease. Parkinsonism &amp; Related Disorders. 2006;12(3):139-41.</w:t>
      </w:r>
    </w:p>
    <w:p w14:paraId="4C9BB5C5" w14:textId="77777777" w:rsidR="00B9417C" w:rsidRPr="00B9417C" w:rsidRDefault="00B9417C" w:rsidP="00B9417C">
      <w:pPr>
        <w:pStyle w:val="EndNoteBibliography"/>
        <w:ind w:left="357" w:hanging="357"/>
        <w:jc w:val="both"/>
      </w:pPr>
      <w:r w:rsidRPr="00B9417C">
        <w:t>2.</w:t>
      </w:r>
      <w:r w:rsidRPr="00B9417C">
        <w:tab/>
        <w:t>Chahine LM, Urbe L, Caspell-Garcia C, Aarsland D, Alcalay R, Barone P, et al. Cognition among individuals along a spectrum of increased risk for Parkinson's disease. PLoS One. 2018;13(8):e0201964.</w:t>
      </w:r>
    </w:p>
    <w:p w14:paraId="45610308" w14:textId="77777777" w:rsidR="00B9417C" w:rsidRPr="00B9417C" w:rsidRDefault="00B9417C" w:rsidP="00B9417C">
      <w:pPr>
        <w:pStyle w:val="EndNoteBibliography"/>
        <w:ind w:left="357" w:hanging="357"/>
        <w:jc w:val="both"/>
      </w:pPr>
      <w:r w:rsidRPr="00B9417C">
        <w:t>3.</w:t>
      </w:r>
      <w:r w:rsidRPr="00B9417C">
        <w:tab/>
        <w:t>Wang G, Huang Y, Chen W, Chen S, Wang Y, Xiao Q, et al. Variants in the SNCA gene associate with motor progression while variants in the MAPT gene associate with the severity of Parkinson's disease. Parkinsonism Relat Disord. 2016;24:89-94.</w:t>
      </w:r>
    </w:p>
    <w:p w14:paraId="7663B24A" w14:textId="77777777" w:rsidR="00B9417C" w:rsidRPr="00B9417C" w:rsidRDefault="00B9417C" w:rsidP="00B9417C">
      <w:pPr>
        <w:pStyle w:val="EndNoteBibliography"/>
        <w:ind w:left="357" w:hanging="357"/>
        <w:jc w:val="both"/>
      </w:pPr>
      <w:r w:rsidRPr="00B9417C">
        <w:t>4.</w:t>
      </w:r>
      <w:r w:rsidRPr="00B9417C">
        <w:tab/>
        <w:t>Nombela C, Rowe JB, Winder-Rhodes SE, Hampshire A, Owen AM, Breen DP, et al. Genetic impact on cognition and brain function in newly diagnosed Parkinson's disease: ICICLE-PD study. Brain. 2014;137(Pt 10):2743-58.</w:t>
      </w:r>
    </w:p>
    <w:p w14:paraId="75777F3B" w14:textId="77777777" w:rsidR="00B9417C" w:rsidRPr="00B9417C" w:rsidRDefault="00B9417C" w:rsidP="00B9417C">
      <w:pPr>
        <w:pStyle w:val="EndNoteBibliography"/>
        <w:ind w:left="357" w:hanging="357"/>
        <w:jc w:val="both"/>
      </w:pPr>
      <w:r w:rsidRPr="00B9417C">
        <w:t>5.</w:t>
      </w:r>
      <w:r w:rsidRPr="00B9417C">
        <w:tab/>
        <w:t>Dan X, Wang C, Zhang J, Gu Z, Zhou Y, Ma J, et al. Association between common genetic risk variants and depression in Parkinson's disease: A dPD study in Chinese. Parkinsonism Relat Disord. 2016;33:122-6.</w:t>
      </w:r>
    </w:p>
    <w:p w14:paraId="37A39BC6" w14:textId="77777777" w:rsidR="00B9417C" w:rsidRPr="00B9417C" w:rsidRDefault="00B9417C" w:rsidP="00B9417C">
      <w:pPr>
        <w:pStyle w:val="EndNoteBibliography"/>
        <w:ind w:left="357" w:hanging="357"/>
        <w:jc w:val="both"/>
      </w:pPr>
      <w:r w:rsidRPr="00B9417C">
        <w:t>6.</w:t>
      </w:r>
      <w:r w:rsidRPr="00B9417C">
        <w:tab/>
        <w:t>Williams-Gray CH, Goris A, Saiki M, Foltynie T, Compston DA, Sawcer SJ, et al. Apolipoprotein E genotype as a risk factor for susceptibility to and dementia in Parkinson's disease. J Neurol. 2009;256(3):493-8.</w:t>
      </w:r>
    </w:p>
    <w:p w14:paraId="68580E90" w14:textId="77777777" w:rsidR="00B9417C" w:rsidRPr="00B9417C" w:rsidRDefault="00B9417C" w:rsidP="00B9417C">
      <w:pPr>
        <w:pStyle w:val="EndNoteBibliography"/>
        <w:ind w:left="357" w:hanging="357"/>
        <w:jc w:val="both"/>
      </w:pPr>
      <w:r w:rsidRPr="00B9417C">
        <w:t>7.</w:t>
      </w:r>
      <w:r w:rsidRPr="00B9417C">
        <w:tab/>
        <w:t>Zokaei N, Mcneill A, Proukakis C, Beavan M, Jarman P, Korlipara P, et al. Visual short-term memory deficits associated with GBA mutation and Parkinson's disease. Brain. 2014;137(Pt 8):2303-11.</w:t>
      </w:r>
    </w:p>
    <w:p w14:paraId="08DAB8B2" w14:textId="77777777" w:rsidR="00B9417C" w:rsidRPr="00B9417C" w:rsidRDefault="00B9417C" w:rsidP="00B9417C">
      <w:pPr>
        <w:pStyle w:val="EndNoteBibliography"/>
        <w:ind w:left="357" w:hanging="357"/>
        <w:jc w:val="both"/>
      </w:pPr>
      <w:r w:rsidRPr="00B9417C">
        <w:t>8.</w:t>
      </w:r>
      <w:r w:rsidRPr="00B9417C">
        <w:tab/>
        <w:t xml:space="preserve">Alcalay RN, Mejia-Santana H, Tang MX, Rakitin B, Rosado L, Ross B, et al. Self-report of cognitive impairment and mini-mental state examination performance in PRKN, </w:t>
      </w:r>
      <w:r w:rsidRPr="00B9417C">
        <w:lastRenderedPageBreak/>
        <w:t>LRRK2, and GBA carriers with early onset Parkinson's disease. J Clin Exp Neuropsychol. 2010;32(7):775-9.</w:t>
      </w:r>
    </w:p>
    <w:p w14:paraId="392808EC" w14:textId="77777777" w:rsidR="00B9417C" w:rsidRPr="00B9417C" w:rsidRDefault="00B9417C" w:rsidP="00B9417C">
      <w:pPr>
        <w:pStyle w:val="EndNoteBibliography"/>
        <w:ind w:left="357" w:hanging="357"/>
        <w:jc w:val="both"/>
      </w:pPr>
      <w:r w:rsidRPr="00B9417C">
        <w:t>9.</w:t>
      </w:r>
      <w:r w:rsidRPr="00B9417C">
        <w:tab/>
        <w:t>Dissanayaka NNW, Silburn PA, O'sullivan JD, Mellick GD. Serotonin and dopamine transporter genes do not influence depression in Parkinson's disease. Movement Disorders. 2009;24(1):111-5.</w:t>
      </w:r>
    </w:p>
    <w:p w14:paraId="238AE426" w14:textId="77777777" w:rsidR="00B9417C" w:rsidRPr="00B9417C" w:rsidRDefault="00B9417C" w:rsidP="00B9417C">
      <w:pPr>
        <w:pStyle w:val="EndNoteBibliography"/>
        <w:ind w:left="357" w:hanging="357"/>
        <w:jc w:val="both"/>
      </w:pPr>
      <w:r w:rsidRPr="00B9417C">
        <w:t>10.</w:t>
      </w:r>
      <w:r w:rsidRPr="00B9417C">
        <w:tab/>
        <w:t>Troster AI, Fields JA, Paolo AM, Koller WC. Absence of the apolipoprotein E epsilon4 allele is associated with working memory impairment in Parkinson's disease. J Neurol Sci. 2006;248(1-2):62-7.</w:t>
      </w:r>
    </w:p>
    <w:p w14:paraId="4C363EA9" w14:textId="77777777" w:rsidR="00B9417C" w:rsidRPr="00B9417C" w:rsidRDefault="00B9417C" w:rsidP="00B9417C">
      <w:pPr>
        <w:pStyle w:val="EndNoteBibliography"/>
        <w:ind w:left="357" w:hanging="357"/>
        <w:jc w:val="both"/>
      </w:pPr>
      <w:r w:rsidRPr="00B9417C">
        <w:t>11.</w:t>
      </w:r>
      <w:r w:rsidRPr="00B9417C">
        <w:tab/>
        <w:t>Mata IF, Johnson CO, Leverenz JB, Weintraub D, Trojanowski JQ, Van Deerlin VM, et al. Large-scale exploratory genetic analysis of cognitive impairment in Parkinson's disease. Neurobiol Aging. 2017;56:211 e1- e7.</w:t>
      </w:r>
    </w:p>
    <w:p w14:paraId="0E0A7F31" w14:textId="77777777" w:rsidR="00B9417C" w:rsidRPr="00B9417C" w:rsidRDefault="00B9417C" w:rsidP="00B9417C">
      <w:pPr>
        <w:pStyle w:val="EndNoteBibliography"/>
        <w:ind w:left="357" w:hanging="357"/>
        <w:jc w:val="both"/>
      </w:pPr>
      <w:r w:rsidRPr="00B9417C">
        <w:t>12.</w:t>
      </w:r>
      <w:r w:rsidRPr="00B9417C">
        <w:tab/>
        <w:t>Barrett MJ, Koeppel AF, Flanigan JL, Turner SD, Worrall BB. Investigation of Genetic Variants Associated with Alzheimer Disease in Parkinson Disease Cognition. J Parkinsons Dis. 2016;6(1):119-24.</w:t>
      </w:r>
    </w:p>
    <w:p w14:paraId="3A8BCD98" w14:textId="77777777" w:rsidR="00B9417C" w:rsidRPr="00B9417C" w:rsidRDefault="00B9417C" w:rsidP="00B9417C">
      <w:pPr>
        <w:pStyle w:val="EndNoteBibliography"/>
        <w:ind w:left="357" w:hanging="357"/>
        <w:jc w:val="both"/>
      </w:pPr>
      <w:r w:rsidRPr="00B9417C">
        <w:t>13.</w:t>
      </w:r>
      <w:r w:rsidRPr="00B9417C">
        <w:tab/>
        <w:t>Alcalay RN, Mejia-Santana H, Mirelman A, Saunders-Pullman R, Raymond D, Palmese C, et al. Neuropsychological performance in LRRK2 G2019S carriers with Parkinson's disease. Parkinsonism Relat Disord. 2015;21(2):106-10.</w:t>
      </w:r>
    </w:p>
    <w:p w14:paraId="60B6121F" w14:textId="77777777" w:rsidR="00B9417C" w:rsidRPr="00B9417C" w:rsidRDefault="00B9417C" w:rsidP="00B9417C">
      <w:pPr>
        <w:pStyle w:val="EndNoteBibliography"/>
        <w:ind w:left="357" w:hanging="357"/>
        <w:jc w:val="both"/>
      </w:pPr>
      <w:r w:rsidRPr="00B9417C">
        <w:t>14.</w:t>
      </w:r>
      <w:r w:rsidRPr="00B9417C">
        <w:tab/>
        <w:t>Cagni FC, Campelo C, Coimbra DG, Barbosa MR, Junior LGO, Neto ABS, et al. Association of BDNF Val66MET Polymorphism With Parkinson's Disease and Depression and Anxiety Symptoms. J Neuropsychiatry Clin Neurosci. 2017;29(2):142-7.</w:t>
      </w:r>
    </w:p>
    <w:p w14:paraId="62AF0723" w14:textId="77777777" w:rsidR="00B9417C" w:rsidRPr="00B9417C" w:rsidRDefault="00B9417C" w:rsidP="00B9417C">
      <w:pPr>
        <w:pStyle w:val="EndNoteBibliography"/>
        <w:ind w:left="357" w:hanging="357"/>
        <w:jc w:val="both"/>
      </w:pPr>
      <w:r w:rsidRPr="00B9417C">
        <w:t>15.</w:t>
      </w:r>
      <w:r w:rsidRPr="00B9417C">
        <w:tab/>
        <w:t>Beavan M, Mcneill A, Proukakis C, Hughes DA, Mehta A, Schapira AH. Evolution of prodromal clinical markers of Parkinson disease in a GBA mutation-positive cohort. JAMA Neurol. 2015;72(2):201-8.</w:t>
      </w:r>
    </w:p>
    <w:p w14:paraId="09D996A3" w14:textId="77777777" w:rsidR="00B9417C" w:rsidRPr="00B9417C" w:rsidRDefault="00B9417C" w:rsidP="00B9417C">
      <w:pPr>
        <w:pStyle w:val="EndNoteBibliography"/>
        <w:ind w:left="357" w:hanging="357"/>
        <w:jc w:val="both"/>
      </w:pPr>
      <w:r w:rsidRPr="00B9417C">
        <w:lastRenderedPageBreak/>
        <w:t>16.</w:t>
      </w:r>
      <w:r w:rsidRPr="00B9417C">
        <w:tab/>
        <w:t>Mata IF, Leverenz JB, Weintraub D, Trojanowski JQ, Hurtig HI, Van Deerlin VM, et al. APOE, MAPT, and SNCA genes and cognitive performance in Parkinson disease. JAMA Neurol. 2014;71(11):1405-12.</w:t>
      </w:r>
    </w:p>
    <w:p w14:paraId="0DAD338F" w14:textId="77777777" w:rsidR="00B9417C" w:rsidRPr="00B9417C" w:rsidRDefault="00B9417C" w:rsidP="00B9417C">
      <w:pPr>
        <w:pStyle w:val="EndNoteBibliography"/>
        <w:ind w:left="357" w:hanging="357"/>
        <w:jc w:val="both"/>
      </w:pPr>
      <w:r w:rsidRPr="00B9417C">
        <w:t>17.</w:t>
      </w:r>
      <w:r w:rsidRPr="00B9417C">
        <w:tab/>
        <w:t>Morley JF, Xie SX, Hurtig HI, Stern MB, Colcher A, Horn S, et al. Genetic influences on cognitive decline in Parkinson's disease. Mov Disord. 2012;27(4):512-8.</w:t>
      </w:r>
    </w:p>
    <w:p w14:paraId="12C71171" w14:textId="77777777" w:rsidR="00B9417C" w:rsidRPr="00B9417C" w:rsidRDefault="00B9417C" w:rsidP="00B9417C">
      <w:pPr>
        <w:pStyle w:val="EndNoteBibliography"/>
        <w:ind w:left="357" w:hanging="357"/>
        <w:jc w:val="both"/>
      </w:pPr>
      <w:r w:rsidRPr="00B9417C">
        <w:t>18.</w:t>
      </w:r>
      <w:r w:rsidRPr="00B9417C">
        <w:tab/>
        <w:t>Wang C, Cai Y, Gu Z, Ma J, Zheng Z, Tang BS, et al. Clinical profiles of Parkinson's disease associated with common leucine-rich repeat kinase 2 and glucocerebrosidase genetic variants in Chinese individuals. Neurobiol Aging. 2014;35(3):725 e1-6.</w:t>
      </w:r>
    </w:p>
    <w:p w14:paraId="3FB340C0" w14:textId="77777777" w:rsidR="00B9417C" w:rsidRPr="00B9417C" w:rsidRDefault="00B9417C" w:rsidP="00B9417C">
      <w:pPr>
        <w:pStyle w:val="EndNoteBibliography"/>
        <w:ind w:left="357" w:hanging="357"/>
        <w:jc w:val="both"/>
      </w:pPr>
      <w:r w:rsidRPr="00B9417C">
        <w:t>19.</w:t>
      </w:r>
      <w:r w:rsidRPr="00B9417C">
        <w:tab/>
        <w:t>Alcalay RN, Caccappolo E, Mejia-Santana H, Tang M, Rosado L, Orbe Reilly M, et al. Cognitive performance of GBA mutation carriers with early-onset PD: the CORE-PD study. Neurology. 2012;78(18):1434-40.</w:t>
      </w:r>
    </w:p>
    <w:p w14:paraId="349725BE" w14:textId="77777777" w:rsidR="00B9417C" w:rsidRPr="00B9417C" w:rsidRDefault="00B9417C" w:rsidP="00B9417C">
      <w:pPr>
        <w:pStyle w:val="EndNoteBibliography"/>
        <w:ind w:left="357" w:hanging="357"/>
        <w:jc w:val="both"/>
      </w:pPr>
      <w:r w:rsidRPr="00B9417C">
        <w:t>20.</w:t>
      </w:r>
      <w:r w:rsidRPr="00B9417C">
        <w:tab/>
        <w:t>Mata IF, Leverenz JB, Weintraub D, Trojanowski JQ, Chen-Plotkin A, Van Deerlin VM, et al. GBA Variants are associated with a distinct pattern of cognitive deficits in Parkinson's disease. Mov Disord. 2016;31(1):95-102.</w:t>
      </w:r>
    </w:p>
    <w:p w14:paraId="01DEFAEA" w14:textId="77777777" w:rsidR="00B9417C" w:rsidRPr="00B9417C" w:rsidRDefault="00B9417C" w:rsidP="00B9417C">
      <w:pPr>
        <w:pStyle w:val="EndNoteBibliography"/>
        <w:ind w:left="357" w:hanging="357"/>
        <w:jc w:val="both"/>
      </w:pPr>
      <w:r w:rsidRPr="00B9417C">
        <w:t>21.</w:t>
      </w:r>
      <w:r w:rsidRPr="00B9417C">
        <w:tab/>
        <w:t>Swan M, Ortega R, Barrett M, Soto-Valencia J, Boschung S, Deik Acosta Madiedo A, et al. Neuropsychiatric Features of GBA-Associated Parkinson Disease. Neurology. 2014;82(10 Supplement):P2.024.</w:t>
      </w:r>
    </w:p>
    <w:p w14:paraId="7350A8C1" w14:textId="77777777" w:rsidR="00B9417C" w:rsidRPr="00B9417C" w:rsidRDefault="00B9417C" w:rsidP="00B9417C">
      <w:pPr>
        <w:pStyle w:val="EndNoteBibliography"/>
        <w:ind w:left="357" w:hanging="357"/>
        <w:jc w:val="both"/>
      </w:pPr>
      <w:r w:rsidRPr="00B9417C">
        <w:t>22.</w:t>
      </w:r>
      <w:r w:rsidRPr="00B9417C">
        <w:tab/>
        <w:t>Williams-Gray CH, Hampshire A, Barker RA, Owen AM. Attentional control in Parkinson's disease is dependent on COMT val 158 met genotype. Brain. 2008;131(Pt 2):397-408.</w:t>
      </w:r>
    </w:p>
    <w:p w14:paraId="79BAD341" w14:textId="77777777" w:rsidR="00B9417C" w:rsidRPr="00B9417C" w:rsidRDefault="00B9417C" w:rsidP="00B9417C">
      <w:pPr>
        <w:pStyle w:val="EndNoteBibliography"/>
        <w:ind w:left="357" w:hanging="357"/>
        <w:jc w:val="both"/>
      </w:pPr>
      <w:r w:rsidRPr="00B9417C">
        <w:t>23.</w:t>
      </w:r>
      <w:r w:rsidRPr="00B9417C">
        <w:tab/>
        <w:t>Barrero FJ, Ampuero I, Morales B, Vives F, De Dios Luna Del Castillo J, Hoenicka J, et al. Depression in Parkinson's disease is related to a genetic polymorphism of the cannabinoid receptor gene (CNR1). Pharmacogenomics J. 2005;5(2):135-41.</w:t>
      </w:r>
    </w:p>
    <w:p w14:paraId="261F41FD" w14:textId="77777777" w:rsidR="00B9417C" w:rsidRPr="00B9417C" w:rsidRDefault="00B9417C" w:rsidP="00B9417C">
      <w:pPr>
        <w:pStyle w:val="EndNoteBibliography"/>
        <w:ind w:left="357" w:hanging="357"/>
        <w:jc w:val="both"/>
      </w:pPr>
      <w:r w:rsidRPr="00B9417C">
        <w:lastRenderedPageBreak/>
        <w:t>24.</w:t>
      </w:r>
      <w:r w:rsidRPr="00B9417C">
        <w:tab/>
        <w:t>Belarbi S, Hecham N, Lesage S, Kediha MI, Smail N, Benhassine T, et al. LRRK2 G2019S mutation in Parkinson's disease: a neuropsychological and neuropsychiatric study in a large Algerian cohort. Parkinsonism Relat Disord. 2010;16(10):676-9.</w:t>
      </w:r>
    </w:p>
    <w:p w14:paraId="799366A3" w14:textId="77777777" w:rsidR="00B9417C" w:rsidRPr="00B9417C" w:rsidRDefault="00B9417C" w:rsidP="00B9417C">
      <w:pPr>
        <w:pStyle w:val="EndNoteBibliography"/>
        <w:ind w:left="357" w:hanging="357"/>
        <w:jc w:val="both"/>
      </w:pPr>
      <w:r w:rsidRPr="00B9417C">
        <w:t>25.</w:t>
      </w:r>
      <w:r w:rsidRPr="00B9417C">
        <w:tab/>
        <w:t>Davis MY, Johnson CO, Leverenz JB, Weintraub D, Trojanowski JQ, Chen-Plotkin A, et al. Association of GBA Mutations and the E326K Polymorphism With Motor and Cognitive Progression in Parkinson Disease. JAMA Neurol. 2016;73(10):1217-24.</w:t>
      </w:r>
    </w:p>
    <w:p w14:paraId="6409D651" w14:textId="77777777" w:rsidR="00B9417C" w:rsidRPr="00B9417C" w:rsidRDefault="00B9417C" w:rsidP="00B9417C">
      <w:pPr>
        <w:pStyle w:val="EndNoteBibliography"/>
        <w:ind w:left="357" w:hanging="357"/>
        <w:jc w:val="both"/>
      </w:pPr>
      <w:r w:rsidRPr="00B9417C">
        <w:t>26.</w:t>
      </w:r>
      <w:r w:rsidRPr="00B9417C">
        <w:tab/>
        <w:t>Srivastava A, Tang MX, Mejia-Santana H, Rosado L, Louis ED, Caccappolo E, et al. The relation between depression and parkin genotype: the CORE-PD study. Parkinsonism Relat Disord. 2011;17(10):740-4.</w:t>
      </w:r>
    </w:p>
    <w:p w14:paraId="38962773" w14:textId="77777777" w:rsidR="00B9417C" w:rsidRPr="00B9417C" w:rsidRDefault="00B9417C" w:rsidP="00B9417C">
      <w:pPr>
        <w:pStyle w:val="EndNoteBibliography"/>
        <w:ind w:left="357" w:hanging="357"/>
        <w:jc w:val="both"/>
      </w:pPr>
      <w:r w:rsidRPr="00B9417C">
        <w:t>27.</w:t>
      </w:r>
      <w:r w:rsidRPr="00B9417C">
        <w:tab/>
        <w:t>Gaig C, Vilas D, Infante J, Sierra M, Garcia-Gorostiaga I, Buongiorno M, et al. Nonmotor symptoms in LRRK2 G2019S associated Parkinson's disease. PLoS One. 2014;9(10):e108982.</w:t>
      </w:r>
    </w:p>
    <w:p w14:paraId="72C850E1" w14:textId="77777777" w:rsidR="00B9417C" w:rsidRPr="00B9417C" w:rsidRDefault="00B9417C" w:rsidP="00B9417C">
      <w:pPr>
        <w:pStyle w:val="EndNoteBibliography"/>
        <w:ind w:left="357" w:hanging="357"/>
        <w:jc w:val="both"/>
      </w:pPr>
      <w:r w:rsidRPr="00B9417C">
        <w:t>28.</w:t>
      </w:r>
      <w:r w:rsidRPr="00B9417C">
        <w:tab/>
        <w:t>Shanker V, Groves M, Heiman G, Palmese C, Saunders-Pullman R, Ozelius L, et al. Mood and cognition in leucine-rich repeat kinase 2 G2019S Parkinson's disease. Mov Disord. 2011;26(10):1875-80.</w:t>
      </w:r>
    </w:p>
    <w:p w14:paraId="712C8181" w14:textId="77777777" w:rsidR="00B9417C" w:rsidRPr="00B9417C" w:rsidRDefault="00B9417C" w:rsidP="00B9417C">
      <w:pPr>
        <w:pStyle w:val="EndNoteBibliography"/>
        <w:ind w:left="357" w:hanging="357"/>
        <w:jc w:val="both"/>
      </w:pPr>
      <w:r w:rsidRPr="00B9417C">
        <w:t>29.</w:t>
      </w:r>
      <w:r w:rsidRPr="00B9417C">
        <w:tab/>
        <w:t>Da Silva CP, De MaG, Cabello Acero PH, Campos MJ, Pereira JS, De ARSR, et al. Clinical profiles associated with LRRK2 and GBA mutations in Brazilians with Parkinson's disease. J Neurol Sci. 2017;381:160-4.</w:t>
      </w:r>
    </w:p>
    <w:p w14:paraId="345BF8CF" w14:textId="77777777" w:rsidR="00B9417C" w:rsidRPr="00B9417C" w:rsidRDefault="00B9417C" w:rsidP="00B9417C">
      <w:pPr>
        <w:pStyle w:val="EndNoteBibliography"/>
        <w:ind w:left="357" w:hanging="357"/>
        <w:jc w:val="both"/>
      </w:pPr>
      <w:r w:rsidRPr="00B9417C">
        <w:t>30.</w:t>
      </w:r>
      <w:r w:rsidRPr="00B9417C">
        <w:tab/>
        <w:t>Brockmann K, Srulijes K, Hauser AK, Schulte C, Csoti I, Gasser T, et al. GBA-associated PD presents with nonmotor characteristics. Neurology. 2011;77(3):276-80.</w:t>
      </w:r>
    </w:p>
    <w:p w14:paraId="6751544C" w14:textId="77777777" w:rsidR="00B9417C" w:rsidRPr="00B9417C" w:rsidRDefault="00B9417C" w:rsidP="00B9417C">
      <w:pPr>
        <w:pStyle w:val="EndNoteBibliography"/>
        <w:ind w:left="357" w:hanging="357"/>
        <w:jc w:val="both"/>
      </w:pPr>
      <w:r w:rsidRPr="00B9417C">
        <w:t>31.</w:t>
      </w:r>
      <w:r w:rsidRPr="00B9417C">
        <w:tab/>
        <w:t>Hua P, Liu W, Kuo SH, Zhao Y, Chen L, Zhang N, et al. Association of Tef polymorphism with depression in Parkinson disease. Mov Disord. 2012;27(13):1694-7.</w:t>
      </w:r>
    </w:p>
    <w:p w14:paraId="081BF307" w14:textId="77777777" w:rsidR="00B9417C" w:rsidRPr="00B9417C" w:rsidRDefault="00B9417C" w:rsidP="00B9417C">
      <w:pPr>
        <w:pStyle w:val="EndNoteBibliography"/>
        <w:ind w:left="357" w:hanging="357"/>
        <w:jc w:val="both"/>
      </w:pPr>
      <w:r w:rsidRPr="00B9417C">
        <w:t>32.</w:t>
      </w:r>
      <w:r w:rsidRPr="00B9417C">
        <w:tab/>
        <w:t>Zheng J, Yang X, Zhao Q, Tian S, Huang H, Chen Y, et al. Association between gene polymorphism and depression in Parkinson's disease: A case-control study. J Neurol Sci. 2017;375:231-4.</w:t>
      </w:r>
    </w:p>
    <w:p w14:paraId="2BB956F7" w14:textId="77777777" w:rsidR="00B9417C" w:rsidRPr="00B9417C" w:rsidRDefault="00B9417C" w:rsidP="00B9417C">
      <w:pPr>
        <w:pStyle w:val="EndNoteBibliography"/>
        <w:ind w:left="357" w:hanging="357"/>
        <w:jc w:val="both"/>
      </w:pPr>
      <w:r w:rsidRPr="00B9417C">
        <w:lastRenderedPageBreak/>
        <w:t>33.</w:t>
      </w:r>
      <w:r w:rsidRPr="00B9417C">
        <w:tab/>
        <w:t>Altmann V, Schumacher-Schuh AF, Rieck M, Callegari-Jacques SM, Rieder CR, Hutz MH. Val66Met BDNF polymorphism is associated with Parkinson's disease cognitive impairment. Neurosci Lett. 2016;615:88-91.</w:t>
      </w:r>
    </w:p>
    <w:p w14:paraId="336A203C" w14:textId="77777777" w:rsidR="00B9417C" w:rsidRPr="00B9417C" w:rsidRDefault="00B9417C" w:rsidP="00B9417C">
      <w:pPr>
        <w:pStyle w:val="EndNoteBibliography"/>
        <w:ind w:left="357" w:hanging="357"/>
        <w:jc w:val="both"/>
      </w:pPr>
      <w:r w:rsidRPr="00B9417C">
        <w:t>34.</w:t>
      </w:r>
      <w:r w:rsidRPr="00B9417C">
        <w:tab/>
        <w:t>Malec-Litwinowicz M, Rudzinska M, Szubiga M, Michalski M, Tomaszewski T, Szczudlik A. Cognitive impairment in carriers of glucocerebrosidase gene mutation in Parkinson disease patients. Neurol Neurochir Pol. 2014;48(4):258-61.</w:t>
      </w:r>
    </w:p>
    <w:p w14:paraId="7F0DEAFA" w14:textId="77777777" w:rsidR="00B9417C" w:rsidRPr="00B9417C" w:rsidRDefault="00B9417C" w:rsidP="00B9417C">
      <w:pPr>
        <w:pStyle w:val="EndNoteBibliography"/>
        <w:ind w:left="357" w:hanging="357"/>
        <w:jc w:val="both"/>
      </w:pPr>
      <w:r w:rsidRPr="00B9417C">
        <w:t>35.</w:t>
      </w:r>
      <w:r w:rsidRPr="00B9417C">
        <w:tab/>
        <w:t>Menza MA, Palermo B, Dipaola R, Sage JI, Ricketts MH. Depression and anxiety in Parkinson's disease: possible effect of genetic variation in the serotonin transporter. J Geriatr Psychiatry Neurol. 1999;12(2):49-52.</w:t>
      </w:r>
    </w:p>
    <w:p w14:paraId="2FBA5B1F" w14:textId="77777777" w:rsidR="00B9417C" w:rsidRPr="00B9417C" w:rsidRDefault="00B9417C" w:rsidP="00B9417C">
      <w:pPr>
        <w:pStyle w:val="EndNoteBibliography"/>
        <w:ind w:left="357" w:hanging="357"/>
        <w:jc w:val="both"/>
      </w:pPr>
      <w:r w:rsidRPr="00B9417C">
        <w:t>36.</w:t>
      </w:r>
      <w:r w:rsidRPr="00B9417C">
        <w:tab/>
        <w:t>Ben Sassi S, Nabli F, Hentati E, Nahdi H, Trabelsi M, Ben Ayed H, et al. Cognitive dysfunction in Tunisian LRRK2 associated Parkinson's disease. Parkinsonism Relat Disord. 2012;18(3):243-6.</w:t>
      </w:r>
    </w:p>
    <w:p w14:paraId="4591823E" w14:textId="77777777" w:rsidR="00B9417C" w:rsidRPr="00B9417C" w:rsidRDefault="00B9417C" w:rsidP="00B9417C">
      <w:pPr>
        <w:pStyle w:val="EndNoteBibliography"/>
        <w:ind w:left="357" w:hanging="357"/>
        <w:jc w:val="both"/>
      </w:pPr>
      <w:r w:rsidRPr="00B9417C">
        <w:t>37.</w:t>
      </w:r>
      <w:r w:rsidRPr="00B9417C">
        <w:tab/>
        <w:t>Srivatsal S, Cholerton B, Leverenz JB, Wszolek ZK, Uitti RJ, Dickson DW, et al. Cognitive profile of LRRK2-related Parkinson's disease. Mov Disord. 2015;30(5):728-33.</w:t>
      </w:r>
    </w:p>
    <w:p w14:paraId="74F6AEBC" w14:textId="77777777" w:rsidR="00B9417C" w:rsidRPr="00B9417C" w:rsidRDefault="00B9417C" w:rsidP="00B9417C">
      <w:pPr>
        <w:pStyle w:val="EndNoteBibliography"/>
        <w:ind w:left="357" w:hanging="357"/>
        <w:jc w:val="both"/>
      </w:pPr>
      <w:r w:rsidRPr="00B9417C">
        <w:t>38.</w:t>
      </w:r>
      <w:r w:rsidRPr="00B9417C">
        <w:tab/>
        <w:t>Hong JH, Kim YK, Park JS, Lee JE, Oh MS, Chung EJ, et al. Lack of association between LRRK2 G2385R and cognitive dysfunction in Korean patients with Parkinson's disease. J Clin Neurosci. 2017;36:108-13.</w:t>
      </w:r>
    </w:p>
    <w:p w14:paraId="4EB74E2A" w14:textId="77777777" w:rsidR="00B9417C" w:rsidRPr="00B9417C" w:rsidRDefault="00B9417C" w:rsidP="00B9417C">
      <w:pPr>
        <w:pStyle w:val="EndNoteBibliography"/>
        <w:ind w:left="357" w:hanging="357"/>
        <w:jc w:val="both"/>
      </w:pPr>
      <w:r w:rsidRPr="00B9417C">
        <w:t>39.</w:t>
      </w:r>
      <w:r w:rsidRPr="00B9417C">
        <w:tab/>
        <w:t>Somme JH, Molano Salazar A, Gonzalez A, Tijero B, Berganzo K, Lezcano E, et al. Cognitive and behavioral symptoms in Parkinson's disease patients with the G2019S and R1441G mutations of the LRRK2 gene. Parkinsonism Relat Disord. 2015;21(5):494-9.</w:t>
      </w:r>
    </w:p>
    <w:p w14:paraId="1B8F9092" w14:textId="77777777" w:rsidR="00B9417C" w:rsidRPr="00B9417C" w:rsidRDefault="00B9417C" w:rsidP="00B9417C">
      <w:pPr>
        <w:pStyle w:val="EndNoteBibliography"/>
        <w:ind w:left="357" w:hanging="357"/>
        <w:jc w:val="both"/>
      </w:pPr>
      <w:r w:rsidRPr="00B9417C">
        <w:t>40.</w:t>
      </w:r>
      <w:r w:rsidRPr="00B9417C">
        <w:tab/>
        <w:t>Kasten M, Kertelge L, Tadic V, Bruggemann N, Schmidt A, Van Der Vegt J, et al. Depression and quality of life in monogenic compared to idiopathic, early-onset Parkinson's disease. Mov Disord. 2012;27(6):754-9.</w:t>
      </w:r>
    </w:p>
    <w:p w14:paraId="19D07F4B" w14:textId="77777777" w:rsidR="00B9417C" w:rsidRPr="00B9417C" w:rsidRDefault="00B9417C" w:rsidP="00B9417C">
      <w:pPr>
        <w:pStyle w:val="EndNoteBibliography"/>
        <w:ind w:left="357" w:hanging="357"/>
        <w:jc w:val="both"/>
      </w:pPr>
      <w:r w:rsidRPr="00B9417C">
        <w:lastRenderedPageBreak/>
        <w:t>41.</w:t>
      </w:r>
      <w:r w:rsidRPr="00B9417C">
        <w:tab/>
        <w:t>Brockmann K, Srulijes K, Pflederer S, Hauser AK, Schulte C, Maetzler W, et al. GBA-associated Parkinson's disease: reduced survival and more rapid progression in a prospective longitudinal study. Mov Disord. 2015;30(3):407-11.</w:t>
      </w:r>
    </w:p>
    <w:p w14:paraId="3A2FCDEF" w14:textId="77777777" w:rsidR="00B9417C" w:rsidRPr="00B9417C" w:rsidRDefault="00B9417C" w:rsidP="00B9417C">
      <w:pPr>
        <w:pStyle w:val="EndNoteBibliography"/>
        <w:ind w:left="357" w:hanging="357"/>
        <w:jc w:val="both"/>
      </w:pPr>
      <w:r w:rsidRPr="00B9417C">
        <w:t>42.</w:t>
      </w:r>
      <w:r w:rsidRPr="00B9417C">
        <w:tab/>
        <w:t>Zheng Y, Pei Z, Liu Y, Zhou H, Xian W, Fang Y, et al. Cognitive Impairments in LRRK2-Related Parkinson's Disease: A Study in Chinese Individuals. Behavioural Neurology. 2015;2015:5.</w:t>
      </w:r>
    </w:p>
    <w:p w14:paraId="4B9D8AB2" w14:textId="77777777" w:rsidR="00B9417C" w:rsidRPr="00B9417C" w:rsidRDefault="00B9417C" w:rsidP="00B9417C">
      <w:pPr>
        <w:pStyle w:val="EndNoteBibliography"/>
        <w:ind w:left="357" w:hanging="357"/>
        <w:jc w:val="both"/>
      </w:pPr>
      <w:r w:rsidRPr="00B9417C">
        <w:t>43.</w:t>
      </w:r>
      <w:r w:rsidRPr="00B9417C">
        <w:tab/>
        <w:t>Estanga A, Rodriguez-Oroz MC, Ruiz-Martinez J, Barandiaran M, Gorostidi A, Bergareche A, et al. Cognitive dysfunction in Parkinson's disease related to the R1441G mutation in LRRK2. Parkinsonism Relat Disord. 2014;20(10):1097-100.</w:t>
      </w:r>
    </w:p>
    <w:p w14:paraId="198BEC08" w14:textId="220241A8" w:rsidR="00F463CB" w:rsidRDefault="00F463CB" w:rsidP="00B9417C">
      <w:pPr>
        <w:ind w:left="357" w:hanging="357"/>
        <w:jc w:val="both"/>
      </w:pPr>
      <w:r>
        <w:fldChar w:fldCharType="end"/>
      </w:r>
    </w:p>
    <w:sectPr w:rsidR="00F463CB" w:rsidSect="00F463C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DE32C" w14:textId="77777777" w:rsidR="00DD407D" w:rsidRDefault="00DD407D" w:rsidP="00F463CB">
      <w:r>
        <w:separator/>
      </w:r>
    </w:p>
  </w:endnote>
  <w:endnote w:type="continuationSeparator" w:id="0">
    <w:p w14:paraId="03506D9C" w14:textId="77777777" w:rsidR="00DD407D" w:rsidRDefault="00DD407D" w:rsidP="00F463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AF83C" w14:textId="77777777" w:rsidR="00DD407D" w:rsidRDefault="00DD407D" w:rsidP="00F463CB">
      <w:r>
        <w:separator/>
      </w:r>
    </w:p>
  </w:footnote>
  <w:footnote w:type="continuationSeparator" w:id="0">
    <w:p w14:paraId="6E2766E4" w14:textId="77777777" w:rsidR="00DD407D" w:rsidRDefault="00DD407D" w:rsidP="00F463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ta Neuropsychiatrica&lt;/Style&gt;&lt;LeftDelim&gt;{&lt;/LeftDelim&gt;&lt;RightDelim&gt;}&lt;/RightDelim&gt;&lt;FontName&gt;Times New Roman&lt;/FontName&gt;&lt;FontSize&gt;12&lt;/FontSize&gt;&lt;ReflistTitle&gt;&lt;/ReflistTitle&gt;&lt;StartingRefnum&gt;1&lt;/StartingRefnum&gt;&lt;FirstLineIndent&gt;0&lt;/FirstLineIndent&gt;&lt;HangingIndent&gt;357&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9x05fe2apwfduef02mpvfa99tx9esexf2xf&quot;&gt;My EndNote Library&lt;record-ids&gt;&lt;item&gt;5380&lt;/item&gt;&lt;item&gt;5382&lt;/item&gt;&lt;item&gt;5386&lt;/item&gt;&lt;item&gt;5388&lt;/item&gt;&lt;item&gt;5389&lt;/item&gt;&lt;item&gt;5399&lt;/item&gt;&lt;item&gt;5400&lt;/item&gt;&lt;item&gt;5401&lt;/item&gt;&lt;item&gt;5402&lt;/item&gt;&lt;item&gt;5403&lt;/item&gt;&lt;item&gt;5404&lt;/item&gt;&lt;item&gt;5405&lt;/item&gt;&lt;item&gt;5406&lt;/item&gt;&lt;item&gt;5407&lt;/item&gt;&lt;item&gt;5408&lt;/item&gt;&lt;item&gt;5409&lt;/item&gt;&lt;item&gt;5410&lt;/item&gt;&lt;item&gt;5411&lt;/item&gt;&lt;item&gt;5412&lt;/item&gt;&lt;item&gt;5413&lt;/item&gt;&lt;item&gt;5414&lt;/item&gt;&lt;item&gt;5415&lt;/item&gt;&lt;item&gt;5416&lt;/item&gt;&lt;item&gt;5417&lt;/item&gt;&lt;item&gt;5418&lt;/item&gt;&lt;item&gt;5420&lt;/item&gt;&lt;item&gt;5421&lt;/item&gt;&lt;item&gt;5422&lt;/item&gt;&lt;item&gt;5423&lt;/item&gt;&lt;item&gt;5424&lt;/item&gt;&lt;item&gt;5426&lt;/item&gt;&lt;item&gt;5427&lt;/item&gt;&lt;item&gt;5428&lt;/item&gt;&lt;item&gt;5440&lt;/item&gt;&lt;item&gt;5441&lt;/item&gt;&lt;item&gt;5442&lt;/item&gt;&lt;item&gt;5443&lt;/item&gt;&lt;item&gt;5444&lt;/item&gt;&lt;item&gt;5445&lt;/item&gt;&lt;item&gt;5446&lt;/item&gt;&lt;item&gt;5749&lt;/item&gt;&lt;item&gt;5751&lt;/item&gt;&lt;item&gt;5752&lt;/item&gt;&lt;/record-ids&gt;&lt;/item&gt;&lt;/Libraries&gt;"/>
  </w:docVars>
  <w:rsids>
    <w:rsidRoot w:val="00277B1E"/>
    <w:rsid w:val="00027607"/>
    <w:rsid w:val="00036A72"/>
    <w:rsid w:val="00037822"/>
    <w:rsid w:val="00053C85"/>
    <w:rsid w:val="00083989"/>
    <w:rsid w:val="000D07C1"/>
    <w:rsid w:val="00120A24"/>
    <w:rsid w:val="0014192C"/>
    <w:rsid w:val="001476DC"/>
    <w:rsid w:val="001677E6"/>
    <w:rsid w:val="001E5275"/>
    <w:rsid w:val="001F02F1"/>
    <w:rsid w:val="00251FAD"/>
    <w:rsid w:val="00277B1E"/>
    <w:rsid w:val="00280345"/>
    <w:rsid w:val="002A03E7"/>
    <w:rsid w:val="002A5176"/>
    <w:rsid w:val="002D1F65"/>
    <w:rsid w:val="00387710"/>
    <w:rsid w:val="003C6BF6"/>
    <w:rsid w:val="003D5183"/>
    <w:rsid w:val="004420B8"/>
    <w:rsid w:val="004534BA"/>
    <w:rsid w:val="004B42A5"/>
    <w:rsid w:val="00522F96"/>
    <w:rsid w:val="00562752"/>
    <w:rsid w:val="005A59E8"/>
    <w:rsid w:val="005B6DB0"/>
    <w:rsid w:val="005D79D6"/>
    <w:rsid w:val="00615EE9"/>
    <w:rsid w:val="00667CF2"/>
    <w:rsid w:val="006B5BF3"/>
    <w:rsid w:val="006E7472"/>
    <w:rsid w:val="006E7858"/>
    <w:rsid w:val="006F02A1"/>
    <w:rsid w:val="007200B0"/>
    <w:rsid w:val="007411D2"/>
    <w:rsid w:val="00823A2A"/>
    <w:rsid w:val="0086032E"/>
    <w:rsid w:val="00884BED"/>
    <w:rsid w:val="00926116"/>
    <w:rsid w:val="00964B1A"/>
    <w:rsid w:val="009838C8"/>
    <w:rsid w:val="00990F92"/>
    <w:rsid w:val="009A0681"/>
    <w:rsid w:val="009D2198"/>
    <w:rsid w:val="009E447F"/>
    <w:rsid w:val="00A13030"/>
    <w:rsid w:val="00A17A80"/>
    <w:rsid w:val="00A226C3"/>
    <w:rsid w:val="00A43A2F"/>
    <w:rsid w:val="00A54BF7"/>
    <w:rsid w:val="00A57B8D"/>
    <w:rsid w:val="00A71A00"/>
    <w:rsid w:val="00A83CB1"/>
    <w:rsid w:val="00A84979"/>
    <w:rsid w:val="00AC3B7C"/>
    <w:rsid w:val="00B25184"/>
    <w:rsid w:val="00B56F9C"/>
    <w:rsid w:val="00B81244"/>
    <w:rsid w:val="00B9417C"/>
    <w:rsid w:val="00BB2326"/>
    <w:rsid w:val="00BB50C5"/>
    <w:rsid w:val="00BC3708"/>
    <w:rsid w:val="00BC61D4"/>
    <w:rsid w:val="00BE3496"/>
    <w:rsid w:val="00C20773"/>
    <w:rsid w:val="00C46667"/>
    <w:rsid w:val="00C50D88"/>
    <w:rsid w:val="00C51B2D"/>
    <w:rsid w:val="00C8495A"/>
    <w:rsid w:val="00CD40D1"/>
    <w:rsid w:val="00D01ECE"/>
    <w:rsid w:val="00D11E9D"/>
    <w:rsid w:val="00D456E8"/>
    <w:rsid w:val="00D559E2"/>
    <w:rsid w:val="00D701CA"/>
    <w:rsid w:val="00D739CE"/>
    <w:rsid w:val="00D73A1A"/>
    <w:rsid w:val="00DD407D"/>
    <w:rsid w:val="00DE6075"/>
    <w:rsid w:val="00DF0684"/>
    <w:rsid w:val="00E83126"/>
    <w:rsid w:val="00EA7CEC"/>
    <w:rsid w:val="00EB2D4C"/>
    <w:rsid w:val="00EB5631"/>
    <w:rsid w:val="00EF04DE"/>
    <w:rsid w:val="00F04378"/>
    <w:rsid w:val="00F438EE"/>
    <w:rsid w:val="00F463CB"/>
    <w:rsid w:val="00F637BF"/>
    <w:rsid w:val="00F723A8"/>
    <w:rsid w:val="00F82DAA"/>
    <w:rsid w:val="00FB29B6"/>
    <w:rsid w:val="00FE41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D3E96"/>
  <w14:defaultImageDpi w14:val="32767"/>
  <w15:chartTrackingRefBased/>
  <w15:docId w15:val="{62BB1450-0EAA-F741-B4E8-AFCA1D0A9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38C8"/>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C50D88"/>
    <w:pPr>
      <w:keepNext/>
      <w:keepLines/>
      <w:spacing w:before="240"/>
      <w:outlineLvl w:val="0"/>
    </w:pPr>
    <w:rPr>
      <w:rFonts w:eastAsiaTheme="majorEastAsia" w:cstheme="majorBidi"/>
      <w:b/>
      <w:color w:val="000000" w:themeColor="text1"/>
      <w:szCs w:val="32"/>
      <w:lang w:eastAsia="en-GB"/>
    </w:rPr>
  </w:style>
  <w:style w:type="paragraph" w:styleId="Heading3">
    <w:name w:val="heading 3"/>
    <w:basedOn w:val="Normal"/>
    <w:next w:val="Normal"/>
    <w:link w:val="Heading3Char"/>
    <w:uiPriority w:val="9"/>
    <w:semiHidden/>
    <w:unhideWhenUsed/>
    <w:qFormat/>
    <w:rsid w:val="001F02F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D88"/>
    <w:rPr>
      <w:rFonts w:ascii="Times New Roman" w:eastAsiaTheme="majorEastAsia" w:hAnsi="Times New Roman" w:cstheme="majorBidi"/>
      <w:b/>
      <w:color w:val="000000" w:themeColor="text1"/>
      <w:szCs w:val="32"/>
      <w:lang w:eastAsia="en-GB"/>
    </w:rPr>
  </w:style>
  <w:style w:type="table" w:styleId="TableGrid">
    <w:name w:val="Table Grid"/>
    <w:basedOn w:val="TableNormal"/>
    <w:uiPriority w:val="59"/>
    <w:rsid w:val="00277B1E"/>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77B1E"/>
    <w:rPr>
      <w:sz w:val="16"/>
      <w:szCs w:val="16"/>
    </w:rPr>
  </w:style>
  <w:style w:type="paragraph" w:styleId="CommentText">
    <w:name w:val="annotation text"/>
    <w:basedOn w:val="Normal"/>
    <w:link w:val="CommentTextChar"/>
    <w:uiPriority w:val="99"/>
    <w:unhideWhenUsed/>
    <w:rsid w:val="00277B1E"/>
    <w:rPr>
      <w:rFonts w:asciiTheme="minorHAnsi" w:eastAsiaTheme="minorEastAsia" w:hAnsiTheme="minorHAnsi" w:cstheme="minorBidi"/>
      <w:sz w:val="20"/>
      <w:szCs w:val="20"/>
      <w:lang w:val="en-US"/>
    </w:rPr>
  </w:style>
  <w:style w:type="character" w:customStyle="1" w:styleId="CommentTextChar">
    <w:name w:val="Comment Text Char"/>
    <w:basedOn w:val="DefaultParagraphFont"/>
    <w:link w:val="CommentText"/>
    <w:uiPriority w:val="99"/>
    <w:rsid w:val="00277B1E"/>
    <w:rPr>
      <w:rFonts w:eastAsiaTheme="minorEastAsia"/>
      <w:sz w:val="20"/>
      <w:szCs w:val="20"/>
      <w:lang w:val="en-US"/>
    </w:rPr>
  </w:style>
  <w:style w:type="paragraph" w:styleId="BalloonText">
    <w:name w:val="Balloon Text"/>
    <w:basedOn w:val="Normal"/>
    <w:link w:val="BalloonTextChar"/>
    <w:uiPriority w:val="99"/>
    <w:semiHidden/>
    <w:unhideWhenUsed/>
    <w:rsid w:val="00277B1E"/>
    <w:rPr>
      <w:sz w:val="18"/>
      <w:szCs w:val="18"/>
    </w:rPr>
  </w:style>
  <w:style w:type="character" w:customStyle="1" w:styleId="BalloonTextChar">
    <w:name w:val="Balloon Text Char"/>
    <w:basedOn w:val="DefaultParagraphFont"/>
    <w:link w:val="BalloonText"/>
    <w:uiPriority w:val="99"/>
    <w:semiHidden/>
    <w:rsid w:val="00277B1E"/>
    <w:rPr>
      <w:rFonts w:ascii="Times New Roman" w:hAnsi="Times New Roman" w:cs="Times New Roman"/>
      <w:sz w:val="18"/>
      <w:szCs w:val="18"/>
      <w:lang w:eastAsia="en-GB"/>
    </w:rPr>
  </w:style>
  <w:style w:type="paragraph" w:styleId="Header">
    <w:name w:val="header"/>
    <w:basedOn w:val="Normal"/>
    <w:link w:val="HeaderChar"/>
    <w:uiPriority w:val="99"/>
    <w:unhideWhenUsed/>
    <w:rsid w:val="00F463CB"/>
    <w:pPr>
      <w:tabs>
        <w:tab w:val="center" w:pos="4513"/>
        <w:tab w:val="right" w:pos="9026"/>
      </w:tabs>
    </w:pPr>
    <w:rPr>
      <w:rFonts w:eastAsiaTheme="minorHAnsi"/>
      <w:lang w:eastAsia="en-GB"/>
    </w:rPr>
  </w:style>
  <w:style w:type="character" w:customStyle="1" w:styleId="HeaderChar">
    <w:name w:val="Header Char"/>
    <w:basedOn w:val="DefaultParagraphFont"/>
    <w:link w:val="Header"/>
    <w:uiPriority w:val="99"/>
    <w:rsid w:val="00F463CB"/>
    <w:rPr>
      <w:rFonts w:ascii="Times New Roman" w:hAnsi="Times New Roman" w:cs="Times New Roman"/>
      <w:lang w:eastAsia="en-GB"/>
    </w:rPr>
  </w:style>
  <w:style w:type="paragraph" w:styleId="Footer">
    <w:name w:val="footer"/>
    <w:basedOn w:val="Normal"/>
    <w:link w:val="FooterChar"/>
    <w:uiPriority w:val="99"/>
    <w:unhideWhenUsed/>
    <w:rsid w:val="00F463CB"/>
    <w:pPr>
      <w:tabs>
        <w:tab w:val="center" w:pos="4513"/>
        <w:tab w:val="right" w:pos="9026"/>
      </w:tabs>
    </w:pPr>
    <w:rPr>
      <w:rFonts w:eastAsiaTheme="minorHAnsi"/>
      <w:lang w:eastAsia="en-GB"/>
    </w:rPr>
  </w:style>
  <w:style w:type="character" w:customStyle="1" w:styleId="FooterChar">
    <w:name w:val="Footer Char"/>
    <w:basedOn w:val="DefaultParagraphFont"/>
    <w:link w:val="Footer"/>
    <w:uiPriority w:val="99"/>
    <w:rsid w:val="00F463CB"/>
    <w:rPr>
      <w:rFonts w:ascii="Times New Roman" w:hAnsi="Times New Roman" w:cs="Times New Roman"/>
      <w:lang w:eastAsia="en-GB"/>
    </w:rPr>
  </w:style>
  <w:style w:type="paragraph" w:customStyle="1" w:styleId="EndNoteBibliographyTitle">
    <w:name w:val="EndNote Bibliography Title"/>
    <w:basedOn w:val="Normal"/>
    <w:link w:val="EndNoteBibliographyTitleChar"/>
    <w:rsid w:val="00F463CB"/>
    <w:pPr>
      <w:jc w:val="center"/>
    </w:pPr>
    <w:rPr>
      <w:rFonts w:eastAsiaTheme="minorHAnsi"/>
      <w:noProof/>
      <w:lang w:eastAsia="en-GB"/>
    </w:rPr>
  </w:style>
  <w:style w:type="character" w:customStyle="1" w:styleId="EndNoteBibliographyTitleChar">
    <w:name w:val="EndNote Bibliography Title Char"/>
    <w:basedOn w:val="DefaultParagraphFont"/>
    <w:link w:val="EndNoteBibliographyTitle"/>
    <w:rsid w:val="00F463CB"/>
    <w:rPr>
      <w:rFonts w:ascii="Times New Roman" w:hAnsi="Times New Roman" w:cs="Times New Roman"/>
      <w:noProof/>
      <w:lang w:eastAsia="en-GB"/>
    </w:rPr>
  </w:style>
  <w:style w:type="paragraph" w:customStyle="1" w:styleId="EndNoteBibliography">
    <w:name w:val="EndNote Bibliography"/>
    <w:basedOn w:val="Normal"/>
    <w:link w:val="EndNoteBibliographyChar"/>
    <w:rsid w:val="00F463CB"/>
    <w:pPr>
      <w:spacing w:line="480" w:lineRule="auto"/>
    </w:pPr>
    <w:rPr>
      <w:rFonts w:eastAsiaTheme="minorHAnsi"/>
      <w:noProof/>
      <w:lang w:eastAsia="en-GB"/>
    </w:rPr>
  </w:style>
  <w:style w:type="character" w:customStyle="1" w:styleId="EndNoteBibliographyChar">
    <w:name w:val="EndNote Bibliography Char"/>
    <w:basedOn w:val="DefaultParagraphFont"/>
    <w:link w:val="EndNoteBibliography"/>
    <w:rsid w:val="00F463CB"/>
    <w:rPr>
      <w:rFonts w:ascii="Times New Roman" w:hAnsi="Times New Roman" w:cs="Times New Roman"/>
      <w:noProof/>
      <w:lang w:eastAsia="en-GB"/>
    </w:rPr>
  </w:style>
  <w:style w:type="character" w:styleId="Hyperlink">
    <w:name w:val="Hyperlink"/>
    <w:basedOn w:val="DefaultParagraphFont"/>
    <w:uiPriority w:val="99"/>
    <w:unhideWhenUsed/>
    <w:rsid w:val="00990F92"/>
    <w:rPr>
      <w:color w:val="0563C1" w:themeColor="hyperlink"/>
      <w:u w:val="single"/>
    </w:rPr>
  </w:style>
  <w:style w:type="character" w:styleId="UnresolvedMention">
    <w:name w:val="Unresolved Mention"/>
    <w:basedOn w:val="DefaultParagraphFont"/>
    <w:uiPriority w:val="99"/>
    <w:rsid w:val="00990F92"/>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EB5631"/>
    <w:rPr>
      <w:rFonts w:ascii="Times New Roman" w:eastAsiaTheme="minorHAnsi" w:hAnsi="Times New Roman" w:cs="Times New Roman"/>
      <w:b/>
      <w:bCs/>
      <w:lang w:val="en-GB" w:eastAsia="en-GB"/>
    </w:rPr>
  </w:style>
  <w:style w:type="character" w:customStyle="1" w:styleId="CommentSubjectChar">
    <w:name w:val="Comment Subject Char"/>
    <w:basedOn w:val="CommentTextChar"/>
    <w:link w:val="CommentSubject"/>
    <w:uiPriority w:val="99"/>
    <w:semiHidden/>
    <w:rsid w:val="00EB5631"/>
    <w:rPr>
      <w:rFonts w:ascii="Times New Roman" w:eastAsiaTheme="minorEastAsia" w:hAnsi="Times New Roman" w:cs="Times New Roman"/>
      <w:b/>
      <w:bCs/>
      <w:sz w:val="20"/>
      <w:szCs w:val="20"/>
      <w:lang w:val="en-US" w:eastAsia="en-GB"/>
    </w:rPr>
  </w:style>
  <w:style w:type="paragraph" w:styleId="FootnoteText">
    <w:name w:val="footnote text"/>
    <w:basedOn w:val="Normal"/>
    <w:link w:val="FootnoteTextChar"/>
    <w:uiPriority w:val="99"/>
    <w:semiHidden/>
    <w:unhideWhenUsed/>
    <w:rsid w:val="00BC3708"/>
    <w:rPr>
      <w:rFonts w:eastAsiaTheme="minorHAnsi"/>
      <w:sz w:val="20"/>
      <w:szCs w:val="20"/>
      <w:lang w:eastAsia="en-GB"/>
    </w:rPr>
  </w:style>
  <w:style w:type="character" w:customStyle="1" w:styleId="FootnoteTextChar">
    <w:name w:val="Footnote Text Char"/>
    <w:basedOn w:val="DefaultParagraphFont"/>
    <w:link w:val="FootnoteText"/>
    <w:uiPriority w:val="99"/>
    <w:semiHidden/>
    <w:rsid w:val="00BC3708"/>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BC3708"/>
    <w:rPr>
      <w:vertAlign w:val="superscript"/>
    </w:rPr>
  </w:style>
  <w:style w:type="character" w:customStyle="1" w:styleId="Heading3Char">
    <w:name w:val="Heading 3 Char"/>
    <w:basedOn w:val="DefaultParagraphFont"/>
    <w:link w:val="Heading3"/>
    <w:uiPriority w:val="9"/>
    <w:semiHidden/>
    <w:rsid w:val="001F02F1"/>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075576">
      <w:bodyDiv w:val="1"/>
      <w:marLeft w:val="0"/>
      <w:marRight w:val="0"/>
      <w:marTop w:val="0"/>
      <w:marBottom w:val="0"/>
      <w:divBdr>
        <w:top w:val="none" w:sz="0" w:space="0" w:color="auto"/>
        <w:left w:val="none" w:sz="0" w:space="0" w:color="auto"/>
        <w:bottom w:val="none" w:sz="0" w:space="0" w:color="auto"/>
        <w:right w:val="none" w:sz="0" w:space="0" w:color="auto"/>
      </w:divBdr>
    </w:div>
    <w:div w:id="1700735392">
      <w:bodyDiv w:val="1"/>
      <w:marLeft w:val="0"/>
      <w:marRight w:val="0"/>
      <w:marTop w:val="0"/>
      <w:marBottom w:val="0"/>
      <w:divBdr>
        <w:top w:val="none" w:sz="0" w:space="0" w:color="auto"/>
        <w:left w:val="none" w:sz="0" w:space="0" w:color="auto"/>
        <w:bottom w:val="none" w:sz="0" w:space="0" w:color="auto"/>
        <w:right w:val="none" w:sz="0" w:space="0" w:color="auto"/>
      </w:divBdr>
    </w:div>
    <w:div w:id="1917326685">
      <w:bodyDiv w:val="1"/>
      <w:marLeft w:val="0"/>
      <w:marRight w:val="0"/>
      <w:marTop w:val="0"/>
      <w:marBottom w:val="0"/>
      <w:divBdr>
        <w:top w:val="none" w:sz="0" w:space="0" w:color="auto"/>
        <w:left w:val="none" w:sz="0" w:space="0" w:color="auto"/>
        <w:bottom w:val="none" w:sz="0" w:space="0" w:color="auto"/>
        <w:right w:val="none" w:sz="0" w:space="0" w:color="auto"/>
      </w:divBdr>
    </w:div>
    <w:div w:id="197509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0A9D4-ABDF-48DB-988F-409C692EF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29</Words>
  <Characters>3265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ouza, Tyrra</dc:creator>
  <cp:keywords/>
  <dc:description/>
  <cp:lastModifiedBy>Anto Rajamani</cp:lastModifiedBy>
  <cp:revision>25</cp:revision>
  <dcterms:created xsi:type="dcterms:W3CDTF">2018-11-05T14:51:00Z</dcterms:created>
  <dcterms:modified xsi:type="dcterms:W3CDTF">2019-06-11T10:28:00Z</dcterms:modified>
</cp:coreProperties>
</file>